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6.xml" ContentType="application/vnd.openxmlformats-officedocument.wordprocessingml.footer+xml"/>
  <Override PartName="/word/header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5BE5D059" w:rsidR="005D64F6" w:rsidRPr="001F1BB4" w:rsidRDefault="006C3459" w:rsidP="00C51EC6">
      <w:pPr>
        <w:pStyle w:val="Estilo12ptPrimeralnea05cm"/>
        <w:jc w:val="center"/>
        <w:rPr>
          <w:b/>
          <w:bCs/>
          <w:smallCaps/>
          <w:sz w:val="48"/>
          <w:szCs w:val="36"/>
        </w:rPr>
      </w:pPr>
      <w:r>
        <w:rPr>
          <w:b/>
          <w:bCs/>
          <w:smallCaps/>
          <w:sz w:val="48"/>
          <w:szCs w:val="36"/>
        </w:rPr>
        <w:t>Uso de Texturas en el Análisis Forense de Imágenes Digitales</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51AA1040" w14:textId="578AAF64" w:rsidR="00C51EC6" w:rsidRPr="001F1BB4" w:rsidRDefault="00550772" w:rsidP="00550772">
      <w:pPr>
        <w:pStyle w:val="Estilo12ptPrimeralnea05cm"/>
        <w:spacing w:after="0"/>
        <w:rPr>
          <w:lang w:val="es-ES"/>
        </w:rPr>
      </w:pPr>
      <w:r>
        <w:rPr>
          <w:lang w:val="es-ES"/>
        </w:rPr>
        <w:lastRenderedPageBreak/>
        <w:t>Los</w:t>
      </w:r>
      <w:r w:rsidRPr="00550772">
        <w:rPr>
          <w:lang w:val="es-ES"/>
        </w:rPr>
        <w:t xml:space="preserve"> abajo firmante</w:t>
      </w:r>
      <w:r>
        <w:rPr>
          <w:lang w:val="es-ES"/>
        </w:rPr>
        <w:t>s</w:t>
      </w:r>
      <w:r w:rsidRPr="00550772">
        <w:rPr>
          <w:lang w:val="es-ES"/>
        </w:rPr>
        <w:t xml:space="preserve"> autoriza</w:t>
      </w:r>
      <w:r>
        <w:rPr>
          <w:lang w:val="es-ES"/>
        </w:rPr>
        <w:t>n</w:t>
      </w:r>
      <w:r w:rsidRPr="00550772">
        <w:rPr>
          <w:lang w:val="es-ES"/>
        </w:rPr>
        <w:t xml:space="preserve"> a la Universidad Complutense de Madrid (UCM) a</w:t>
      </w:r>
      <w:r>
        <w:rPr>
          <w:lang w:val="es-ES"/>
        </w:rPr>
        <w:t xml:space="preserve"> </w:t>
      </w:r>
      <w:r w:rsidRPr="00550772">
        <w:rPr>
          <w:lang w:val="es-ES"/>
        </w:rPr>
        <w:t>difundir y utilizar con fines académicos, no comerciales y mencionando</w:t>
      </w:r>
      <w:r>
        <w:rPr>
          <w:lang w:val="es-ES"/>
        </w:rPr>
        <w:t xml:space="preserve"> </w:t>
      </w:r>
      <w:r w:rsidRPr="00550772">
        <w:rPr>
          <w:lang w:val="es-ES"/>
        </w:rPr>
        <w:t>expresamente a su autor el presente Trabajo Fin de Grado: “</w:t>
      </w:r>
      <w:r w:rsidR="006C3459" w:rsidRPr="006C3459">
        <w:rPr>
          <w:lang w:val="es-ES"/>
        </w:rPr>
        <w:t xml:space="preserve">Uso </w:t>
      </w:r>
      <w:r w:rsidR="006C3459">
        <w:rPr>
          <w:lang w:val="es-ES"/>
        </w:rPr>
        <w:t>d</w:t>
      </w:r>
      <w:r w:rsidR="006C3459" w:rsidRPr="006C3459">
        <w:rPr>
          <w:lang w:val="es-ES"/>
        </w:rPr>
        <w:t xml:space="preserve">e Texturas </w:t>
      </w:r>
      <w:r w:rsidR="006C3459">
        <w:rPr>
          <w:lang w:val="es-ES"/>
        </w:rPr>
        <w:t>e</w:t>
      </w:r>
      <w:r w:rsidR="006C3459" w:rsidRPr="006C3459">
        <w:rPr>
          <w:lang w:val="es-ES"/>
        </w:rPr>
        <w:t xml:space="preserve">n </w:t>
      </w:r>
      <w:r w:rsidR="006C3459">
        <w:rPr>
          <w:lang w:val="es-ES"/>
        </w:rPr>
        <w:t>el Análisis Forense d</w:t>
      </w:r>
      <w:r w:rsidR="006C3459" w:rsidRPr="006C3459">
        <w:rPr>
          <w:lang w:val="es-ES"/>
        </w:rPr>
        <w:t>e Imágenes Digitales</w:t>
      </w:r>
      <w:r w:rsidRPr="00550772">
        <w:rPr>
          <w:lang w:val="es-ES"/>
        </w:rPr>
        <w:t>”, realizado durante el curso académico</w:t>
      </w:r>
      <w:r>
        <w:rPr>
          <w:lang w:val="es-ES"/>
        </w:rPr>
        <w:t xml:space="preserve"> </w:t>
      </w:r>
      <w:r w:rsidRPr="00550772">
        <w:rPr>
          <w:lang w:val="es-ES"/>
        </w:rPr>
        <w:t>201</w:t>
      </w:r>
      <w:r>
        <w:rPr>
          <w:lang w:val="es-ES"/>
        </w:rPr>
        <w:t>6</w:t>
      </w:r>
      <w:r w:rsidRPr="00550772">
        <w:rPr>
          <w:lang w:val="es-ES"/>
        </w:rPr>
        <w:t>-201</w:t>
      </w:r>
      <w:r>
        <w:rPr>
          <w:lang w:val="es-ES"/>
        </w:rPr>
        <w:t>7</w:t>
      </w:r>
      <w:r w:rsidRPr="00550772">
        <w:rPr>
          <w:lang w:val="es-ES"/>
        </w:rPr>
        <w:t xml:space="preserve"> bajo la dirección de Luis Javier García Villalba y Ana Lucila</w:t>
      </w:r>
      <w:r>
        <w:rPr>
          <w:lang w:val="es-ES"/>
        </w:rPr>
        <w:t xml:space="preserve"> </w:t>
      </w:r>
      <w:r w:rsidRPr="00550772">
        <w:rPr>
          <w:lang w:val="es-ES"/>
        </w:rPr>
        <w:t>Sandoval Orozco en el Departamento de Ingeniería del Software e Inteligencia</w:t>
      </w:r>
      <w:r>
        <w:rPr>
          <w:lang w:val="es-ES"/>
        </w:rPr>
        <w:t xml:space="preserve"> </w:t>
      </w:r>
      <w:r w:rsidRPr="00550772">
        <w:rPr>
          <w:lang w:val="es-ES"/>
        </w:rPr>
        <w:t>Artificial, y a la Biblioteca de la UCM a depositarlo en el Archivo Institucional E-Prints Complutense con el objeto de incrementar la difusión, uso e impacto del</w:t>
      </w:r>
      <w:r>
        <w:rPr>
          <w:lang w:val="es-ES"/>
        </w:rPr>
        <w:t xml:space="preserve"> </w:t>
      </w:r>
      <w:r w:rsidRPr="00550772">
        <w:rPr>
          <w:lang w:val="es-ES"/>
        </w:rPr>
        <w:t>trabajo en Internet y garantizar su preservación y acceso a largo plazo.</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r>
        <w:rPr>
          <w:lang w:val="es-ES"/>
        </w:rPr>
        <w:t>xxxx</w:t>
      </w:r>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550772" w:rsidRDefault="005806D3" w:rsidP="001C3BF5">
      <w:pPr>
        <w:pStyle w:val="Estilo12ptPrimeralnea05cm"/>
        <w:spacing w:after="0"/>
        <w:ind w:firstLine="0"/>
        <w:rPr>
          <w:szCs w:val="24"/>
          <w:lang w:val="en-US"/>
        </w:rPr>
      </w:pPr>
      <w:r w:rsidRPr="00550772">
        <w:rPr>
          <w:szCs w:val="24"/>
          <w:lang w:val="en-US"/>
        </w:rPr>
        <w:t>xxx</w:t>
      </w:r>
      <w:r w:rsidR="00A74C3F" w:rsidRPr="00550772">
        <w:rPr>
          <w:szCs w:val="24"/>
          <w:lang w:val="en-US"/>
        </w:rPr>
        <w:t xml:space="preserve">, </w:t>
      </w:r>
      <w:r w:rsidRPr="00550772">
        <w:rPr>
          <w:szCs w:val="24"/>
          <w:lang w:val="en-US"/>
        </w:rPr>
        <w:t>xxx</w:t>
      </w:r>
      <w:r w:rsidR="001C3BF5" w:rsidRPr="00550772">
        <w:rPr>
          <w:szCs w:val="24"/>
          <w:lang w:val="en-US"/>
        </w:rPr>
        <w:t>.</w:t>
      </w:r>
    </w:p>
    <w:p w14:paraId="727CB7A2" w14:textId="77777777" w:rsidR="001C3BF5" w:rsidRPr="00550772" w:rsidRDefault="001C3BF5" w:rsidP="001C3BF5">
      <w:pPr>
        <w:pStyle w:val="Estilo12ptPrimeralnea05cm"/>
        <w:spacing w:after="0"/>
        <w:ind w:firstLine="0"/>
        <w:rPr>
          <w:b/>
          <w:i/>
          <w:sz w:val="28"/>
          <w:lang w:val="en-US"/>
        </w:rPr>
        <w:sectPr w:rsidR="001C3BF5" w:rsidRPr="00550772"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550772">
        <w:rPr>
          <w:b/>
          <w:i/>
          <w:sz w:val="28"/>
          <w:lang w:val="en-U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r>
        <w:rPr>
          <w:lang w:val="en-US"/>
        </w:rPr>
        <w:t>ccccc</w:t>
      </w:r>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00107B" w:rsidRDefault="001C3BF5" w:rsidP="001C3BF5">
      <w:pPr>
        <w:spacing w:line="360" w:lineRule="auto"/>
        <w:rPr>
          <w:rFonts w:ascii="Book Antiqua" w:hAnsi="Book Antiqua"/>
          <w:b/>
          <w:i/>
          <w:sz w:val="28"/>
          <w:lang w:val="en-US"/>
        </w:rPr>
        <w:sectPr w:rsidR="001C3BF5" w:rsidRPr="0000107B" w:rsidSect="00B27247">
          <w:type w:val="oddPage"/>
          <w:pgSz w:w="11907" w:h="16840" w:code="9"/>
          <w:pgMar w:top="1701" w:right="1701" w:bottom="1701" w:left="1701" w:header="720" w:footer="851" w:gutter="0"/>
          <w:pgNumType w:fmt="lowerRoman"/>
          <w:cols w:space="720"/>
        </w:sectPr>
      </w:pPr>
      <w:r w:rsidRPr="0000107B">
        <w:rPr>
          <w:rFonts w:ascii="Book Antiqua" w:hAnsi="Book Antiqua"/>
          <w:lang w:val="en-US"/>
        </w:rPr>
        <w:t>.</w:t>
      </w:r>
    </w:p>
    <w:p w14:paraId="21CA7918" w14:textId="77777777" w:rsidR="00C51EC6" w:rsidRPr="0000107B" w:rsidRDefault="00C51EC6" w:rsidP="00CF68E1">
      <w:pPr>
        <w:spacing w:line="360" w:lineRule="auto"/>
        <w:jc w:val="center"/>
        <w:rPr>
          <w:rFonts w:ascii="Book Antiqua" w:hAnsi="Book Antiqua"/>
          <w:b/>
          <w:i/>
          <w:sz w:val="28"/>
          <w:lang w:val="en-US"/>
        </w:rPr>
      </w:pPr>
      <w:commentRangeStart w:id="3"/>
      <w:r w:rsidRPr="0000107B">
        <w:rPr>
          <w:rFonts w:ascii="Book Antiqua" w:hAnsi="Book Antiqua"/>
          <w:b/>
          <w:i/>
          <w:sz w:val="28"/>
          <w:lang w:val="en-US"/>
        </w:rPr>
        <w:lastRenderedPageBreak/>
        <w:t>Lista de Acrónimos</w:t>
      </w:r>
      <w:bookmarkEnd w:id="0"/>
      <w:bookmarkEnd w:id="1"/>
      <w:bookmarkEnd w:id="2"/>
      <w:commentRangeEnd w:id="3"/>
      <w:r w:rsidR="00550772">
        <w:rPr>
          <w:rStyle w:val="Refdecomentario"/>
        </w:rPr>
        <w:commentReference w:id="3"/>
      </w:r>
    </w:p>
    <w:p w14:paraId="6F944F5A" w14:textId="77777777" w:rsidR="00CF68E1" w:rsidRPr="0000107B" w:rsidRDefault="00CF68E1" w:rsidP="00CF68E1">
      <w:pPr>
        <w:spacing w:line="360" w:lineRule="auto"/>
        <w:jc w:val="center"/>
        <w:rPr>
          <w:rFonts w:ascii="Book Antiqua" w:hAnsi="Book Antiqua"/>
          <w:b/>
          <w:i/>
          <w:sz w:val="28"/>
          <w:lang w:val="en-US"/>
        </w:rPr>
      </w:pPr>
    </w:p>
    <w:p w14:paraId="1A2EF1B2" w14:textId="77777777" w:rsidR="00761708" w:rsidRPr="00712809" w:rsidRDefault="00761708" w:rsidP="00761708">
      <w:pPr>
        <w:pStyle w:val="Estilo12ptPrimeralnea05cm"/>
        <w:spacing w:before="120" w:after="360"/>
        <w:ind w:left="1559" w:hanging="1559"/>
        <w:rPr>
          <w:iCs/>
          <w:lang w:val="en-US"/>
        </w:rPr>
      </w:pPr>
      <w:r w:rsidRPr="00712809">
        <w:rPr>
          <w:iCs/>
          <w:lang w:val="en-US"/>
        </w:rPr>
        <w:t>1NN</w:t>
      </w:r>
      <w:r w:rsidRPr="00712809">
        <w:rPr>
          <w:iCs/>
          <w:lang w:val="en-US"/>
        </w:rPr>
        <w:tab/>
        <w:t>First Nearest Neighbor</w:t>
      </w:r>
    </w:p>
    <w:p w14:paraId="15FB08B7" w14:textId="77777777" w:rsidR="00761708" w:rsidRPr="0000107B" w:rsidRDefault="00761708" w:rsidP="00761708">
      <w:pPr>
        <w:pStyle w:val="Estilo12ptPrimeralnea05cm"/>
        <w:spacing w:before="120" w:after="360"/>
        <w:ind w:left="1559" w:hanging="1559"/>
        <w:rPr>
          <w:iCs/>
          <w:lang w:val="es-ES"/>
        </w:rPr>
      </w:pPr>
      <w:r w:rsidRPr="0000107B">
        <w:rPr>
          <w:iCs/>
          <w:lang w:val="es-ES"/>
        </w:rPr>
        <w:t>BPPM</w:t>
      </w:r>
      <w:r w:rsidRPr="0000107B">
        <w:rPr>
          <w:iCs/>
          <w:lang w:val="es-ES"/>
        </w:rPr>
        <w:tab/>
        <w:t>Mapa de Probabilidad Posterior en Bloque</w:t>
      </w:r>
    </w:p>
    <w:p w14:paraId="5A8A2028" w14:textId="77777777" w:rsidR="00761708" w:rsidRPr="00712809" w:rsidRDefault="00761708" w:rsidP="00761708">
      <w:pPr>
        <w:pStyle w:val="Estilo12ptPrimeralnea05cm"/>
        <w:spacing w:before="120" w:after="360"/>
        <w:ind w:left="1559" w:hanging="1559"/>
        <w:rPr>
          <w:iCs/>
          <w:lang w:val="en-US"/>
        </w:rPr>
      </w:pPr>
      <w:r w:rsidRPr="00712809">
        <w:rPr>
          <w:iCs/>
          <w:lang w:val="en-US"/>
        </w:rPr>
        <w:t>CCD</w:t>
      </w:r>
      <w:r w:rsidRPr="00712809">
        <w:rPr>
          <w:iCs/>
          <w:lang w:val="en-US"/>
        </w:rPr>
        <w:tab/>
        <w:t>Charged-Coupled-Device</w:t>
      </w:r>
    </w:p>
    <w:p w14:paraId="000089E8" w14:textId="77777777" w:rsidR="00761708" w:rsidRPr="00712809" w:rsidRDefault="00761708" w:rsidP="00761708">
      <w:pPr>
        <w:pStyle w:val="Estilo12ptPrimeralnea05cm"/>
        <w:spacing w:before="120" w:after="360"/>
        <w:ind w:left="1559" w:hanging="1559"/>
        <w:rPr>
          <w:iCs/>
          <w:lang w:val="en-US"/>
        </w:rPr>
      </w:pPr>
      <w:r w:rsidRPr="00712809">
        <w:rPr>
          <w:iCs/>
          <w:lang w:val="en-US"/>
        </w:rPr>
        <w:t>CDR</w:t>
      </w:r>
      <w:r w:rsidRPr="00712809">
        <w:rPr>
          <w:iCs/>
          <w:lang w:val="en-US"/>
        </w:rPr>
        <w:tab/>
        <w:t>Correct Detection Ratio</w:t>
      </w:r>
    </w:p>
    <w:p w14:paraId="2FB747EC" w14:textId="77777777" w:rsidR="00761708" w:rsidRPr="001F1BB4" w:rsidRDefault="00761708" w:rsidP="00761708">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254EFCE2" w14:textId="77777777" w:rsidR="00761708" w:rsidRPr="00712809" w:rsidRDefault="00761708" w:rsidP="00761708">
      <w:pPr>
        <w:pStyle w:val="Estilo12ptPrimeralnea05cm"/>
        <w:spacing w:before="120" w:after="360"/>
        <w:ind w:left="1559" w:hanging="1559"/>
        <w:rPr>
          <w:iCs/>
          <w:lang w:val="en-US"/>
        </w:rPr>
      </w:pPr>
      <w:r w:rsidRPr="00712809">
        <w:rPr>
          <w:iCs/>
          <w:lang w:val="en-US"/>
        </w:rPr>
        <w:t>CMOS</w:t>
      </w:r>
      <w:r w:rsidRPr="00712809">
        <w:rPr>
          <w:iCs/>
          <w:lang w:val="en-US"/>
        </w:rPr>
        <w:tab/>
        <w:t>Complementary Metal-Oxide-Semiconductor</w:t>
      </w:r>
    </w:p>
    <w:p w14:paraId="62482AB0" w14:textId="77777777" w:rsidR="00761708" w:rsidRPr="00712809" w:rsidRDefault="00761708" w:rsidP="00761708">
      <w:pPr>
        <w:pStyle w:val="Estilo12ptPrimeralnea05cm"/>
        <w:spacing w:before="120" w:after="360"/>
        <w:ind w:left="1559" w:hanging="1559"/>
        <w:rPr>
          <w:iCs/>
          <w:lang w:val="en-US"/>
        </w:rPr>
      </w:pPr>
      <w:r w:rsidRPr="00712809">
        <w:rPr>
          <w:iCs/>
          <w:lang w:val="en-US"/>
        </w:rPr>
        <w:t>CMY</w:t>
      </w:r>
      <w:r w:rsidRPr="00712809">
        <w:rPr>
          <w:iCs/>
          <w:lang w:val="en-US"/>
        </w:rPr>
        <w:tab/>
        <w:t>Cyan-Magenta-Yellow</w:t>
      </w:r>
    </w:p>
    <w:p w14:paraId="059A91CF" w14:textId="77777777" w:rsidR="00761708" w:rsidRPr="00712809" w:rsidRDefault="00761708" w:rsidP="00761708">
      <w:pPr>
        <w:pStyle w:val="Estilo12ptPrimeralnea05cm"/>
        <w:spacing w:before="120" w:after="360"/>
        <w:ind w:left="1559" w:hanging="1559"/>
        <w:rPr>
          <w:iCs/>
          <w:lang w:val="en-US"/>
        </w:rPr>
      </w:pPr>
      <w:r w:rsidRPr="00712809">
        <w:rPr>
          <w:iCs/>
          <w:lang w:val="en-US"/>
        </w:rPr>
        <w:t>CYYM</w:t>
      </w:r>
      <w:r w:rsidRPr="00712809">
        <w:rPr>
          <w:iCs/>
          <w:lang w:val="en-US"/>
        </w:rPr>
        <w:tab/>
        <w:t>Cyan-Yellow-Yellow-Magenta</w:t>
      </w:r>
    </w:p>
    <w:p w14:paraId="15D86CF2" w14:textId="77777777" w:rsidR="00761708" w:rsidRPr="00712809" w:rsidRDefault="00761708" w:rsidP="00761708">
      <w:pPr>
        <w:pStyle w:val="Estilo12ptPrimeralnea05cm"/>
        <w:spacing w:before="120" w:after="360"/>
        <w:ind w:left="1559" w:hanging="1559"/>
        <w:rPr>
          <w:iCs/>
          <w:lang w:val="en-US"/>
        </w:rPr>
      </w:pPr>
      <w:r w:rsidRPr="00712809">
        <w:rPr>
          <w:iCs/>
          <w:lang w:val="en-US"/>
        </w:rPr>
        <w:t>DBC</w:t>
      </w:r>
      <w:r w:rsidRPr="00712809">
        <w:rPr>
          <w:iCs/>
          <w:lang w:val="en-US"/>
        </w:rPr>
        <w:tab/>
        <w:t>Decision Boundary Carving</w:t>
      </w:r>
    </w:p>
    <w:p w14:paraId="2AD842FA" w14:textId="77777777" w:rsidR="00761708" w:rsidRPr="001F1BB4" w:rsidRDefault="00761708" w:rsidP="00761708">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458E3A1A" w14:textId="77777777" w:rsidR="00761708" w:rsidRPr="00165D1E" w:rsidRDefault="00761708" w:rsidP="00761708">
      <w:pPr>
        <w:pStyle w:val="Estilo12ptPrimeralnea05cm"/>
        <w:spacing w:before="120" w:after="360"/>
        <w:ind w:left="1559" w:hanging="1559"/>
        <w:rPr>
          <w:iCs/>
          <w:lang w:val="en-US"/>
        </w:rPr>
      </w:pPr>
      <w:r w:rsidRPr="00712809">
        <w:rPr>
          <w:iCs/>
          <w:lang w:val="en-US"/>
        </w:rPr>
        <w:t>DIP</w:t>
      </w:r>
      <w:r w:rsidRPr="00712809">
        <w:rPr>
          <w:iCs/>
          <w:lang w:val="en-US"/>
        </w:rPr>
        <w:tab/>
        <w:t>Digital Image Processor</w:t>
      </w:r>
    </w:p>
    <w:p w14:paraId="7C57C3A5" w14:textId="77777777" w:rsidR="00761708" w:rsidRPr="00712809" w:rsidRDefault="00761708" w:rsidP="00761708">
      <w:pPr>
        <w:pStyle w:val="Estilo12ptPrimeralnea05cm"/>
        <w:spacing w:before="120" w:after="360"/>
        <w:ind w:left="1559" w:hanging="1559"/>
        <w:rPr>
          <w:iCs/>
          <w:lang w:val="en-US"/>
        </w:rPr>
      </w:pPr>
      <w:r w:rsidRPr="00712809">
        <w:rPr>
          <w:iCs/>
          <w:lang w:val="en-US"/>
        </w:rPr>
        <w:t>DWT</w:t>
      </w:r>
      <w:r w:rsidRPr="00712809">
        <w:rPr>
          <w:iCs/>
          <w:lang w:val="en-US"/>
        </w:rPr>
        <w:tab/>
        <w:t>Discrete Wavelet Transform</w:t>
      </w:r>
    </w:p>
    <w:p w14:paraId="4DF986BA" w14:textId="77777777" w:rsidR="00761708" w:rsidRPr="00712809" w:rsidRDefault="00761708" w:rsidP="00761708">
      <w:pPr>
        <w:pStyle w:val="Estilo12ptPrimeralnea05cm"/>
        <w:spacing w:before="120" w:after="360"/>
        <w:ind w:left="1559" w:hanging="1559"/>
        <w:rPr>
          <w:iCs/>
          <w:lang w:val="en-US"/>
        </w:rPr>
      </w:pPr>
      <w:r w:rsidRPr="00712809">
        <w:rPr>
          <w:iCs/>
          <w:lang w:val="en-US"/>
        </w:rPr>
        <w:t>EC</w:t>
      </w:r>
      <w:r w:rsidRPr="00712809">
        <w:rPr>
          <w:iCs/>
          <w:lang w:val="en-US"/>
        </w:rPr>
        <w:tab/>
        <w:t>Error Cumulants</w:t>
      </w:r>
    </w:p>
    <w:p w14:paraId="78B27C16" w14:textId="77777777" w:rsidR="00761708" w:rsidRPr="00712809" w:rsidRDefault="00761708" w:rsidP="00761708">
      <w:pPr>
        <w:pStyle w:val="Estilo12ptPrimeralnea05cm"/>
        <w:spacing w:before="120" w:after="360"/>
        <w:ind w:left="1559" w:hanging="1559"/>
        <w:rPr>
          <w:iCs/>
          <w:lang w:val="en-US"/>
        </w:rPr>
      </w:pPr>
      <w:r w:rsidRPr="00712809">
        <w:rPr>
          <w:iCs/>
          <w:lang w:val="en-US"/>
        </w:rPr>
        <w:t>EM</w:t>
      </w:r>
      <w:r w:rsidRPr="00712809">
        <w:rPr>
          <w:iCs/>
          <w:lang w:val="en-US"/>
        </w:rPr>
        <w:tab/>
        <w:t>Expectation-Maximation</w:t>
      </w:r>
    </w:p>
    <w:p w14:paraId="724F551F" w14:textId="77777777" w:rsidR="00761708" w:rsidRPr="00712809" w:rsidRDefault="00761708" w:rsidP="00761708">
      <w:pPr>
        <w:pStyle w:val="Estilo12ptPrimeralnea05cm"/>
        <w:spacing w:before="120" w:after="360"/>
        <w:ind w:left="1559" w:hanging="1559"/>
        <w:rPr>
          <w:iCs/>
          <w:lang w:val="en-US"/>
        </w:rPr>
      </w:pPr>
      <w:r w:rsidRPr="00712809">
        <w:rPr>
          <w:iCs/>
          <w:lang w:val="en-US"/>
        </w:rPr>
        <w:t>ERE</w:t>
      </w:r>
      <w:r w:rsidRPr="00712809">
        <w:rPr>
          <w:iCs/>
          <w:lang w:val="en-US"/>
        </w:rPr>
        <w:tab/>
        <w:t>Eigenfeature Regularization</w:t>
      </w:r>
    </w:p>
    <w:p w14:paraId="68816D49" w14:textId="77777777" w:rsidR="00761708" w:rsidRPr="00761708" w:rsidRDefault="00761708" w:rsidP="00761708">
      <w:pPr>
        <w:pStyle w:val="Estilo12ptPrimeralnea05cm"/>
        <w:spacing w:before="120" w:after="360"/>
        <w:ind w:left="1559" w:hanging="1559"/>
        <w:rPr>
          <w:iCs/>
          <w:lang w:val="en-US"/>
        </w:rPr>
      </w:pPr>
      <w:r w:rsidRPr="00761708">
        <w:rPr>
          <w:iCs/>
          <w:lang w:val="en-US"/>
        </w:rPr>
        <w:t>EXIF</w:t>
      </w:r>
      <w:r w:rsidRPr="00761708">
        <w:rPr>
          <w:iCs/>
          <w:lang w:val="en-US"/>
        </w:rPr>
        <w:tab/>
        <w:t>Exchangeable Image File Format</w:t>
      </w:r>
    </w:p>
    <w:p w14:paraId="484A806E" w14:textId="77777777" w:rsidR="00761708" w:rsidRPr="00761708" w:rsidRDefault="00761708" w:rsidP="00761708">
      <w:pPr>
        <w:pStyle w:val="Estilo12ptPrimeralnea05cm"/>
        <w:spacing w:before="120" w:after="360"/>
        <w:ind w:left="1559" w:hanging="1559"/>
        <w:rPr>
          <w:iCs/>
          <w:lang w:val="en-US"/>
        </w:rPr>
      </w:pPr>
      <w:r w:rsidRPr="00761708">
        <w:rPr>
          <w:iCs/>
          <w:lang w:val="en-US"/>
        </w:rPr>
        <w:lastRenderedPageBreak/>
        <w:t>FDR</w:t>
      </w:r>
      <w:r w:rsidRPr="00761708">
        <w:rPr>
          <w:iCs/>
          <w:lang w:val="en-US"/>
        </w:rPr>
        <w:tab/>
        <w:t>False Detection Ratio</w:t>
      </w:r>
    </w:p>
    <w:p w14:paraId="6D2DDFEA" w14:textId="77777777" w:rsidR="00761708" w:rsidRPr="00761708" w:rsidRDefault="00761708" w:rsidP="00761708">
      <w:pPr>
        <w:pStyle w:val="Estilo12ptPrimeralnea05cm"/>
        <w:spacing w:before="120" w:after="360"/>
        <w:ind w:left="1559" w:hanging="1559"/>
        <w:rPr>
          <w:iCs/>
          <w:lang w:val="en-US"/>
        </w:rPr>
      </w:pPr>
      <w:r w:rsidRPr="00761708">
        <w:rPr>
          <w:iCs/>
          <w:lang w:val="en-US"/>
        </w:rPr>
        <w:t>GA</w:t>
      </w:r>
      <w:r w:rsidRPr="00761708">
        <w:rPr>
          <w:iCs/>
          <w:lang w:val="en-US"/>
        </w:rPr>
        <w:tab/>
        <w:t>Algoritmo Genético</w:t>
      </w:r>
    </w:p>
    <w:p w14:paraId="13F3F9B0" w14:textId="77777777" w:rsidR="00761708" w:rsidRPr="00712809" w:rsidRDefault="00761708" w:rsidP="00761708">
      <w:pPr>
        <w:pStyle w:val="Estilo12ptPrimeralnea05cm"/>
        <w:spacing w:before="120" w:after="360"/>
        <w:ind w:left="1559" w:hanging="1559"/>
        <w:rPr>
          <w:iCs/>
          <w:lang w:val="en-US"/>
        </w:rPr>
      </w:pPr>
      <w:r w:rsidRPr="00712809">
        <w:rPr>
          <w:iCs/>
          <w:lang w:val="en-US"/>
        </w:rPr>
        <w:t>GPS</w:t>
      </w:r>
      <w:r w:rsidRPr="00712809">
        <w:rPr>
          <w:iCs/>
          <w:lang w:val="en-US"/>
        </w:rPr>
        <w:tab/>
        <w:t>Global Positioning System</w:t>
      </w:r>
    </w:p>
    <w:p w14:paraId="11BE9B26" w14:textId="77777777" w:rsidR="00761708" w:rsidRPr="00712809" w:rsidRDefault="00761708" w:rsidP="00761708">
      <w:pPr>
        <w:pStyle w:val="Estilo12ptPrimeralnea05cm"/>
        <w:spacing w:before="120" w:after="360"/>
        <w:ind w:left="1559" w:hanging="1559"/>
        <w:rPr>
          <w:iCs/>
          <w:lang w:val="en-US"/>
        </w:rPr>
      </w:pPr>
      <w:r w:rsidRPr="00712809">
        <w:rPr>
          <w:iCs/>
          <w:lang w:val="en-US"/>
        </w:rPr>
        <w:t>GRGB</w:t>
      </w:r>
      <w:r w:rsidRPr="00712809">
        <w:rPr>
          <w:iCs/>
          <w:lang w:val="en-US"/>
        </w:rPr>
        <w:tab/>
        <w:t>Green-Red-Green-Blue</w:t>
      </w:r>
    </w:p>
    <w:p w14:paraId="5852BBD9" w14:textId="77777777" w:rsidR="00761708" w:rsidRPr="00712809" w:rsidRDefault="00761708" w:rsidP="00761708">
      <w:pPr>
        <w:pStyle w:val="Estilo12ptPrimeralnea05cm"/>
        <w:spacing w:before="120" w:after="360"/>
        <w:ind w:left="1559" w:hanging="1559"/>
        <w:rPr>
          <w:iCs/>
          <w:lang w:val="en-US"/>
        </w:rPr>
      </w:pPr>
      <w:r w:rsidRPr="00712809">
        <w:rPr>
          <w:iCs/>
          <w:lang w:val="en-US"/>
        </w:rPr>
        <w:t>HOGM</w:t>
      </w:r>
      <w:r w:rsidRPr="00712809">
        <w:rPr>
          <w:iCs/>
          <w:lang w:val="en-US"/>
        </w:rPr>
        <w:tab/>
        <w:t>Histogram Of Orientated Gabor Magnitude</w:t>
      </w:r>
    </w:p>
    <w:p w14:paraId="78FD52C3" w14:textId="77777777" w:rsidR="00761708" w:rsidRPr="00712809" w:rsidRDefault="00761708" w:rsidP="00761708">
      <w:pPr>
        <w:pStyle w:val="Estilo12ptPrimeralnea05cm"/>
        <w:spacing w:before="120" w:after="360"/>
        <w:ind w:left="1559" w:hanging="1559"/>
        <w:rPr>
          <w:iCs/>
          <w:lang w:val="en-US"/>
        </w:rPr>
      </w:pPr>
      <w:r w:rsidRPr="00712809">
        <w:rPr>
          <w:iCs/>
          <w:lang w:val="en-US"/>
        </w:rPr>
        <w:t>IQM</w:t>
      </w:r>
      <w:r w:rsidRPr="00712809">
        <w:rPr>
          <w:iCs/>
          <w:lang w:val="en-US"/>
        </w:rPr>
        <w:tab/>
        <w:t>Image Quality Metrics</w:t>
      </w:r>
    </w:p>
    <w:p w14:paraId="295D085D" w14:textId="77777777" w:rsidR="00761708" w:rsidRPr="001F1BB4" w:rsidRDefault="00761708" w:rsidP="00761708">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7116A5A2" w14:textId="77777777" w:rsidR="00761708" w:rsidRPr="00712809" w:rsidRDefault="00761708" w:rsidP="00761708">
      <w:pPr>
        <w:pStyle w:val="Estilo12ptPrimeralnea05cm"/>
        <w:spacing w:before="120" w:after="360"/>
        <w:ind w:left="1559" w:hanging="1559"/>
        <w:rPr>
          <w:iCs/>
          <w:lang w:val="en-US"/>
        </w:rPr>
      </w:pPr>
      <w:r w:rsidRPr="00712809">
        <w:rPr>
          <w:iCs/>
          <w:lang w:val="en-US"/>
        </w:rPr>
        <w:t>LBP</w:t>
      </w:r>
      <w:r w:rsidRPr="00712809">
        <w:rPr>
          <w:iCs/>
          <w:lang w:val="en-US"/>
        </w:rPr>
        <w:tab/>
        <w:t>Local Binary Pattern</w:t>
      </w:r>
    </w:p>
    <w:p w14:paraId="0CDD2D7E" w14:textId="77777777" w:rsidR="00761708" w:rsidRDefault="00761708" w:rsidP="00761708">
      <w:pPr>
        <w:pStyle w:val="Estilo12ptPrimeralnea05cm"/>
        <w:spacing w:before="120" w:after="0"/>
        <w:ind w:left="1560" w:hanging="1560"/>
        <w:rPr>
          <w:lang w:val="en-US"/>
        </w:rPr>
      </w:pPr>
      <w:r>
        <w:rPr>
          <w:lang w:val="en-US"/>
        </w:rPr>
        <w:t>NASA</w:t>
      </w:r>
      <w:r>
        <w:rPr>
          <w:lang w:val="en-US"/>
        </w:rPr>
        <w:tab/>
        <w:t>National Aeronautics and Space Administration</w:t>
      </w:r>
    </w:p>
    <w:p w14:paraId="1C26F525" w14:textId="77777777" w:rsidR="00761708" w:rsidRDefault="00761708" w:rsidP="00761708">
      <w:pPr>
        <w:pStyle w:val="Estilo12ptPrimeralnea05cm"/>
        <w:spacing w:before="120" w:after="360"/>
        <w:ind w:left="1559" w:hanging="1559"/>
        <w:rPr>
          <w:iCs/>
          <w:lang w:val="en-US"/>
        </w:rPr>
      </w:pPr>
      <w:r w:rsidRPr="00712809">
        <w:rPr>
          <w:iCs/>
          <w:lang w:val="en-US"/>
        </w:rPr>
        <w:t>NGS</w:t>
      </w:r>
      <w:r w:rsidRPr="00712809">
        <w:rPr>
          <w:iCs/>
          <w:lang w:val="en-US"/>
        </w:rPr>
        <w:tab/>
        <w:t>Normalized Group</w:t>
      </w:r>
    </w:p>
    <w:p w14:paraId="31A81883" w14:textId="12AFB9F1" w:rsidR="00D27574" w:rsidRDefault="00D27574" w:rsidP="00761708">
      <w:pPr>
        <w:pStyle w:val="Estilo12ptPrimeralnea05cm"/>
        <w:spacing w:before="120" w:after="360"/>
        <w:ind w:left="1559" w:hanging="1559"/>
        <w:rPr>
          <w:iCs/>
          <w:lang w:val="en-US"/>
        </w:rPr>
      </w:pPr>
      <w:r>
        <w:rPr>
          <w:iCs/>
          <w:lang w:val="en-US"/>
        </w:rPr>
        <w:t>PNU</w:t>
      </w:r>
      <w:r w:rsidR="00551068">
        <w:rPr>
          <w:iCs/>
          <w:lang w:val="en-US"/>
        </w:rPr>
        <w:tab/>
        <w:t>Pixel Non-Uniformity</w:t>
      </w:r>
    </w:p>
    <w:p w14:paraId="18C135AE" w14:textId="39FA8DCA" w:rsidR="00D27574" w:rsidRPr="00712809" w:rsidRDefault="00D27574" w:rsidP="00761708">
      <w:pPr>
        <w:pStyle w:val="Estilo12ptPrimeralnea05cm"/>
        <w:spacing w:before="120" w:after="360"/>
        <w:ind w:left="1559" w:hanging="1559"/>
        <w:rPr>
          <w:iCs/>
          <w:lang w:val="en-US"/>
        </w:rPr>
      </w:pPr>
      <w:r>
        <w:rPr>
          <w:iCs/>
          <w:lang w:val="en-US"/>
        </w:rPr>
        <w:t>PRNU</w:t>
      </w:r>
      <w:r w:rsidR="00551068">
        <w:rPr>
          <w:iCs/>
          <w:lang w:val="en-US"/>
        </w:rPr>
        <w:tab/>
        <w:t>Photo Response Non-Uniformity</w:t>
      </w:r>
    </w:p>
    <w:p w14:paraId="1D975307" w14:textId="77777777" w:rsidR="00761708" w:rsidRPr="00712809" w:rsidRDefault="00761708" w:rsidP="00761708">
      <w:pPr>
        <w:pStyle w:val="Estilo12ptPrimeralnea05cm"/>
        <w:spacing w:before="120" w:after="360"/>
        <w:ind w:left="1559" w:hanging="1559"/>
        <w:rPr>
          <w:iCs/>
          <w:lang w:val="en-US"/>
        </w:rPr>
      </w:pPr>
      <w:r w:rsidRPr="00712809">
        <w:rPr>
          <w:iCs/>
          <w:lang w:val="en-US"/>
        </w:rPr>
        <w:t>PSD</w:t>
      </w:r>
      <w:r w:rsidRPr="00712809">
        <w:rPr>
          <w:iCs/>
          <w:lang w:val="en-US"/>
        </w:rPr>
        <w:tab/>
        <w:t>Photoshop Document</w:t>
      </w:r>
    </w:p>
    <w:p w14:paraId="5158EB10" w14:textId="77777777" w:rsidR="00761708" w:rsidRPr="00712809" w:rsidRDefault="00761708" w:rsidP="00761708">
      <w:pPr>
        <w:pStyle w:val="Estilo12ptPrimeralnea05cm"/>
        <w:spacing w:before="120" w:after="360"/>
        <w:ind w:left="1559" w:hanging="1559"/>
        <w:rPr>
          <w:iCs/>
          <w:lang w:val="en-US"/>
        </w:rPr>
      </w:pPr>
      <w:r w:rsidRPr="00712809">
        <w:rPr>
          <w:iCs/>
          <w:lang w:val="en-US"/>
        </w:rPr>
        <w:t>PSVM</w:t>
      </w:r>
      <w:r w:rsidRPr="00712809">
        <w:rPr>
          <w:iCs/>
          <w:lang w:val="en-US"/>
        </w:rPr>
        <w:tab/>
        <w:t>Probabilistic Support Vector Machine</w:t>
      </w:r>
    </w:p>
    <w:p w14:paraId="5B3EB581" w14:textId="77777777" w:rsidR="00761708" w:rsidRPr="00712809" w:rsidRDefault="00761708" w:rsidP="00761708">
      <w:pPr>
        <w:pStyle w:val="Estilo12ptPrimeralnea05cm"/>
        <w:spacing w:before="120" w:after="360"/>
        <w:ind w:left="1559" w:hanging="1559"/>
        <w:rPr>
          <w:iCs/>
          <w:lang w:val="en-US"/>
        </w:rPr>
      </w:pPr>
      <w:r w:rsidRPr="00712809">
        <w:rPr>
          <w:iCs/>
          <w:lang w:val="en-US"/>
        </w:rPr>
        <w:t>QF</w:t>
      </w:r>
      <w:r w:rsidRPr="00712809">
        <w:rPr>
          <w:iCs/>
          <w:lang w:val="en-US"/>
        </w:rPr>
        <w:tab/>
        <w:t>Qualify Factor</w:t>
      </w:r>
    </w:p>
    <w:p w14:paraId="0FC5F6E6" w14:textId="77777777" w:rsidR="00761708" w:rsidRPr="00712809" w:rsidRDefault="00761708" w:rsidP="00761708">
      <w:pPr>
        <w:pStyle w:val="Estilo12ptPrimeralnea05cm"/>
        <w:spacing w:before="120" w:after="360"/>
        <w:ind w:left="1559" w:hanging="1559"/>
        <w:rPr>
          <w:iCs/>
          <w:lang w:val="en-US"/>
        </w:rPr>
      </w:pPr>
      <w:r w:rsidRPr="00712809">
        <w:rPr>
          <w:iCs/>
          <w:lang w:val="en-US"/>
        </w:rPr>
        <w:t>QMF</w:t>
      </w:r>
      <w:r w:rsidRPr="00712809">
        <w:rPr>
          <w:iCs/>
          <w:lang w:val="en-US"/>
        </w:rPr>
        <w:tab/>
        <w:t>Quadrature Mirror Filter</w:t>
      </w:r>
    </w:p>
    <w:p w14:paraId="389D91A6" w14:textId="77777777" w:rsidR="00761708" w:rsidRPr="00712809" w:rsidRDefault="00761708" w:rsidP="00761708">
      <w:pPr>
        <w:pStyle w:val="Estilo12ptPrimeralnea05cm"/>
        <w:spacing w:before="120" w:after="360"/>
        <w:ind w:left="1559" w:hanging="1559"/>
        <w:rPr>
          <w:iCs/>
          <w:lang w:val="en-US"/>
        </w:rPr>
      </w:pPr>
      <w:r w:rsidRPr="00712809">
        <w:rPr>
          <w:iCs/>
          <w:lang w:val="en-US"/>
        </w:rPr>
        <w:t>RGBE</w:t>
      </w:r>
      <w:r w:rsidRPr="00712809">
        <w:rPr>
          <w:iCs/>
          <w:lang w:val="en-US"/>
        </w:rPr>
        <w:tab/>
        <w:t>Red-Green-Blue-Emerland</w:t>
      </w:r>
    </w:p>
    <w:p w14:paraId="0FE95AB5" w14:textId="77777777" w:rsidR="00761708" w:rsidRPr="00712809" w:rsidRDefault="00761708" w:rsidP="00761708">
      <w:pPr>
        <w:pStyle w:val="Estilo12ptPrimeralnea05cm"/>
        <w:spacing w:before="120" w:after="360"/>
        <w:ind w:left="1559" w:hanging="1559"/>
        <w:rPr>
          <w:iCs/>
          <w:lang w:val="en-US"/>
        </w:rPr>
      </w:pPr>
      <w:r w:rsidRPr="00712809">
        <w:rPr>
          <w:iCs/>
          <w:lang w:val="en-US"/>
        </w:rPr>
        <w:lastRenderedPageBreak/>
        <w:t>ROI</w:t>
      </w:r>
      <w:r w:rsidRPr="00712809">
        <w:rPr>
          <w:iCs/>
          <w:lang w:val="en-US"/>
        </w:rPr>
        <w:tab/>
        <w:t>Region Of Interest</w:t>
      </w:r>
    </w:p>
    <w:p w14:paraId="06499D96" w14:textId="77777777" w:rsidR="00761708" w:rsidRPr="00712809" w:rsidRDefault="00761708" w:rsidP="00761708">
      <w:pPr>
        <w:pStyle w:val="Estilo12ptPrimeralnea05cm"/>
        <w:spacing w:before="120" w:after="360"/>
        <w:ind w:left="1559" w:hanging="1559"/>
        <w:rPr>
          <w:iCs/>
          <w:lang w:val="en-US"/>
        </w:rPr>
      </w:pPr>
      <w:r w:rsidRPr="00712809">
        <w:rPr>
          <w:iCs/>
          <w:lang w:val="en-US"/>
        </w:rPr>
        <w:t>SFFS</w:t>
      </w:r>
      <w:r w:rsidRPr="00712809">
        <w:rPr>
          <w:iCs/>
          <w:lang w:val="en-US"/>
        </w:rPr>
        <w:tab/>
        <w:t>Sequential Floating Forward Selection</w:t>
      </w:r>
    </w:p>
    <w:p w14:paraId="512F3013" w14:textId="77777777" w:rsidR="00761708" w:rsidRDefault="00761708" w:rsidP="00761708">
      <w:pPr>
        <w:pStyle w:val="Estilo12ptPrimeralnea05cm"/>
        <w:spacing w:before="120" w:after="0"/>
        <w:ind w:left="1560" w:hanging="1560"/>
        <w:rPr>
          <w:lang w:val="en-US"/>
        </w:rPr>
      </w:pPr>
      <w:r>
        <w:rPr>
          <w:lang w:val="en-US"/>
        </w:rPr>
        <w:t>SIFT</w:t>
      </w:r>
      <w:r>
        <w:rPr>
          <w:lang w:val="en-US"/>
        </w:rPr>
        <w:tab/>
        <w:t>Scale Invariant Feature Transform</w:t>
      </w:r>
    </w:p>
    <w:p w14:paraId="1A5425AB" w14:textId="77777777" w:rsidR="00761708" w:rsidRPr="00712809" w:rsidRDefault="00761708" w:rsidP="00761708">
      <w:pPr>
        <w:pStyle w:val="Estilo12ptPrimeralnea05cm"/>
        <w:spacing w:before="120" w:after="360"/>
        <w:ind w:left="1559" w:hanging="1559"/>
        <w:rPr>
          <w:iCs/>
          <w:lang w:val="en-US"/>
        </w:rPr>
      </w:pPr>
      <w:r w:rsidRPr="00712809">
        <w:rPr>
          <w:iCs/>
          <w:lang w:val="en-US"/>
        </w:rPr>
        <w:t>SPN</w:t>
      </w:r>
      <w:r w:rsidRPr="00712809">
        <w:rPr>
          <w:iCs/>
          <w:lang w:val="en-US"/>
        </w:rPr>
        <w:tab/>
        <w:t>Sensor Pattern Noise</w:t>
      </w:r>
    </w:p>
    <w:p w14:paraId="2935BFA7" w14:textId="77777777" w:rsidR="00761708" w:rsidRPr="00712809" w:rsidRDefault="00761708" w:rsidP="00761708">
      <w:pPr>
        <w:pStyle w:val="Estilo12ptPrimeralnea05cm"/>
        <w:spacing w:before="120" w:after="360"/>
        <w:ind w:left="1559" w:hanging="1559"/>
        <w:rPr>
          <w:iCs/>
          <w:lang w:val="en-US"/>
        </w:rPr>
      </w:pPr>
      <w:r w:rsidRPr="00712809">
        <w:rPr>
          <w:iCs/>
          <w:lang w:val="en-US"/>
        </w:rPr>
        <w:t>SVM</w:t>
      </w:r>
      <w:r w:rsidRPr="00712809">
        <w:rPr>
          <w:iCs/>
          <w:lang w:val="en-US"/>
        </w:rPr>
        <w:tab/>
        <w:t>Support Vector Machine</w:t>
      </w:r>
    </w:p>
    <w:p w14:paraId="0E063BCB" w14:textId="77777777" w:rsidR="00761708" w:rsidRPr="00712809" w:rsidRDefault="00761708" w:rsidP="00761708">
      <w:pPr>
        <w:pStyle w:val="Estilo12ptPrimeralnea05cm"/>
        <w:spacing w:before="120" w:after="360"/>
        <w:ind w:left="1559" w:hanging="1559"/>
        <w:rPr>
          <w:iCs/>
          <w:lang w:val="en-US"/>
        </w:rPr>
      </w:pPr>
      <w:r w:rsidRPr="00712809">
        <w:rPr>
          <w:iCs/>
          <w:lang w:val="en-US"/>
        </w:rPr>
        <w:t>TIFF</w:t>
      </w:r>
      <w:r w:rsidRPr="00712809">
        <w:rPr>
          <w:iCs/>
          <w:lang w:val="en-US"/>
        </w:rPr>
        <w:tab/>
        <w:t>Tagged Image File Format</w:t>
      </w:r>
    </w:p>
    <w:p w14:paraId="6AB9183E" w14:textId="43F7F2EB" w:rsidR="007D1D77" w:rsidRPr="00761708" w:rsidRDefault="007D1D77" w:rsidP="00B27247">
      <w:pPr>
        <w:pStyle w:val="Estilo12ptPrimeralnea05cm"/>
        <w:spacing w:before="120" w:after="360"/>
        <w:ind w:left="1559" w:hanging="1559"/>
        <w:rPr>
          <w:iCs/>
          <w:lang w:val="en-US"/>
        </w:rPr>
      </w:pPr>
    </w:p>
    <w:p w14:paraId="1C74A77C" w14:textId="77777777" w:rsidR="007D1D77" w:rsidRPr="00761708" w:rsidRDefault="007D1D77" w:rsidP="00B27247">
      <w:pPr>
        <w:pStyle w:val="Estilo12ptPrimeralnea05cm"/>
        <w:spacing w:before="120" w:after="360"/>
        <w:ind w:left="1559" w:hanging="1559"/>
        <w:rPr>
          <w:iCs/>
          <w:lang w:val="en-US"/>
        </w:rPr>
      </w:pPr>
    </w:p>
    <w:p w14:paraId="32A5A6C0" w14:textId="4F02241B" w:rsidR="00DF154C" w:rsidRPr="00761708" w:rsidRDefault="00DF154C" w:rsidP="00DF154C">
      <w:pPr>
        <w:spacing w:after="240" w:line="360" w:lineRule="auto"/>
        <w:rPr>
          <w:rFonts w:ascii="Book Antiqua" w:hAnsi="Book Antiqua"/>
          <w:b/>
          <w:sz w:val="28"/>
          <w:lang w:val="en-US"/>
        </w:rPr>
        <w:sectPr w:rsidR="00DF154C" w:rsidRPr="00761708" w:rsidSect="00B27247">
          <w:type w:val="oddPage"/>
          <w:pgSz w:w="11907" w:h="16840" w:code="9"/>
          <w:pgMar w:top="1701" w:right="1701" w:bottom="1701" w:left="1701" w:header="720" w:footer="851" w:gutter="0"/>
          <w:pgNumType w:fmt="lowerRoman"/>
          <w:cols w:space="720"/>
        </w:sectPr>
      </w:pPr>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3941FA30" w14:textId="77777777" w:rsidR="009A30F9" w:rsidRDefault="00FF5EEA">
      <w:pPr>
        <w:pStyle w:val="TDC1"/>
        <w:rPr>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hyperlink w:anchor="_Toc484586138" w:history="1">
        <w:r w:rsidR="009A30F9" w:rsidRPr="00C16D01">
          <w:rPr>
            <w:rStyle w:val="Hipervnculo"/>
          </w:rPr>
          <w:t>1.</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Introducción</w:t>
        </w:r>
        <w:r w:rsidR="009A30F9">
          <w:rPr>
            <w:webHidden/>
          </w:rPr>
          <w:tab/>
        </w:r>
        <w:r w:rsidR="009A30F9">
          <w:rPr>
            <w:webHidden/>
          </w:rPr>
          <w:fldChar w:fldCharType="begin"/>
        </w:r>
        <w:r w:rsidR="009A30F9">
          <w:rPr>
            <w:webHidden/>
          </w:rPr>
          <w:instrText xml:space="preserve"> PAGEREF _Toc484586138 \h </w:instrText>
        </w:r>
        <w:r w:rsidR="009A30F9">
          <w:rPr>
            <w:webHidden/>
          </w:rPr>
        </w:r>
        <w:r w:rsidR="009A30F9">
          <w:rPr>
            <w:webHidden/>
          </w:rPr>
          <w:fldChar w:fldCharType="separate"/>
        </w:r>
        <w:r w:rsidR="009A30F9">
          <w:rPr>
            <w:webHidden/>
          </w:rPr>
          <w:t>1</w:t>
        </w:r>
        <w:r w:rsidR="009A30F9">
          <w:rPr>
            <w:webHidden/>
          </w:rPr>
          <w:fldChar w:fldCharType="end"/>
        </w:r>
      </w:hyperlink>
    </w:p>
    <w:p w14:paraId="3327DC9A"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39" w:history="1">
        <w:r w:rsidRPr="00C16D01">
          <w:rPr>
            <w:rStyle w:val="Hipervnculo"/>
          </w:rPr>
          <w:t>1.1.</w:t>
        </w:r>
        <w:r>
          <w:rPr>
            <w:rFonts w:asciiTheme="minorHAnsi" w:eastAsiaTheme="minorEastAsia" w:hAnsiTheme="minorHAnsi" w:cstheme="minorBidi"/>
            <w:smallCaps w:val="0"/>
            <w:sz w:val="24"/>
            <w:szCs w:val="24"/>
            <w:lang w:eastAsia="es-ES_tradnl"/>
          </w:rPr>
          <w:tab/>
        </w:r>
        <w:r w:rsidRPr="00C16D01">
          <w:rPr>
            <w:rStyle w:val="Hipervnculo"/>
          </w:rPr>
          <w:t>Motivación</w:t>
        </w:r>
        <w:r>
          <w:rPr>
            <w:webHidden/>
          </w:rPr>
          <w:tab/>
        </w:r>
        <w:r>
          <w:rPr>
            <w:webHidden/>
          </w:rPr>
          <w:fldChar w:fldCharType="begin"/>
        </w:r>
        <w:r>
          <w:rPr>
            <w:webHidden/>
          </w:rPr>
          <w:instrText xml:space="preserve"> PAGEREF _Toc484586139 \h </w:instrText>
        </w:r>
        <w:r>
          <w:rPr>
            <w:webHidden/>
          </w:rPr>
        </w:r>
        <w:r>
          <w:rPr>
            <w:webHidden/>
          </w:rPr>
          <w:fldChar w:fldCharType="separate"/>
        </w:r>
        <w:r>
          <w:rPr>
            <w:webHidden/>
          </w:rPr>
          <w:t>1</w:t>
        </w:r>
        <w:r>
          <w:rPr>
            <w:webHidden/>
          </w:rPr>
          <w:fldChar w:fldCharType="end"/>
        </w:r>
      </w:hyperlink>
    </w:p>
    <w:p w14:paraId="1B46DFA2"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40" w:history="1">
        <w:r w:rsidRPr="00C16D01">
          <w:rPr>
            <w:rStyle w:val="Hipervnculo"/>
          </w:rPr>
          <w:t>1.2.</w:t>
        </w:r>
        <w:r>
          <w:rPr>
            <w:rFonts w:asciiTheme="minorHAnsi" w:eastAsiaTheme="minorEastAsia" w:hAnsiTheme="minorHAnsi" w:cstheme="minorBidi"/>
            <w:smallCaps w:val="0"/>
            <w:sz w:val="24"/>
            <w:szCs w:val="24"/>
            <w:lang w:eastAsia="es-ES_tradnl"/>
          </w:rPr>
          <w:tab/>
        </w:r>
        <w:r w:rsidRPr="00C16D01">
          <w:rPr>
            <w:rStyle w:val="Hipervnculo"/>
          </w:rPr>
          <w:t>Objetivos</w:t>
        </w:r>
        <w:r>
          <w:rPr>
            <w:webHidden/>
          </w:rPr>
          <w:tab/>
        </w:r>
        <w:r>
          <w:rPr>
            <w:webHidden/>
          </w:rPr>
          <w:fldChar w:fldCharType="begin"/>
        </w:r>
        <w:r>
          <w:rPr>
            <w:webHidden/>
          </w:rPr>
          <w:instrText xml:space="preserve"> PAGEREF _Toc484586140 \h </w:instrText>
        </w:r>
        <w:r>
          <w:rPr>
            <w:webHidden/>
          </w:rPr>
        </w:r>
        <w:r>
          <w:rPr>
            <w:webHidden/>
          </w:rPr>
          <w:fldChar w:fldCharType="separate"/>
        </w:r>
        <w:r>
          <w:rPr>
            <w:webHidden/>
          </w:rPr>
          <w:t>5</w:t>
        </w:r>
        <w:r>
          <w:rPr>
            <w:webHidden/>
          </w:rPr>
          <w:fldChar w:fldCharType="end"/>
        </w:r>
      </w:hyperlink>
    </w:p>
    <w:p w14:paraId="08FDFB9C"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41" w:history="1">
        <w:r w:rsidRPr="00C16D01">
          <w:rPr>
            <w:rStyle w:val="Hipervnculo"/>
          </w:rPr>
          <w:t>1.3.</w:t>
        </w:r>
        <w:r>
          <w:rPr>
            <w:rFonts w:asciiTheme="minorHAnsi" w:eastAsiaTheme="minorEastAsia" w:hAnsiTheme="minorHAnsi" w:cstheme="minorBidi"/>
            <w:smallCaps w:val="0"/>
            <w:sz w:val="24"/>
            <w:szCs w:val="24"/>
            <w:lang w:eastAsia="es-ES_tradnl"/>
          </w:rPr>
          <w:tab/>
        </w:r>
        <w:r w:rsidRPr="00C16D01">
          <w:rPr>
            <w:rStyle w:val="Hipervnculo"/>
          </w:rPr>
          <w:t>Plan de Trabajo</w:t>
        </w:r>
        <w:r>
          <w:rPr>
            <w:webHidden/>
          </w:rPr>
          <w:tab/>
        </w:r>
        <w:r>
          <w:rPr>
            <w:webHidden/>
          </w:rPr>
          <w:fldChar w:fldCharType="begin"/>
        </w:r>
        <w:r>
          <w:rPr>
            <w:webHidden/>
          </w:rPr>
          <w:instrText xml:space="preserve"> PAGEREF _Toc484586141 \h </w:instrText>
        </w:r>
        <w:r>
          <w:rPr>
            <w:webHidden/>
          </w:rPr>
        </w:r>
        <w:r>
          <w:rPr>
            <w:webHidden/>
          </w:rPr>
          <w:fldChar w:fldCharType="separate"/>
        </w:r>
        <w:r>
          <w:rPr>
            <w:webHidden/>
          </w:rPr>
          <w:t>6</w:t>
        </w:r>
        <w:r>
          <w:rPr>
            <w:webHidden/>
          </w:rPr>
          <w:fldChar w:fldCharType="end"/>
        </w:r>
      </w:hyperlink>
    </w:p>
    <w:p w14:paraId="12AA342A"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42" w:history="1">
        <w:r w:rsidRPr="00C16D01">
          <w:rPr>
            <w:rStyle w:val="Hipervnculo"/>
          </w:rPr>
          <w:t>1.4.</w:t>
        </w:r>
        <w:r>
          <w:rPr>
            <w:rFonts w:asciiTheme="minorHAnsi" w:eastAsiaTheme="minorEastAsia" w:hAnsiTheme="minorHAnsi" w:cstheme="minorBidi"/>
            <w:smallCaps w:val="0"/>
            <w:sz w:val="24"/>
            <w:szCs w:val="24"/>
            <w:lang w:eastAsia="es-ES_tradnl"/>
          </w:rPr>
          <w:tab/>
        </w:r>
        <w:r w:rsidRPr="00C16D01">
          <w:rPr>
            <w:rStyle w:val="Hipervnculo"/>
          </w:rPr>
          <w:t>Estructura de la memoria</w:t>
        </w:r>
        <w:r>
          <w:rPr>
            <w:webHidden/>
          </w:rPr>
          <w:tab/>
        </w:r>
        <w:r>
          <w:rPr>
            <w:webHidden/>
          </w:rPr>
          <w:fldChar w:fldCharType="begin"/>
        </w:r>
        <w:r>
          <w:rPr>
            <w:webHidden/>
          </w:rPr>
          <w:instrText xml:space="preserve"> PAGEREF _Toc484586142 \h </w:instrText>
        </w:r>
        <w:r>
          <w:rPr>
            <w:webHidden/>
          </w:rPr>
        </w:r>
        <w:r>
          <w:rPr>
            <w:webHidden/>
          </w:rPr>
          <w:fldChar w:fldCharType="separate"/>
        </w:r>
        <w:r>
          <w:rPr>
            <w:webHidden/>
          </w:rPr>
          <w:t>9</w:t>
        </w:r>
        <w:r>
          <w:rPr>
            <w:webHidden/>
          </w:rPr>
          <w:fldChar w:fldCharType="end"/>
        </w:r>
      </w:hyperlink>
    </w:p>
    <w:p w14:paraId="269FF458" w14:textId="77777777" w:rsidR="009A30F9" w:rsidRDefault="009A30F9">
      <w:pPr>
        <w:pStyle w:val="TDC1"/>
        <w:rPr>
          <w:rFonts w:asciiTheme="minorHAnsi" w:eastAsiaTheme="minorEastAsia" w:hAnsiTheme="minorHAnsi" w:cstheme="minorBidi"/>
          <w:b w:val="0"/>
          <w:caps w:val="0"/>
          <w:sz w:val="24"/>
          <w:szCs w:val="24"/>
          <w:lang w:eastAsia="es-ES_tradnl"/>
        </w:rPr>
      </w:pPr>
      <w:hyperlink w:anchor="_Toc484586143" w:history="1">
        <w:r w:rsidRPr="00C16D01">
          <w:rPr>
            <w:rStyle w:val="Hipervnculo"/>
          </w:rPr>
          <w:t>2.</w:t>
        </w:r>
        <w:r>
          <w:rPr>
            <w:rFonts w:asciiTheme="minorHAnsi" w:eastAsiaTheme="minorEastAsia" w:hAnsiTheme="minorHAnsi" w:cstheme="minorBidi"/>
            <w:b w:val="0"/>
            <w:caps w:val="0"/>
            <w:sz w:val="24"/>
            <w:szCs w:val="24"/>
            <w:lang w:eastAsia="es-ES_tradnl"/>
          </w:rPr>
          <w:tab/>
        </w:r>
        <w:r w:rsidRPr="00C16D01">
          <w:rPr>
            <w:rStyle w:val="Hipervnculo"/>
          </w:rPr>
          <w:t>Imágenes Digitales</w:t>
        </w:r>
        <w:r>
          <w:rPr>
            <w:webHidden/>
          </w:rPr>
          <w:tab/>
        </w:r>
        <w:r>
          <w:rPr>
            <w:webHidden/>
          </w:rPr>
          <w:fldChar w:fldCharType="begin"/>
        </w:r>
        <w:r>
          <w:rPr>
            <w:webHidden/>
          </w:rPr>
          <w:instrText xml:space="preserve"> PAGEREF _Toc484586143 \h </w:instrText>
        </w:r>
        <w:r>
          <w:rPr>
            <w:webHidden/>
          </w:rPr>
        </w:r>
        <w:r>
          <w:rPr>
            <w:webHidden/>
          </w:rPr>
          <w:fldChar w:fldCharType="separate"/>
        </w:r>
        <w:r>
          <w:rPr>
            <w:webHidden/>
          </w:rPr>
          <w:t>11</w:t>
        </w:r>
        <w:r>
          <w:rPr>
            <w:webHidden/>
          </w:rPr>
          <w:fldChar w:fldCharType="end"/>
        </w:r>
      </w:hyperlink>
    </w:p>
    <w:p w14:paraId="616D9993"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44" w:history="1">
        <w:r w:rsidRPr="00C16D01">
          <w:rPr>
            <w:rStyle w:val="Hipervnculo"/>
          </w:rPr>
          <w:t>2.1.</w:t>
        </w:r>
        <w:r>
          <w:rPr>
            <w:rFonts w:asciiTheme="minorHAnsi" w:eastAsiaTheme="minorEastAsia" w:hAnsiTheme="minorHAnsi" w:cstheme="minorBidi"/>
            <w:smallCaps w:val="0"/>
            <w:sz w:val="24"/>
            <w:szCs w:val="24"/>
            <w:lang w:eastAsia="es-ES_tradnl"/>
          </w:rPr>
          <w:tab/>
        </w:r>
        <w:r w:rsidRPr="00C16D01">
          <w:rPr>
            <w:rStyle w:val="Hipervnculo"/>
          </w:rPr>
          <w:t>Matriz de Filtros de Color</w:t>
        </w:r>
        <w:r>
          <w:rPr>
            <w:webHidden/>
          </w:rPr>
          <w:tab/>
        </w:r>
        <w:r>
          <w:rPr>
            <w:webHidden/>
          </w:rPr>
          <w:fldChar w:fldCharType="begin"/>
        </w:r>
        <w:r>
          <w:rPr>
            <w:webHidden/>
          </w:rPr>
          <w:instrText xml:space="preserve"> PAGEREF _Toc484586144 \h </w:instrText>
        </w:r>
        <w:r>
          <w:rPr>
            <w:webHidden/>
          </w:rPr>
        </w:r>
        <w:r>
          <w:rPr>
            <w:webHidden/>
          </w:rPr>
          <w:fldChar w:fldCharType="separate"/>
        </w:r>
        <w:r>
          <w:rPr>
            <w:webHidden/>
          </w:rPr>
          <w:t>12</w:t>
        </w:r>
        <w:r>
          <w:rPr>
            <w:webHidden/>
          </w:rPr>
          <w:fldChar w:fldCharType="end"/>
        </w:r>
      </w:hyperlink>
    </w:p>
    <w:p w14:paraId="44A992CA"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45" w:history="1">
        <w:r w:rsidRPr="00C16D01">
          <w:rPr>
            <w:rStyle w:val="Hipervnculo"/>
          </w:rPr>
          <w:t>2.2.</w:t>
        </w:r>
        <w:r>
          <w:rPr>
            <w:rFonts w:asciiTheme="minorHAnsi" w:eastAsiaTheme="minorEastAsia" w:hAnsiTheme="minorHAnsi" w:cstheme="minorBidi"/>
            <w:smallCaps w:val="0"/>
            <w:sz w:val="24"/>
            <w:szCs w:val="24"/>
            <w:lang w:eastAsia="es-ES_tradnl"/>
          </w:rPr>
          <w:tab/>
        </w:r>
        <w:r w:rsidRPr="00C16D01">
          <w:rPr>
            <w:rStyle w:val="Hipervnculo"/>
          </w:rPr>
          <w:t>Sensor de la Imagen</w:t>
        </w:r>
        <w:r>
          <w:rPr>
            <w:webHidden/>
          </w:rPr>
          <w:tab/>
        </w:r>
        <w:r>
          <w:rPr>
            <w:webHidden/>
          </w:rPr>
          <w:fldChar w:fldCharType="begin"/>
        </w:r>
        <w:r>
          <w:rPr>
            <w:webHidden/>
          </w:rPr>
          <w:instrText xml:space="preserve"> PAGEREF _Toc484586145 \h </w:instrText>
        </w:r>
        <w:r>
          <w:rPr>
            <w:webHidden/>
          </w:rPr>
        </w:r>
        <w:r>
          <w:rPr>
            <w:webHidden/>
          </w:rPr>
          <w:fldChar w:fldCharType="separate"/>
        </w:r>
        <w:r>
          <w:rPr>
            <w:webHidden/>
          </w:rPr>
          <w:t>13</w:t>
        </w:r>
        <w:r>
          <w:rPr>
            <w:webHidden/>
          </w:rPr>
          <w:fldChar w:fldCharType="end"/>
        </w:r>
      </w:hyperlink>
    </w:p>
    <w:p w14:paraId="387128EC"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46" w:history="1">
        <w:r w:rsidRPr="00C16D01">
          <w:rPr>
            <w:rStyle w:val="Hipervnculo"/>
          </w:rPr>
          <w:t>2.3.</w:t>
        </w:r>
        <w:r>
          <w:rPr>
            <w:rFonts w:asciiTheme="minorHAnsi" w:eastAsiaTheme="minorEastAsia" w:hAnsiTheme="minorHAnsi" w:cstheme="minorBidi"/>
            <w:smallCaps w:val="0"/>
            <w:sz w:val="24"/>
            <w:szCs w:val="24"/>
            <w:lang w:eastAsia="es-ES_tradnl"/>
          </w:rPr>
          <w:tab/>
        </w:r>
        <w:r w:rsidRPr="00C16D01">
          <w:rPr>
            <w:rStyle w:val="Hipervnculo"/>
          </w:rPr>
          <w:t>Ruido en la Imagen</w:t>
        </w:r>
        <w:r>
          <w:rPr>
            <w:webHidden/>
          </w:rPr>
          <w:tab/>
        </w:r>
        <w:r>
          <w:rPr>
            <w:webHidden/>
          </w:rPr>
          <w:fldChar w:fldCharType="begin"/>
        </w:r>
        <w:r>
          <w:rPr>
            <w:webHidden/>
          </w:rPr>
          <w:instrText xml:space="preserve"> PAGEREF _Toc484586146 \h </w:instrText>
        </w:r>
        <w:r>
          <w:rPr>
            <w:webHidden/>
          </w:rPr>
        </w:r>
        <w:r>
          <w:rPr>
            <w:webHidden/>
          </w:rPr>
          <w:fldChar w:fldCharType="separate"/>
        </w:r>
        <w:r>
          <w:rPr>
            <w:webHidden/>
          </w:rPr>
          <w:t>14</w:t>
        </w:r>
        <w:r>
          <w:rPr>
            <w:webHidden/>
          </w:rPr>
          <w:fldChar w:fldCharType="end"/>
        </w:r>
      </w:hyperlink>
    </w:p>
    <w:p w14:paraId="683BC1E5"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47" w:history="1">
        <w:r w:rsidRPr="00C16D01">
          <w:rPr>
            <w:rStyle w:val="Hipervnculo"/>
          </w:rPr>
          <w:t>2.4.</w:t>
        </w:r>
        <w:r>
          <w:rPr>
            <w:rFonts w:asciiTheme="minorHAnsi" w:eastAsiaTheme="minorEastAsia" w:hAnsiTheme="minorHAnsi" w:cstheme="minorBidi"/>
            <w:smallCaps w:val="0"/>
            <w:sz w:val="24"/>
            <w:szCs w:val="24"/>
            <w:lang w:eastAsia="es-ES_tradnl"/>
          </w:rPr>
          <w:tab/>
        </w:r>
        <w:r w:rsidRPr="00C16D01">
          <w:rPr>
            <w:rStyle w:val="Hipervnculo"/>
          </w:rPr>
          <w:t>Compresión JPEG</w:t>
        </w:r>
        <w:r>
          <w:rPr>
            <w:webHidden/>
          </w:rPr>
          <w:tab/>
        </w:r>
        <w:r>
          <w:rPr>
            <w:webHidden/>
          </w:rPr>
          <w:fldChar w:fldCharType="begin"/>
        </w:r>
        <w:r>
          <w:rPr>
            <w:webHidden/>
          </w:rPr>
          <w:instrText xml:space="preserve"> PAGEREF _Toc484586147 \h </w:instrText>
        </w:r>
        <w:r>
          <w:rPr>
            <w:webHidden/>
          </w:rPr>
        </w:r>
        <w:r>
          <w:rPr>
            <w:webHidden/>
          </w:rPr>
          <w:fldChar w:fldCharType="separate"/>
        </w:r>
        <w:r>
          <w:rPr>
            <w:webHidden/>
          </w:rPr>
          <w:t>14</w:t>
        </w:r>
        <w:r>
          <w:rPr>
            <w:webHidden/>
          </w:rPr>
          <w:fldChar w:fldCharType="end"/>
        </w:r>
      </w:hyperlink>
    </w:p>
    <w:p w14:paraId="578A5810"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48" w:history="1">
        <w:r w:rsidRPr="00C16D01">
          <w:rPr>
            <w:rStyle w:val="Hipervnculo"/>
          </w:rPr>
          <w:t>2.5.</w:t>
        </w:r>
        <w:r>
          <w:rPr>
            <w:rFonts w:asciiTheme="minorHAnsi" w:eastAsiaTheme="minorEastAsia" w:hAnsiTheme="minorHAnsi" w:cstheme="minorBidi"/>
            <w:smallCaps w:val="0"/>
            <w:sz w:val="24"/>
            <w:szCs w:val="24"/>
            <w:lang w:eastAsia="es-ES_tradnl"/>
          </w:rPr>
          <w:tab/>
        </w:r>
        <w:r w:rsidRPr="00C16D01">
          <w:rPr>
            <w:rStyle w:val="Hipervnculo"/>
          </w:rPr>
          <w:t>Diferencias entre Cámaras Digitales y Cámaras de Dispositivos Móviles</w:t>
        </w:r>
        <w:r>
          <w:rPr>
            <w:webHidden/>
          </w:rPr>
          <w:tab/>
        </w:r>
        <w:r>
          <w:rPr>
            <w:webHidden/>
          </w:rPr>
          <w:fldChar w:fldCharType="begin"/>
        </w:r>
        <w:r>
          <w:rPr>
            <w:webHidden/>
          </w:rPr>
          <w:instrText xml:space="preserve"> PAGEREF _Toc484586148 \h </w:instrText>
        </w:r>
        <w:r>
          <w:rPr>
            <w:webHidden/>
          </w:rPr>
        </w:r>
        <w:r>
          <w:rPr>
            <w:webHidden/>
          </w:rPr>
          <w:fldChar w:fldCharType="separate"/>
        </w:r>
        <w:r>
          <w:rPr>
            <w:webHidden/>
          </w:rPr>
          <w:t>15</w:t>
        </w:r>
        <w:r>
          <w:rPr>
            <w:webHidden/>
          </w:rPr>
          <w:fldChar w:fldCharType="end"/>
        </w:r>
      </w:hyperlink>
    </w:p>
    <w:p w14:paraId="716150E6"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49" w:history="1">
        <w:r w:rsidRPr="00C16D01">
          <w:rPr>
            <w:rStyle w:val="Hipervnculo"/>
          </w:rPr>
          <w:t>2.6.</w:t>
        </w:r>
        <w:r>
          <w:rPr>
            <w:rFonts w:asciiTheme="minorHAnsi" w:eastAsiaTheme="minorEastAsia" w:hAnsiTheme="minorHAnsi" w:cstheme="minorBidi"/>
            <w:smallCaps w:val="0"/>
            <w:sz w:val="24"/>
            <w:szCs w:val="24"/>
            <w:lang w:eastAsia="es-ES_tradnl"/>
          </w:rPr>
          <w:tab/>
        </w:r>
        <w:r w:rsidRPr="00C16D01">
          <w:rPr>
            <w:rStyle w:val="Hipervnculo"/>
          </w:rPr>
          <w:t>Técnicas de Análisis Forense</w:t>
        </w:r>
        <w:r>
          <w:rPr>
            <w:webHidden/>
          </w:rPr>
          <w:tab/>
        </w:r>
        <w:r>
          <w:rPr>
            <w:webHidden/>
          </w:rPr>
          <w:fldChar w:fldCharType="begin"/>
        </w:r>
        <w:r>
          <w:rPr>
            <w:webHidden/>
          </w:rPr>
          <w:instrText xml:space="preserve"> PAGEREF _Toc484586149 \h </w:instrText>
        </w:r>
        <w:r>
          <w:rPr>
            <w:webHidden/>
          </w:rPr>
        </w:r>
        <w:r>
          <w:rPr>
            <w:webHidden/>
          </w:rPr>
          <w:fldChar w:fldCharType="separate"/>
        </w:r>
        <w:r>
          <w:rPr>
            <w:webHidden/>
          </w:rPr>
          <w:t>16</w:t>
        </w:r>
        <w:r>
          <w:rPr>
            <w:webHidden/>
          </w:rPr>
          <w:fldChar w:fldCharType="end"/>
        </w:r>
      </w:hyperlink>
    </w:p>
    <w:p w14:paraId="3D6987C2" w14:textId="77777777" w:rsidR="009A30F9" w:rsidRDefault="009A30F9">
      <w:pPr>
        <w:pStyle w:val="TDC2"/>
        <w:tabs>
          <w:tab w:val="left" w:pos="1200"/>
        </w:tabs>
        <w:rPr>
          <w:rFonts w:asciiTheme="minorHAnsi" w:eastAsiaTheme="minorEastAsia" w:hAnsiTheme="minorHAnsi" w:cstheme="minorBidi"/>
          <w:smallCaps w:val="0"/>
          <w:sz w:val="24"/>
          <w:szCs w:val="24"/>
          <w:lang w:eastAsia="es-ES_tradnl"/>
        </w:rPr>
      </w:pPr>
      <w:hyperlink w:anchor="_Toc484586150" w:history="1">
        <w:r w:rsidRPr="00C16D01">
          <w:rPr>
            <w:rStyle w:val="Hipervnculo"/>
          </w:rPr>
          <w:t>2.6.1.</w:t>
        </w:r>
        <w:r>
          <w:rPr>
            <w:rFonts w:asciiTheme="minorHAnsi" w:eastAsiaTheme="minorEastAsia" w:hAnsiTheme="minorHAnsi" w:cstheme="minorBidi"/>
            <w:smallCaps w:val="0"/>
            <w:sz w:val="24"/>
            <w:szCs w:val="24"/>
            <w:lang w:eastAsia="es-ES_tradnl"/>
          </w:rPr>
          <w:tab/>
        </w:r>
        <w:r w:rsidRPr="00C16D01">
          <w:rPr>
            <w:rStyle w:val="Hipervnculo"/>
          </w:rPr>
          <w:t>Técnicas de Identificación de la Fuente</w:t>
        </w:r>
        <w:r>
          <w:rPr>
            <w:webHidden/>
          </w:rPr>
          <w:tab/>
        </w:r>
        <w:r>
          <w:rPr>
            <w:webHidden/>
          </w:rPr>
          <w:fldChar w:fldCharType="begin"/>
        </w:r>
        <w:r>
          <w:rPr>
            <w:webHidden/>
          </w:rPr>
          <w:instrText xml:space="preserve"> PAGEREF _Toc484586150 \h </w:instrText>
        </w:r>
        <w:r>
          <w:rPr>
            <w:webHidden/>
          </w:rPr>
        </w:r>
        <w:r>
          <w:rPr>
            <w:webHidden/>
          </w:rPr>
          <w:fldChar w:fldCharType="separate"/>
        </w:r>
        <w:r>
          <w:rPr>
            <w:webHidden/>
          </w:rPr>
          <w:t>16</w:t>
        </w:r>
        <w:r>
          <w:rPr>
            <w:webHidden/>
          </w:rPr>
          <w:fldChar w:fldCharType="end"/>
        </w:r>
      </w:hyperlink>
    </w:p>
    <w:p w14:paraId="1489EF3A" w14:textId="77777777" w:rsidR="009A30F9" w:rsidRDefault="009A30F9">
      <w:pPr>
        <w:pStyle w:val="TDC1"/>
        <w:rPr>
          <w:rFonts w:asciiTheme="minorHAnsi" w:eastAsiaTheme="minorEastAsia" w:hAnsiTheme="minorHAnsi" w:cstheme="minorBidi"/>
          <w:b w:val="0"/>
          <w:caps w:val="0"/>
          <w:sz w:val="24"/>
          <w:szCs w:val="24"/>
          <w:lang w:eastAsia="es-ES_tradnl"/>
        </w:rPr>
      </w:pPr>
      <w:hyperlink w:anchor="_Toc484586151" w:history="1">
        <w:r w:rsidRPr="00C16D01">
          <w:rPr>
            <w:rStyle w:val="Hipervnculo"/>
          </w:rPr>
          <w:t>3.</w:t>
        </w:r>
        <w:r>
          <w:rPr>
            <w:rFonts w:asciiTheme="minorHAnsi" w:eastAsiaTheme="minorEastAsia" w:hAnsiTheme="minorHAnsi" w:cstheme="minorBidi"/>
            <w:b w:val="0"/>
            <w:caps w:val="0"/>
            <w:sz w:val="24"/>
            <w:szCs w:val="24"/>
            <w:lang w:eastAsia="es-ES_tradnl"/>
          </w:rPr>
          <w:tab/>
        </w:r>
        <w:r w:rsidRPr="00C16D01">
          <w:rPr>
            <w:rStyle w:val="Hipervnculo"/>
          </w:rPr>
          <w:t>Falsificación de Imágenes Digitales</w:t>
        </w:r>
        <w:r>
          <w:rPr>
            <w:webHidden/>
          </w:rPr>
          <w:tab/>
        </w:r>
        <w:r>
          <w:rPr>
            <w:webHidden/>
          </w:rPr>
          <w:fldChar w:fldCharType="begin"/>
        </w:r>
        <w:r>
          <w:rPr>
            <w:webHidden/>
          </w:rPr>
          <w:instrText xml:space="preserve"> PAGEREF _Toc484586151 \h </w:instrText>
        </w:r>
        <w:r>
          <w:rPr>
            <w:webHidden/>
          </w:rPr>
        </w:r>
        <w:r>
          <w:rPr>
            <w:webHidden/>
          </w:rPr>
          <w:fldChar w:fldCharType="separate"/>
        </w:r>
        <w:r>
          <w:rPr>
            <w:webHidden/>
          </w:rPr>
          <w:t>21</w:t>
        </w:r>
        <w:r>
          <w:rPr>
            <w:webHidden/>
          </w:rPr>
          <w:fldChar w:fldCharType="end"/>
        </w:r>
      </w:hyperlink>
    </w:p>
    <w:p w14:paraId="0AAB3E12"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52" w:history="1">
        <w:r w:rsidRPr="00C16D01">
          <w:rPr>
            <w:rStyle w:val="Hipervnculo"/>
          </w:rPr>
          <w:t>3.1.</w:t>
        </w:r>
        <w:r>
          <w:rPr>
            <w:rFonts w:asciiTheme="minorHAnsi" w:eastAsiaTheme="minorEastAsia" w:hAnsiTheme="minorHAnsi" w:cstheme="minorBidi"/>
            <w:smallCaps w:val="0"/>
            <w:sz w:val="24"/>
            <w:szCs w:val="24"/>
            <w:lang w:eastAsia="es-ES_tradnl"/>
          </w:rPr>
          <w:tab/>
        </w:r>
        <w:r w:rsidRPr="00C16D01">
          <w:rPr>
            <w:rStyle w:val="Hipervnculo"/>
          </w:rPr>
          <w:t>Retoque de Imágenes</w:t>
        </w:r>
        <w:r>
          <w:rPr>
            <w:webHidden/>
          </w:rPr>
          <w:tab/>
        </w:r>
        <w:r>
          <w:rPr>
            <w:webHidden/>
          </w:rPr>
          <w:fldChar w:fldCharType="begin"/>
        </w:r>
        <w:r>
          <w:rPr>
            <w:webHidden/>
          </w:rPr>
          <w:instrText xml:space="preserve"> PAGEREF _Toc484586152 \h </w:instrText>
        </w:r>
        <w:r>
          <w:rPr>
            <w:webHidden/>
          </w:rPr>
        </w:r>
        <w:r>
          <w:rPr>
            <w:webHidden/>
          </w:rPr>
          <w:fldChar w:fldCharType="separate"/>
        </w:r>
        <w:r>
          <w:rPr>
            <w:webHidden/>
          </w:rPr>
          <w:t>23</w:t>
        </w:r>
        <w:r>
          <w:rPr>
            <w:webHidden/>
          </w:rPr>
          <w:fldChar w:fldCharType="end"/>
        </w:r>
      </w:hyperlink>
    </w:p>
    <w:p w14:paraId="6678DC47"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53" w:history="1">
        <w:r w:rsidRPr="00C16D01">
          <w:rPr>
            <w:rStyle w:val="Hipervnculo"/>
          </w:rPr>
          <w:t>3.2.</w:t>
        </w:r>
        <w:r>
          <w:rPr>
            <w:rFonts w:asciiTheme="minorHAnsi" w:eastAsiaTheme="minorEastAsia" w:hAnsiTheme="minorHAnsi" w:cstheme="minorBidi"/>
            <w:smallCaps w:val="0"/>
            <w:sz w:val="24"/>
            <w:szCs w:val="24"/>
            <w:lang w:eastAsia="es-ES_tradnl"/>
          </w:rPr>
          <w:tab/>
        </w:r>
        <w:r w:rsidRPr="00C16D01">
          <w:rPr>
            <w:rStyle w:val="Hipervnculo"/>
          </w:rPr>
          <w:t>Copia-pega</w:t>
        </w:r>
        <w:r>
          <w:rPr>
            <w:webHidden/>
          </w:rPr>
          <w:tab/>
        </w:r>
        <w:r>
          <w:rPr>
            <w:webHidden/>
          </w:rPr>
          <w:fldChar w:fldCharType="begin"/>
        </w:r>
        <w:r>
          <w:rPr>
            <w:webHidden/>
          </w:rPr>
          <w:instrText xml:space="preserve"> PAGEREF _Toc484586153 \h </w:instrText>
        </w:r>
        <w:r>
          <w:rPr>
            <w:webHidden/>
          </w:rPr>
        </w:r>
        <w:r>
          <w:rPr>
            <w:webHidden/>
          </w:rPr>
          <w:fldChar w:fldCharType="separate"/>
        </w:r>
        <w:r>
          <w:rPr>
            <w:webHidden/>
          </w:rPr>
          <w:t>25</w:t>
        </w:r>
        <w:r>
          <w:rPr>
            <w:webHidden/>
          </w:rPr>
          <w:fldChar w:fldCharType="end"/>
        </w:r>
      </w:hyperlink>
    </w:p>
    <w:p w14:paraId="45A78249"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54" w:history="1">
        <w:r w:rsidRPr="00C16D01">
          <w:rPr>
            <w:rStyle w:val="Hipervnculo"/>
          </w:rPr>
          <w:t>3.3.</w:t>
        </w:r>
        <w:r>
          <w:rPr>
            <w:rFonts w:asciiTheme="minorHAnsi" w:eastAsiaTheme="minorEastAsia" w:hAnsiTheme="minorHAnsi" w:cstheme="minorBidi"/>
            <w:smallCaps w:val="0"/>
            <w:sz w:val="24"/>
            <w:szCs w:val="24"/>
            <w:lang w:eastAsia="es-ES_tradnl"/>
          </w:rPr>
          <w:tab/>
        </w:r>
        <w:r w:rsidRPr="00C16D01">
          <w:rPr>
            <w:rStyle w:val="Hipervnculo"/>
          </w:rPr>
          <w:t>Empalme</w:t>
        </w:r>
        <w:r>
          <w:rPr>
            <w:webHidden/>
          </w:rPr>
          <w:tab/>
        </w:r>
        <w:r>
          <w:rPr>
            <w:webHidden/>
          </w:rPr>
          <w:fldChar w:fldCharType="begin"/>
        </w:r>
        <w:r>
          <w:rPr>
            <w:webHidden/>
          </w:rPr>
          <w:instrText xml:space="preserve"> PAGEREF _Toc484586154 \h </w:instrText>
        </w:r>
        <w:r>
          <w:rPr>
            <w:webHidden/>
          </w:rPr>
        </w:r>
        <w:r>
          <w:rPr>
            <w:webHidden/>
          </w:rPr>
          <w:fldChar w:fldCharType="separate"/>
        </w:r>
        <w:r>
          <w:rPr>
            <w:webHidden/>
          </w:rPr>
          <w:t>27</w:t>
        </w:r>
        <w:r>
          <w:rPr>
            <w:webHidden/>
          </w:rPr>
          <w:fldChar w:fldCharType="end"/>
        </w:r>
      </w:hyperlink>
    </w:p>
    <w:p w14:paraId="463DF2FA"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55" w:history="1">
        <w:r w:rsidRPr="00C16D01">
          <w:rPr>
            <w:rStyle w:val="Hipervnculo"/>
          </w:rPr>
          <w:t>3.4.</w:t>
        </w:r>
        <w:r>
          <w:rPr>
            <w:rFonts w:asciiTheme="minorHAnsi" w:eastAsiaTheme="minorEastAsia" w:hAnsiTheme="minorHAnsi" w:cstheme="minorBidi"/>
            <w:smallCaps w:val="0"/>
            <w:sz w:val="24"/>
            <w:szCs w:val="24"/>
            <w:lang w:eastAsia="es-ES_tradnl"/>
          </w:rPr>
          <w:tab/>
        </w:r>
        <w:r w:rsidRPr="00C16D01">
          <w:rPr>
            <w:rStyle w:val="Hipervnculo"/>
          </w:rPr>
          <w:t>Modificación o Eliminación de la Huella Digital</w:t>
        </w:r>
        <w:r>
          <w:rPr>
            <w:webHidden/>
          </w:rPr>
          <w:tab/>
        </w:r>
        <w:r>
          <w:rPr>
            <w:webHidden/>
          </w:rPr>
          <w:fldChar w:fldCharType="begin"/>
        </w:r>
        <w:r>
          <w:rPr>
            <w:webHidden/>
          </w:rPr>
          <w:instrText xml:space="preserve"> PAGEREF _Toc484586155 \h </w:instrText>
        </w:r>
        <w:r>
          <w:rPr>
            <w:webHidden/>
          </w:rPr>
        </w:r>
        <w:r>
          <w:rPr>
            <w:webHidden/>
          </w:rPr>
          <w:fldChar w:fldCharType="separate"/>
        </w:r>
        <w:r>
          <w:rPr>
            <w:webHidden/>
          </w:rPr>
          <w:t>28</w:t>
        </w:r>
        <w:r>
          <w:rPr>
            <w:webHidden/>
          </w:rPr>
          <w:fldChar w:fldCharType="end"/>
        </w:r>
      </w:hyperlink>
    </w:p>
    <w:p w14:paraId="519F2D19"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56" w:history="1">
        <w:r w:rsidRPr="00C16D01">
          <w:rPr>
            <w:rStyle w:val="Hipervnculo"/>
          </w:rPr>
          <w:t>3.5.</w:t>
        </w:r>
        <w:r>
          <w:rPr>
            <w:rFonts w:asciiTheme="minorHAnsi" w:eastAsiaTheme="minorEastAsia" w:hAnsiTheme="minorHAnsi" w:cstheme="minorBidi"/>
            <w:smallCaps w:val="0"/>
            <w:sz w:val="24"/>
            <w:szCs w:val="24"/>
            <w:lang w:eastAsia="es-ES_tradnl"/>
          </w:rPr>
          <w:tab/>
        </w:r>
        <w:r w:rsidRPr="00C16D01">
          <w:rPr>
            <w:rStyle w:val="Hipervnculo"/>
          </w:rPr>
          <w:t>Doble Compresión JPG</w:t>
        </w:r>
        <w:r>
          <w:rPr>
            <w:webHidden/>
          </w:rPr>
          <w:tab/>
        </w:r>
        <w:r>
          <w:rPr>
            <w:webHidden/>
          </w:rPr>
          <w:fldChar w:fldCharType="begin"/>
        </w:r>
        <w:r>
          <w:rPr>
            <w:webHidden/>
          </w:rPr>
          <w:instrText xml:space="preserve"> PAGEREF _Toc484586156 \h </w:instrText>
        </w:r>
        <w:r>
          <w:rPr>
            <w:webHidden/>
          </w:rPr>
        </w:r>
        <w:r>
          <w:rPr>
            <w:webHidden/>
          </w:rPr>
          <w:fldChar w:fldCharType="separate"/>
        </w:r>
        <w:r>
          <w:rPr>
            <w:webHidden/>
          </w:rPr>
          <w:t>29</w:t>
        </w:r>
        <w:r>
          <w:rPr>
            <w:webHidden/>
          </w:rPr>
          <w:fldChar w:fldCharType="end"/>
        </w:r>
      </w:hyperlink>
    </w:p>
    <w:p w14:paraId="6291EE79" w14:textId="77777777" w:rsidR="009A30F9" w:rsidRDefault="009A30F9">
      <w:pPr>
        <w:pStyle w:val="TDC1"/>
        <w:rPr>
          <w:rFonts w:asciiTheme="minorHAnsi" w:eastAsiaTheme="minorEastAsia" w:hAnsiTheme="minorHAnsi" w:cstheme="minorBidi"/>
          <w:b w:val="0"/>
          <w:caps w:val="0"/>
          <w:sz w:val="24"/>
          <w:szCs w:val="24"/>
          <w:lang w:eastAsia="es-ES_tradnl"/>
        </w:rPr>
      </w:pPr>
      <w:hyperlink w:anchor="_Toc484586157" w:history="1">
        <w:r w:rsidRPr="00C16D01">
          <w:rPr>
            <w:rStyle w:val="Hipervnculo"/>
          </w:rPr>
          <w:t>4.</w:t>
        </w:r>
        <w:r>
          <w:rPr>
            <w:rFonts w:asciiTheme="minorHAnsi" w:eastAsiaTheme="minorEastAsia" w:hAnsiTheme="minorHAnsi" w:cstheme="minorBidi"/>
            <w:b w:val="0"/>
            <w:caps w:val="0"/>
            <w:sz w:val="24"/>
            <w:szCs w:val="24"/>
            <w:lang w:eastAsia="es-ES_tradnl"/>
          </w:rPr>
          <w:tab/>
        </w:r>
        <w:r w:rsidRPr="00C16D01">
          <w:rPr>
            <w:rStyle w:val="Hipervnculo"/>
          </w:rPr>
          <w:t>Identificación de Manipulaciones de Imágenes Digitales</w:t>
        </w:r>
        <w:r>
          <w:rPr>
            <w:webHidden/>
          </w:rPr>
          <w:tab/>
        </w:r>
        <w:r>
          <w:rPr>
            <w:webHidden/>
          </w:rPr>
          <w:fldChar w:fldCharType="begin"/>
        </w:r>
        <w:r>
          <w:rPr>
            <w:webHidden/>
          </w:rPr>
          <w:instrText xml:space="preserve"> PAGEREF _Toc484586157 \h </w:instrText>
        </w:r>
        <w:r>
          <w:rPr>
            <w:webHidden/>
          </w:rPr>
        </w:r>
        <w:r>
          <w:rPr>
            <w:webHidden/>
          </w:rPr>
          <w:fldChar w:fldCharType="separate"/>
        </w:r>
        <w:r>
          <w:rPr>
            <w:webHidden/>
          </w:rPr>
          <w:t>31</w:t>
        </w:r>
        <w:r>
          <w:rPr>
            <w:webHidden/>
          </w:rPr>
          <w:fldChar w:fldCharType="end"/>
        </w:r>
      </w:hyperlink>
    </w:p>
    <w:p w14:paraId="1376825C"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58" w:history="1">
        <w:r w:rsidRPr="00C16D01">
          <w:rPr>
            <w:rStyle w:val="Hipervnculo"/>
          </w:rPr>
          <w:t>4.1.</w:t>
        </w:r>
        <w:r>
          <w:rPr>
            <w:rFonts w:asciiTheme="minorHAnsi" w:eastAsiaTheme="minorEastAsia" w:hAnsiTheme="minorHAnsi" w:cstheme="minorBidi"/>
            <w:smallCaps w:val="0"/>
            <w:sz w:val="24"/>
            <w:szCs w:val="24"/>
            <w:lang w:eastAsia="es-ES_tradnl"/>
          </w:rPr>
          <w:tab/>
        </w:r>
        <w:r w:rsidRPr="00C16D01">
          <w:rPr>
            <w:rStyle w:val="Hipervnculo"/>
          </w:rPr>
          <w:t>Identificación de Copia-Pega</w:t>
        </w:r>
        <w:r>
          <w:rPr>
            <w:webHidden/>
          </w:rPr>
          <w:tab/>
        </w:r>
        <w:r>
          <w:rPr>
            <w:webHidden/>
          </w:rPr>
          <w:fldChar w:fldCharType="begin"/>
        </w:r>
        <w:r>
          <w:rPr>
            <w:webHidden/>
          </w:rPr>
          <w:instrText xml:space="preserve"> PAGEREF _Toc484586158 \h </w:instrText>
        </w:r>
        <w:r>
          <w:rPr>
            <w:webHidden/>
          </w:rPr>
        </w:r>
        <w:r>
          <w:rPr>
            <w:webHidden/>
          </w:rPr>
          <w:fldChar w:fldCharType="separate"/>
        </w:r>
        <w:r>
          <w:rPr>
            <w:webHidden/>
          </w:rPr>
          <w:t>33</w:t>
        </w:r>
        <w:r>
          <w:rPr>
            <w:webHidden/>
          </w:rPr>
          <w:fldChar w:fldCharType="end"/>
        </w:r>
      </w:hyperlink>
    </w:p>
    <w:p w14:paraId="4473B433"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59" w:history="1">
        <w:r w:rsidRPr="00C16D01">
          <w:rPr>
            <w:rStyle w:val="Hipervnculo"/>
          </w:rPr>
          <w:t>4.2.</w:t>
        </w:r>
        <w:r>
          <w:rPr>
            <w:rFonts w:asciiTheme="minorHAnsi" w:eastAsiaTheme="minorEastAsia" w:hAnsiTheme="minorHAnsi" w:cstheme="minorBidi"/>
            <w:smallCaps w:val="0"/>
            <w:sz w:val="24"/>
            <w:szCs w:val="24"/>
            <w:lang w:eastAsia="es-ES_tradnl"/>
          </w:rPr>
          <w:tab/>
        </w:r>
        <w:r w:rsidRPr="00C16D01">
          <w:rPr>
            <w:rStyle w:val="Hipervnculo"/>
          </w:rPr>
          <w:t>Identificación de Modificación o Eliminación de la Huella Digital</w:t>
        </w:r>
        <w:r>
          <w:rPr>
            <w:webHidden/>
          </w:rPr>
          <w:tab/>
        </w:r>
        <w:r>
          <w:rPr>
            <w:webHidden/>
          </w:rPr>
          <w:fldChar w:fldCharType="begin"/>
        </w:r>
        <w:r>
          <w:rPr>
            <w:webHidden/>
          </w:rPr>
          <w:instrText xml:space="preserve"> PAGEREF _Toc484586159 \h </w:instrText>
        </w:r>
        <w:r>
          <w:rPr>
            <w:webHidden/>
          </w:rPr>
        </w:r>
        <w:r>
          <w:rPr>
            <w:webHidden/>
          </w:rPr>
          <w:fldChar w:fldCharType="separate"/>
        </w:r>
        <w:r>
          <w:rPr>
            <w:webHidden/>
          </w:rPr>
          <w:t>34</w:t>
        </w:r>
        <w:r>
          <w:rPr>
            <w:webHidden/>
          </w:rPr>
          <w:fldChar w:fldCharType="end"/>
        </w:r>
      </w:hyperlink>
    </w:p>
    <w:p w14:paraId="25D4EBE2"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60" w:history="1">
        <w:r w:rsidRPr="00C16D01">
          <w:rPr>
            <w:rStyle w:val="Hipervnculo"/>
          </w:rPr>
          <w:t>4.3.</w:t>
        </w:r>
        <w:r>
          <w:rPr>
            <w:rFonts w:asciiTheme="minorHAnsi" w:eastAsiaTheme="minorEastAsia" w:hAnsiTheme="minorHAnsi" w:cstheme="minorBidi"/>
            <w:smallCaps w:val="0"/>
            <w:sz w:val="24"/>
            <w:szCs w:val="24"/>
            <w:lang w:eastAsia="es-ES_tradnl"/>
          </w:rPr>
          <w:tab/>
        </w:r>
        <w:r w:rsidRPr="00C16D01">
          <w:rPr>
            <w:rStyle w:val="Hipervnculo"/>
          </w:rPr>
          <w:t>Identificación de Retoque de Imágenes</w:t>
        </w:r>
        <w:r>
          <w:rPr>
            <w:webHidden/>
          </w:rPr>
          <w:tab/>
        </w:r>
        <w:r>
          <w:rPr>
            <w:webHidden/>
          </w:rPr>
          <w:fldChar w:fldCharType="begin"/>
        </w:r>
        <w:r>
          <w:rPr>
            <w:webHidden/>
          </w:rPr>
          <w:instrText xml:space="preserve"> PAGEREF _Toc484586160 \h </w:instrText>
        </w:r>
        <w:r>
          <w:rPr>
            <w:webHidden/>
          </w:rPr>
        </w:r>
        <w:r>
          <w:rPr>
            <w:webHidden/>
          </w:rPr>
          <w:fldChar w:fldCharType="separate"/>
        </w:r>
        <w:r>
          <w:rPr>
            <w:webHidden/>
          </w:rPr>
          <w:t>35</w:t>
        </w:r>
        <w:r>
          <w:rPr>
            <w:webHidden/>
          </w:rPr>
          <w:fldChar w:fldCharType="end"/>
        </w:r>
      </w:hyperlink>
    </w:p>
    <w:p w14:paraId="746A1165"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61" w:history="1">
        <w:r w:rsidRPr="00C16D01">
          <w:rPr>
            <w:rStyle w:val="Hipervnculo"/>
          </w:rPr>
          <w:t>4.4.</w:t>
        </w:r>
        <w:r>
          <w:rPr>
            <w:rFonts w:asciiTheme="minorHAnsi" w:eastAsiaTheme="minorEastAsia" w:hAnsiTheme="minorHAnsi" w:cstheme="minorBidi"/>
            <w:smallCaps w:val="0"/>
            <w:sz w:val="24"/>
            <w:szCs w:val="24"/>
            <w:lang w:eastAsia="es-ES_tradnl"/>
          </w:rPr>
          <w:tab/>
        </w:r>
        <w:r w:rsidRPr="00C16D01">
          <w:rPr>
            <w:rStyle w:val="Hipervnculo"/>
          </w:rPr>
          <w:t>Identificación de Empalme de Imágenes</w:t>
        </w:r>
        <w:r>
          <w:rPr>
            <w:webHidden/>
          </w:rPr>
          <w:tab/>
        </w:r>
        <w:r>
          <w:rPr>
            <w:webHidden/>
          </w:rPr>
          <w:fldChar w:fldCharType="begin"/>
        </w:r>
        <w:r>
          <w:rPr>
            <w:webHidden/>
          </w:rPr>
          <w:instrText xml:space="preserve"> PAGEREF _Toc484586161 \h </w:instrText>
        </w:r>
        <w:r>
          <w:rPr>
            <w:webHidden/>
          </w:rPr>
        </w:r>
        <w:r>
          <w:rPr>
            <w:webHidden/>
          </w:rPr>
          <w:fldChar w:fldCharType="separate"/>
        </w:r>
        <w:r>
          <w:rPr>
            <w:webHidden/>
          </w:rPr>
          <w:t>36</w:t>
        </w:r>
        <w:r>
          <w:rPr>
            <w:webHidden/>
          </w:rPr>
          <w:fldChar w:fldCharType="end"/>
        </w:r>
      </w:hyperlink>
    </w:p>
    <w:p w14:paraId="242A36CB"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62" w:history="1">
        <w:r w:rsidRPr="00C16D01">
          <w:rPr>
            <w:rStyle w:val="Hipervnculo"/>
          </w:rPr>
          <w:t>4.5.</w:t>
        </w:r>
        <w:r>
          <w:rPr>
            <w:rFonts w:asciiTheme="minorHAnsi" w:eastAsiaTheme="minorEastAsia" w:hAnsiTheme="minorHAnsi" w:cstheme="minorBidi"/>
            <w:smallCaps w:val="0"/>
            <w:sz w:val="24"/>
            <w:szCs w:val="24"/>
            <w:lang w:eastAsia="es-ES_tradnl"/>
          </w:rPr>
          <w:tab/>
        </w:r>
        <w:r w:rsidRPr="00C16D01">
          <w:rPr>
            <w:rStyle w:val="Hipervnculo"/>
          </w:rPr>
          <w:t>Detección de Doble Compresión JPEG</w:t>
        </w:r>
        <w:r>
          <w:rPr>
            <w:webHidden/>
          </w:rPr>
          <w:tab/>
        </w:r>
        <w:r>
          <w:rPr>
            <w:webHidden/>
          </w:rPr>
          <w:fldChar w:fldCharType="begin"/>
        </w:r>
        <w:r>
          <w:rPr>
            <w:webHidden/>
          </w:rPr>
          <w:instrText xml:space="preserve"> PAGEREF _Toc484586162 \h </w:instrText>
        </w:r>
        <w:r>
          <w:rPr>
            <w:webHidden/>
          </w:rPr>
        </w:r>
        <w:r>
          <w:rPr>
            <w:webHidden/>
          </w:rPr>
          <w:fldChar w:fldCharType="separate"/>
        </w:r>
        <w:r>
          <w:rPr>
            <w:webHidden/>
          </w:rPr>
          <w:t>38</w:t>
        </w:r>
        <w:r>
          <w:rPr>
            <w:webHidden/>
          </w:rPr>
          <w:fldChar w:fldCharType="end"/>
        </w:r>
      </w:hyperlink>
    </w:p>
    <w:p w14:paraId="0284E131" w14:textId="77777777" w:rsidR="009A30F9" w:rsidRDefault="009A30F9">
      <w:pPr>
        <w:pStyle w:val="TDC1"/>
        <w:rPr>
          <w:rFonts w:asciiTheme="minorHAnsi" w:eastAsiaTheme="minorEastAsia" w:hAnsiTheme="minorHAnsi" w:cstheme="minorBidi"/>
          <w:b w:val="0"/>
          <w:caps w:val="0"/>
          <w:sz w:val="24"/>
          <w:szCs w:val="24"/>
          <w:lang w:eastAsia="es-ES_tradnl"/>
        </w:rPr>
      </w:pPr>
      <w:hyperlink w:anchor="_Toc484586163" w:history="1">
        <w:r w:rsidRPr="00C16D01">
          <w:rPr>
            <w:rStyle w:val="Hipervnculo"/>
          </w:rPr>
          <w:t>5.</w:t>
        </w:r>
        <w:r>
          <w:rPr>
            <w:rFonts w:asciiTheme="minorHAnsi" w:eastAsiaTheme="minorEastAsia" w:hAnsiTheme="minorHAnsi" w:cstheme="minorBidi"/>
            <w:b w:val="0"/>
            <w:caps w:val="0"/>
            <w:sz w:val="24"/>
            <w:szCs w:val="24"/>
            <w:lang w:eastAsia="es-ES_tradnl"/>
          </w:rPr>
          <w:tab/>
        </w:r>
        <w:r w:rsidRPr="00C16D01">
          <w:rPr>
            <w:rStyle w:val="Hipervnculo"/>
          </w:rPr>
          <w:t>Contribuciones</w:t>
        </w:r>
        <w:r>
          <w:rPr>
            <w:webHidden/>
          </w:rPr>
          <w:tab/>
        </w:r>
        <w:r>
          <w:rPr>
            <w:webHidden/>
          </w:rPr>
          <w:fldChar w:fldCharType="begin"/>
        </w:r>
        <w:r>
          <w:rPr>
            <w:webHidden/>
          </w:rPr>
          <w:instrText xml:space="preserve"> PAGEREF _Toc484586163 \h </w:instrText>
        </w:r>
        <w:r>
          <w:rPr>
            <w:webHidden/>
          </w:rPr>
        </w:r>
        <w:r>
          <w:rPr>
            <w:webHidden/>
          </w:rPr>
          <w:fldChar w:fldCharType="separate"/>
        </w:r>
        <w:r>
          <w:rPr>
            <w:webHidden/>
          </w:rPr>
          <w:t>41</w:t>
        </w:r>
        <w:r>
          <w:rPr>
            <w:webHidden/>
          </w:rPr>
          <w:fldChar w:fldCharType="end"/>
        </w:r>
      </w:hyperlink>
    </w:p>
    <w:p w14:paraId="3EBFC74E"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64" w:history="1">
        <w:r w:rsidRPr="00C16D01">
          <w:rPr>
            <w:rStyle w:val="Hipervnculo"/>
          </w:rPr>
          <w:t>5.1.</w:t>
        </w:r>
        <w:r>
          <w:rPr>
            <w:rFonts w:asciiTheme="minorHAnsi" w:eastAsiaTheme="minorEastAsia" w:hAnsiTheme="minorHAnsi" w:cstheme="minorBidi"/>
            <w:smallCaps w:val="0"/>
            <w:sz w:val="24"/>
            <w:szCs w:val="24"/>
            <w:lang w:eastAsia="es-ES_tradnl"/>
          </w:rPr>
          <w:tab/>
        </w:r>
        <w:r w:rsidRPr="00C16D01">
          <w:rPr>
            <w:rStyle w:val="Hipervnculo"/>
          </w:rPr>
          <w:t>Generalidades</w:t>
        </w:r>
        <w:r>
          <w:rPr>
            <w:webHidden/>
          </w:rPr>
          <w:tab/>
        </w:r>
        <w:r>
          <w:rPr>
            <w:webHidden/>
          </w:rPr>
          <w:fldChar w:fldCharType="begin"/>
        </w:r>
        <w:r>
          <w:rPr>
            <w:webHidden/>
          </w:rPr>
          <w:instrText xml:space="preserve"> PAGEREF _Toc484586164 \h </w:instrText>
        </w:r>
        <w:r>
          <w:rPr>
            <w:webHidden/>
          </w:rPr>
        </w:r>
        <w:r>
          <w:rPr>
            <w:webHidden/>
          </w:rPr>
          <w:fldChar w:fldCharType="separate"/>
        </w:r>
        <w:r>
          <w:rPr>
            <w:webHidden/>
          </w:rPr>
          <w:t>45</w:t>
        </w:r>
        <w:r>
          <w:rPr>
            <w:webHidden/>
          </w:rPr>
          <w:fldChar w:fldCharType="end"/>
        </w:r>
      </w:hyperlink>
    </w:p>
    <w:p w14:paraId="5E4DBF26" w14:textId="77777777" w:rsidR="009A30F9" w:rsidRDefault="009A30F9">
      <w:pPr>
        <w:pStyle w:val="TDC2"/>
        <w:tabs>
          <w:tab w:val="left" w:pos="1200"/>
        </w:tabs>
        <w:rPr>
          <w:rFonts w:asciiTheme="minorHAnsi" w:eastAsiaTheme="minorEastAsia" w:hAnsiTheme="minorHAnsi" w:cstheme="minorBidi"/>
          <w:smallCaps w:val="0"/>
          <w:sz w:val="24"/>
          <w:szCs w:val="24"/>
          <w:lang w:eastAsia="es-ES_tradnl"/>
        </w:rPr>
      </w:pPr>
      <w:hyperlink w:anchor="_Toc484586165" w:history="1">
        <w:r w:rsidRPr="00C16D01">
          <w:rPr>
            <w:rStyle w:val="Hipervnculo"/>
          </w:rPr>
          <w:t>5.1.1.</w:t>
        </w:r>
        <w:r>
          <w:rPr>
            <w:rFonts w:asciiTheme="minorHAnsi" w:eastAsiaTheme="minorEastAsia" w:hAnsiTheme="minorHAnsi" w:cstheme="minorBidi"/>
            <w:smallCaps w:val="0"/>
            <w:sz w:val="24"/>
            <w:szCs w:val="24"/>
            <w:lang w:eastAsia="es-ES_tradnl"/>
          </w:rPr>
          <w:tab/>
        </w:r>
        <w:r w:rsidRPr="00C16D01">
          <w:rPr>
            <w:rStyle w:val="Hipervnculo"/>
          </w:rPr>
          <w:t>Patrones Binarios Locales:</w:t>
        </w:r>
        <w:r>
          <w:rPr>
            <w:webHidden/>
          </w:rPr>
          <w:tab/>
        </w:r>
        <w:r>
          <w:rPr>
            <w:webHidden/>
          </w:rPr>
          <w:fldChar w:fldCharType="begin"/>
        </w:r>
        <w:r>
          <w:rPr>
            <w:webHidden/>
          </w:rPr>
          <w:instrText xml:space="preserve"> PAGEREF _Toc484586165 \h </w:instrText>
        </w:r>
        <w:r>
          <w:rPr>
            <w:webHidden/>
          </w:rPr>
        </w:r>
        <w:r>
          <w:rPr>
            <w:webHidden/>
          </w:rPr>
          <w:fldChar w:fldCharType="separate"/>
        </w:r>
        <w:r>
          <w:rPr>
            <w:webHidden/>
          </w:rPr>
          <w:t>45</w:t>
        </w:r>
        <w:r>
          <w:rPr>
            <w:webHidden/>
          </w:rPr>
          <w:fldChar w:fldCharType="end"/>
        </w:r>
      </w:hyperlink>
    </w:p>
    <w:p w14:paraId="67AAEE0B" w14:textId="77777777" w:rsidR="009A30F9" w:rsidRDefault="009A30F9">
      <w:pPr>
        <w:pStyle w:val="TDC2"/>
        <w:tabs>
          <w:tab w:val="left" w:pos="1200"/>
        </w:tabs>
        <w:rPr>
          <w:rFonts w:asciiTheme="minorHAnsi" w:eastAsiaTheme="minorEastAsia" w:hAnsiTheme="minorHAnsi" w:cstheme="minorBidi"/>
          <w:smallCaps w:val="0"/>
          <w:sz w:val="24"/>
          <w:szCs w:val="24"/>
          <w:lang w:eastAsia="es-ES_tradnl"/>
        </w:rPr>
      </w:pPr>
      <w:hyperlink w:anchor="_Toc484586166" w:history="1">
        <w:r w:rsidRPr="00C16D01">
          <w:rPr>
            <w:rStyle w:val="Hipervnculo"/>
          </w:rPr>
          <w:t>5.1.2.</w:t>
        </w:r>
        <w:r>
          <w:rPr>
            <w:rFonts w:asciiTheme="minorHAnsi" w:eastAsiaTheme="minorEastAsia" w:hAnsiTheme="minorHAnsi" w:cstheme="minorBidi"/>
            <w:smallCaps w:val="0"/>
            <w:sz w:val="24"/>
            <w:szCs w:val="24"/>
            <w:lang w:eastAsia="es-ES_tradnl"/>
          </w:rPr>
          <w:tab/>
        </w:r>
        <w:r w:rsidRPr="00C16D01">
          <w:rPr>
            <w:rStyle w:val="Hipervnculo"/>
          </w:rPr>
          <w:t>Transformada Wavelet:</w:t>
        </w:r>
        <w:r>
          <w:rPr>
            <w:webHidden/>
          </w:rPr>
          <w:tab/>
        </w:r>
        <w:r>
          <w:rPr>
            <w:webHidden/>
          </w:rPr>
          <w:fldChar w:fldCharType="begin"/>
        </w:r>
        <w:r>
          <w:rPr>
            <w:webHidden/>
          </w:rPr>
          <w:instrText xml:space="preserve"> PAGEREF _Toc484586166 \h </w:instrText>
        </w:r>
        <w:r>
          <w:rPr>
            <w:webHidden/>
          </w:rPr>
        </w:r>
        <w:r>
          <w:rPr>
            <w:webHidden/>
          </w:rPr>
          <w:fldChar w:fldCharType="separate"/>
        </w:r>
        <w:r>
          <w:rPr>
            <w:webHidden/>
          </w:rPr>
          <w:t>47</w:t>
        </w:r>
        <w:r>
          <w:rPr>
            <w:webHidden/>
          </w:rPr>
          <w:fldChar w:fldCharType="end"/>
        </w:r>
      </w:hyperlink>
    </w:p>
    <w:p w14:paraId="237B02A6" w14:textId="77777777" w:rsidR="009A30F9" w:rsidRDefault="009A30F9">
      <w:pPr>
        <w:pStyle w:val="TDC1"/>
        <w:rPr>
          <w:rFonts w:asciiTheme="minorHAnsi" w:eastAsiaTheme="minorEastAsia" w:hAnsiTheme="minorHAnsi" w:cstheme="minorBidi"/>
          <w:b w:val="0"/>
          <w:caps w:val="0"/>
          <w:sz w:val="24"/>
          <w:szCs w:val="24"/>
          <w:lang w:eastAsia="es-ES_tradnl"/>
        </w:rPr>
      </w:pPr>
      <w:hyperlink w:anchor="_Toc484586167" w:history="1">
        <w:r w:rsidRPr="00C16D01">
          <w:rPr>
            <w:rStyle w:val="Hipervnculo"/>
          </w:rPr>
          <w:t>6.</w:t>
        </w:r>
        <w:r>
          <w:rPr>
            <w:rFonts w:asciiTheme="minorHAnsi" w:eastAsiaTheme="minorEastAsia" w:hAnsiTheme="minorHAnsi" w:cstheme="minorBidi"/>
            <w:b w:val="0"/>
            <w:caps w:val="0"/>
            <w:sz w:val="24"/>
            <w:szCs w:val="24"/>
            <w:lang w:eastAsia="es-ES_tradnl"/>
          </w:rPr>
          <w:tab/>
        </w:r>
        <w:r w:rsidRPr="00C16D01">
          <w:rPr>
            <w:rStyle w:val="Hipervnculo"/>
          </w:rPr>
          <w:t>EXPERIMENTOS</w:t>
        </w:r>
        <w:r>
          <w:rPr>
            <w:webHidden/>
          </w:rPr>
          <w:tab/>
        </w:r>
        <w:r>
          <w:rPr>
            <w:webHidden/>
          </w:rPr>
          <w:fldChar w:fldCharType="begin"/>
        </w:r>
        <w:r>
          <w:rPr>
            <w:webHidden/>
          </w:rPr>
          <w:instrText xml:space="preserve"> PAGEREF _Toc484586167 \h </w:instrText>
        </w:r>
        <w:r>
          <w:rPr>
            <w:webHidden/>
          </w:rPr>
        </w:r>
        <w:r>
          <w:rPr>
            <w:webHidden/>
          </w:rPr>
          <w:fldChar w:fldCharType="separate"/>
        </w:r>
        <w:r>
          <w:rPr>
            <w:webHidden/>
          </w:rPr>
          <w:t>48</w:t>
        </w:r>
        <w:r>
          <w:rPr>
            <w:webHidden/>
          </w:rPr>
          <w:fldChar w:fldCharType="end"/>
        </w:r>
      </w:hyperlink>
    </w:p>
    <w:p w14:paraId="41216E4D" w14:textId="77777777" w:rsidR="009A30F9" w:rsidRDefault="009A30F9">
      <w:pPr>
        <w:pStyle w:val="TDC1"/>
        <w:rPr>
          <w:rFonts w:asciiTheme="minorHAnsi" w:eastAsiaTheme="minorEastAsia" w:hAnsiTheme="minorHAnsi" w:cstheme="minorBidi"/>
          <w:b w:val="0"/>
          <w:caps w:val="0"/>
          <w:sz w:val="24"/>
          <w:szCs w:val="24"/>
          <w:lang w:eastAsia="es-ES_tradnl"/>
        </w:rPr>
      </w:pPr>
      <w:hyperlink w:anchor="_Toc484586168" w:history="1">
        <w:r w:rsidRPr="00C16D01">
          <w:rPr>
            <w:rStyle w:val="Hipervnculo"/>
          </w:rPr>
          <w:t>7.</w:t>
        </w:r>
        <w:r>
          <w:rPr>
            <w:rFonts w:asciiTheme="minorHAnsi" w:eastAsiaTheme="minorEastAsia" w:hAnsiTheme="minorHAnsi" w:cstheme="minorBidi"/>
            <w:b w:val="0"/>
            <w:caps w:val="0"/>
            <w:sz w:val="24"/>
            <w:szCs w:val="24"/>
            <w:lang w:eastAsia="es-ES_tradnl"/>
          </w:rPr>
          <w:tab/>
        </w:r>
        <w:r w:rsidRPr="00C16D01">
          <w:rPr>
            <w:rStyle w:val="Hipervnculo"/>
          </w:rPr>
          <w:t>Conclusiones y Trabajo Futuro</w:t>
        </w:r>
        <w:r>
          <w:rPr>
            <w:webHidden/>
          </w:rPr>
          <w:tab/>
        </w:r>
        <w:r>
          <w:rPr>
            <w:webHidden/>
          </w:rPr>
          <w:fldChar w:fldCharType="begin"/>
        </w:r>
        <w:r>
          <w:rPr>
            <w:webHidden/>
          </w:rPr>
          <w:instrText xml:space="preserve"> PAGEREF _Toc484586168 \h </w:instrText>
        </w:r>
        <w:r>
          <w:rPr>
            <w:webHidden/>
          </w:rPr>
        </w:r>
        <w:r>
          <w:rPr>
            <w:webHidden/>
          </w:rPr>
          <w:fldChar w:fldCharType="separate"/>
        </w:r>
        <w:r>
          <w:rPr>
            <w:webHidden/>
          </w:rPr>
          <w:t>52</w:t>
        </w:r>
        <w:r>
          <w:rPr>
            <w:webHidden/>
          </w:rPr>
          <w:fldChar w:fldCharType="end"/>
        </w:r>
      </w:hyperlink>
    </w:p>
    <w:p w14:paraId="3A914B34"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69" w:history="1">
        <w:r w:rsidRPr="00C16D01">
          <w:rPr>
            <w:rStyle w:val="Hipervnculo"/>
            <w:bCs/>
          </w:rPr>
          <w:t>7.1.</w:t>
        </w:r>
        <w:r>
          <w:rPr>
            <w:rFonts w:asciiTheme="minorHAnsi" w:eastAsiaTheme="minorEastAsia" w:hAnsiTheme="minorHAnsi" w:cstheme="minorBidi"/>
            <w:smallCaps w:val="0"/>
            <w:sz w:val="24"/>
            <w:szCs w:val="24"/>
            <w:lang w:eastAsia="es-ES_tradnl"/>
          </w:rPr>
          <w:tab/>
        </w:r>
        <w:r w:rsidRPr="00C16D01">
          <w:rPr>
            <w:rStyle w:val="Hipervnculo"/>
          </w:rPr>
          <w:t>Conclusiones</w:t>
        </w:r>
        <w:r>
          <w:rPr>
            <w:webHidden/>
          </w:rPr>
          <w:tab/>
        </w:r>
        <w:r>
          <w:rPr>
            <w:webHidden/>
          </w:rPr>
          <w:fldChar w:fldCharType="begin"/>
        </w:r>
        <w:r>
          <w:rPr>
            <w:webHidden/>
          </w:rPr>
          <w:instrText xml:space="preserve"> PAGEREF _Toc484586169 \h </w:instrText>
        </w:r>
        <w:r>
          <w:rPr>
            <w:webHidden/>
          </w:rPr>
        </w:r>
        <w:r>
          <w:rPr>
            <w:webHidden/>
          </w:rPr>
          <w:fldChar w:fldCharType="separate"/>
        </w:r>
        <w:r>
          <w:rPr>
            <w:webHidden/>
          </w:rPr>
          <w:t>52</w:t>
        </w:r>
        <w:r>
          <w:rPr>
            <w:webHidden/>
          </w:rPr>
          <w:fldChar w:fldCharType="end"/>
        </w:r>
      </w:hyperlink>
    </w:p>
    <w:p w14:paraId="72FECB73"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70" w:history="1">
        <w:r w:rsidRPr="00C16D01">
          <w:rPr>
            <w:rStyle w:val="Hipervnculo"/>
            <w:bCs/>
          </w:rPr>
          <w:t>7.2.</w:t>
        </w:r>
        <w:r>
          <w:rPr>
            <w:rFonts w:asciiTheme="minorHAnsi" w:eastAsiaTheme="minorEastAsia" w:hAnsiTheme="minorHAnsi" w:cstheme="minorBidi"/>
            <w:smallCaps w:val="0"/>
            <w:sz w:val="24"/>
            <w:szCs w:val="24"/>
            <w:lang w:eastAsia="es-ES_tradnl"/>
          </w:rPr>
          <w:tab/>
        </w:r>
        <w:r w:rsidRPr="00C16D01">
          <w:rPr>
            <w:rStyle w:val="Hipervnculo"/>
          </w:rPr>
          <w:t>Trabajo Futuro</w:t>
        </w:r>
        <w:r>
          <w:rPr>
            <w:webHidden/>
          </w:rPr>
          <w:tab/>
        </w:r>
        <w:r>
          <w:rPr>
            <w:webHidden/>
          </w:rPr>
          <w:fldChar w:fldCharType="begin"/>
        </w:r>
        <w:r>
          <w:rPr>
            <w:webHidden/>
          </w:rPr>
          <w:instrText xml:space="preserve"> PAGEREF _Toc484586170 \h </w:instrText>
        </w:r>
        <w:r>
          <w:rPr>
            <w:webHidden/>
          </w:rPr>
        </w:r>
        <w:r>
          <w:rPr>
            <w:webHidden/>
          </w:rPr>
          <w:fldChar w:fldCharType="separate"/>
        </w:r>
        <w:r>
          <w:rPr>
            <w:webHidden/>
          </w:rPr>
          <w:t>53</w:t>
        </w:r>
        <w:r>
          <w:rPr>
            <w:webHidden/>
          </w:rPr>
          <w:fldChar w:fldCharType="end"/>
        </w:r>
      </w:hyperlink>
    </w:p>
    <w:p w14:paraId="33CFF882" w14:textId="77777777" w:rsidR="009A30F9" w:rsidRDefault="009A30F9">
      <w:pPr>
        <w:pStyle w:val="TDC1"/>
        <w:rPr>
          <w:rFonts w:asciiTheme="minorHAnsi" w:eastAsiaTheme="minorEastAsia" w:hAnsiTheme="minorHAnsi" w:cstheme="minorBidi"/>
          <w:b w:val="0"/>
          <w:caps w:val="0"/>
          <w:sz w:val="24"/>
          <w:szCs w:val="24"/>
          <w:lang w:eastAsia="es-ES_tradnl"/>
        </w:rPr>
      </w:pPr>
      <w:hyperlink w:anchor="_Toc484586171" w:history="1">
        <w:r w:rsidRPr="00C16D01">
          <w:rPr>
            <w:rStyle w:val="Hipervnculo"/>
          </w:rPr>
          <w:t>8.</w:t>
        </w:r>
        <w:r>
          <w:rPr>
            <w:rFonts w:asciiTheme="minorHAnsi" w:eastAsiaTheme="minorEastAsia" w:hAnsiTheme="minorHAnsi" w:cstheme="minorBidi"/>
            <w:b w:val="0"/>
            <w:caps w:val="0"/>
            <w:sz w:val="24"/>
            <w:szCs w:val="24"/>
            <w:lang w:eastAsia="es-ES_tradnl"/>
          </w:rPr>
          <w:tab/>
        </w:r>
        <w:r w:rsidRPr="00C16D01">
          <w:rPr>
            <w:rStyle w:val="Hipervnculo"/>
          </w:rPr>
          <w:t>Introduction</w:t>
        </w:r>
        <w:r>
          <w:rPr>
            <w:webHidden/>
          </w:rPr>
          <w:tab/>
        </w:r>
        <w:r>
          <w:rPr>
            <w:webHidden/>
          </w:rPr>
          <w:fldChar w:fldCharType="begin"/>
        </w:r>
        <w:r>
          <w:rPr>
            <w:webHidden/>
          </w:rPr>
          <w:instrText xml:space="preserve"> PAGEREF _Toc484586171 \h </w:instrText>
        </w:r>
        <w:r>
          <w:rPr>
            <w:webHidden/>
          </w:rPr>
        </w:r>
        <w:r>
          <w:rPr>
            <w:webHidden/>
          </w:rPr>
          <w:fldChar w:fldCharType="separate"/>
        </w:r>
        <w:r>
          <w:rPr>
            <w:webHidden/>
          </w:rPr>
          <w:t>55</w:t>
        </w:r>
        <w:r>
          <w:rPr>
            <w:webHidden/>
          </w:rPr>
          <w:fldChar w:fldCharType="end"/>
        </w:r>
      </w:hyperlink>
    </w:p>
    <w:p w14:paraId="4C7D6546"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72" w:history="1">
        <w:r w:rsidRPr="00C16D01">
          <w:rPr>
            <w:rStyle w:val="Hipervnculo"/>
          </w:rPr>
          <w:t>8.1.</w:t>
        </w:r>
        <w:r>
          <w:rPr>
            <w:rFonts w:asciiTheme="minorHAnsi" w:eastAsiaTheme="minorEastAsia" w:hAnsiTheme="minorHAnsi" w:cstheme="minorBidi"/>
            <w:smallCaps w:val="0"/>
            <w:sz w:val="24"/>
            <w:szCs w:val="24"/>
            <w:lang w:eastAsia="es-ES_tradnl"/>
          </w:rPr>
          <w:tab/>
        </w:r>
        <w:r w:rsidRPr="00C16D01">
          <w:rPr>
            <w:rStyle w:val="Hipervnculo"/>
          </w:rPr>
          <w:t>Motivation</w:t>
        </w:r>
        <w:r>
          <w:rPr>
            <w:webHidden/>
          </w:rPr>
          <w:tab/>
        </w:r>
        <w:r>
          <w:rPr>
            <w:webHidden/>
          </w:rPr>
          <w:fldChar w:fldCharType="begin"/>
        </w:r>
        <w:r>
          <w:rPr>
            <w:webHidden/>
          </w:rPr>
          <w:instrText xml:space="preserve"> PAGEREF _Toc484586172 \h </w:instrText>
        </w:r>
        <w:r>
          <w:rPr>
            <w:webHidden/>
          </w:rPr>
        </w:r>
        <w:r>
          <w:rPr>
            <w:webHidden/>
          </w:rPr>
          <w:fldChar w:fldCharType="separate"/>
        </w:r>
        <w:r>
          <w:rPr>
            <w:webHidden/>
          </w:rPr>
          <w:t>55</w:t>
        </w:r>
        <w:r>
          <w:rPr>
            <w:webHidden/>
          </w:rPr>
          <w:fldChar w:fldCharType="end"/>
        </w:r>
      </w:hyperlink>
    </w:p>
    <w:p w14:paraId="01A3044D"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73" w:history="1">
        <w:r w:rsidRPr="00C16D01">
          <w:rPr>
            <w:rStyle w:val="Hipervnculo"/>
          </w:rPr>
          <w:t>8.2.</w:t>
        </w:r>
        <w:r>
          <w:rPr>
            <w:rFonts w:asciiTheme="minorHAnsi" w:eastAsiaTheme="minorEastAsia" w:hAnsiTheme="minorHAnsi" w:cstheme="minorBidi"/>
            <w:smallCaps w:val="0"/>
            <w:sz w:val="24"/>
            <w:szCs w:val="24"/>
            <w:lang w:eastAsia="es-ES_tradnl"/>
          </w:rPr>
          <w:tab/>
        </w:r>
        <w:r w:rsidRPr="00C16D01">
          <w:rPr>
            <w:rStyle w:val="Hipervnculo"/>
          </w:rPr>
          <w:t>Project goal</w:t>
        </w:r>
        <w:r>
          <w:rPr>
            <w:webHidden/>
          </w:rPr>
          <w:tab/>
        </w:r>
        <w:r>
          <w:rPr>
            <w:webHidden/>
          </w:rPr>
          <w:fldChar w:fldCharType="begin"/>
        </w:r>
        <w:r>
          <w:rPr>
            <w:webHidden/>
          </w:rPr>
          <w:instrText xml:space="preserve"> PAGEREF _Toc484586173 \h </w:instrText>
        </w:r>
        <w:r>
          <w:rPr>
            <w:webHidden/>
          </w:rPr>
        </w:r>
        <w:r>
          <w:rPr>
            <w:webHidden/>
          </w:rPr>
          <w:fldChar w:fldCharType="separate"/>
        </w:r>
        <w:r>
          <w:rPr>
            <w:webHidden/>
          </w:rPr>
          <w:t>55</w:t>
        </w:r>
        <w:r>
          <w:rPr>
            <w:webHidden/>
          </w:rPr>
          <w:fldChar w:fldCharType="end"/>
        </w:r>
      </w:hyperlink>
    </w:p>
    <w:p w14:paraId="65E8B797"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74" w:history="1">
        <w:r w:rsidRPr="00C16D01">
          <w:rPr>
            <w:rStyle w:val="Hipervnculo"/>
          </w:rPr>
          <w:t>8.3.</w:t>
        </w:r>
        <w:r>
          <w:rPr>
            <w:rFonts w:asciiTheme="minorHAnsi" w:eastAsiaTheme="minorEastAsia" w:hAnsiTheme="minorHAnsi" w:cstheme="minorBidi"/>
            <w:smallCaps w:val="0"/>
            <w:sz w:val="24"/>
            <w:szCs w:val="24"/>
            <w:lang w:eastAsia="es-ES_tradnl"/>
          </w:rPr>
          <w:tab/>
        </w:r>
        <w:r w:rsidRPr="00C16D01">
          <w:rPr>
            <w:rStyle w:val="Hipervnculo"/>
          </w:rPr>
          <w:t>Work Planification</w:t>
        </w:r>
        <w:r>
          <w:rPr>
            <w:webHidden/>
          </w:rPr>
          <w:tab/>
        </w:r>
        <w:r>
          <w:rPr>
            <w:webHidden/>
          </w:rPr>
          <w:fldChar w:fldCharType="begin"/>
        </w:r>
        <w:r>
          <w:rPr>
            <w:webHidden/>
          </w:rPr>
          <w:instrText xml:space="preserve"> PAGEREF _Toc484586174 \h </w:instrText>
        </w:r>
        <w:r>
          <w:rPr>
            <w:webHidden/>
          </w:rPr>
        </w:r>
        <w:r>
          <w:rPr>
            <w:webHidden/>
          </w:rPr>
          <w:fldChar w:fldCharType="separate"/>
        </w:r>
        <w:r>
          <w:rPr>
            <w:webHidden/>
          </w:rPr>
          <w:t>56</w:t>
        </w:r>
        <w:r>
          <w:rPr>
            <w:webHidden/>
          </w:rPr>
          <w:fldChar w:fldCharType="end"/>
        </w:r>
      </w:hyperlink>
    </w:p>
    <w:p w14:paraId="2BD80FD9"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75" w:history="1">
        <w:r w:rsidRPr="00C16D01">
          <w:rPr>
            <w:rStyle w:val="Hipervnculo"/>
          </w:rPr>
          <w:t>8.4.</w:t>
        </w:r>
        <w:r>
          <w:rPr>
            <w:rFonts w:asciiTheme="minorHAnsi" w:eastAsiaTheme="minorEastAsia" w:hAnsiTheme="minorHAnsi" w:cstheme="minorBidi"/>
            <w:smallCaps w:val="0"/>
            <w:sz w:val="24"/>
            <w:szCs w:val="24"/>
            <w:lang w:eastAsia="es-ES_tradnl"/>
          </w:rPr>
          <w:tab/>
        </w:r>
        <w:r w:rsidRPr="00C16D01">
          <w:rPr>
            <w:rStyle w:val="Hipervnculo"/>
          </w:rPr>
          <w:t>Project Structure</w:t>
        </w:r>
        <w:r>
          <w:rPr>
            <w:webHidden/>
          </w:rPr>
          <w:tab/>
        </w:r>
        <w:r>
          <w:rPr>
            <w:webHidden/>
          </w:rPr>
          <w:fldChar w:fldCharType="begin"/>
        </w:r>
        <w:r>
          <w:rPr>
            <w:webHidden/>
          </w:rPr>
          <w:instrText xml:space="preserve"> PAGEREF _Toc484586175 \h </w:instrText>
        </w:r>
        <w:r>
          <w:rPr>
            <w:webHidden/>
          </w:rPr>
        </w:r>
        <w:r>
          <w:rPr>
            <w:webHidden/>
          </w:rPr>
          <w:fldChar w:fldCharType="separate"/>
        </w:r>
        <w:r>
          <w:rPr>
            <w:webHidden/>
          </w:rPr>
          <w:t>59</w:t>
        </w:r>
        <w:r>
          <w:rPr>
            <w:webHidden/>
          </w:rPr>
          <w:fldChar w:fldCharType="end"/>
        </w:r>
      </w:hyperlink>
    </w:p>
    <w:p w14:paraId="1AE4BDAB" w14:textId="77777777" w:rsidR="009A30F9" w:rsidRDefault="009A30F9">
      <w:pPr>
        <w:pStyle w:val="TDC1"/>
        <w:rPr>
          <w:rFonts w:asciiTheme="minorHAnsi" w:eastAsiaTheme="minorEastAsia" w:hAnsiTheme="minorHAnsi" w:cstheme="minorBidi"/>
          <w:b w:val="0"/>
          <w:caps w:val="0"/>
          <w:sz w:val="24"/>
          <w:szCs w:val="24"/>
          <w:lang w:eastAsia="es-ES_tradnl"/>
        </w:rPr>
      </w:pPr>
      <w:hyperlink w:anchor="_Toc484586176" w:history="1">
        <w:r w:rsidRPr="00C16D01">
          <w:rPr>
            <w:rStyle w:val="Hipervnculo"/>
          </w:rPr>
          <w:t>9.</w:t>
        </w:r>
        <w:r>
          <w:rPr>
            <w:rFonts w:asciiTheme="minorHAnsi" w:eastAsiaTheme="minorEastAsia" w:hAnsiTheme="minorHAnsi" w:cstheme="minorBidi"/>
            <w:b w:val="0"/>
            <w:caps w:val="0"/>
            <w:sz w:val="24"/>
            <w:szCs w:val="24"/>
            <w:lang w:eastAsia="es-ES_tradnl"/>
          </w:rPr>
          <w:tab/>
        </w:r>
        <w:r w:rsidRPr="00C16D01">
          <w:rPr>
            <w:rStyle w:val="Hipervnculo"/>
          </w:rPr>
          <w:t>Conclusions and Future Work</w:t>
        </w:r>
        <w:r>
          <w:rPr>
            <w:webHidden/>
          </w:rPr>
          <w:tab/>
        </w:r>
        <w:r>
          <w:rPr>
            <w:webHidden/>
          </w:rPr>
          <w:fldChar w:fldCharType="begin"/>
        </w:r>
        <w:r>
          <w:rPr>
            <w:webHidden/>
          </w:rPr>
          <w:instrText xml:space="preserve"> PAGEREF _Toc484586176 \h </w:instrText>
        </w:r>
        <w:r>
          <w:rPr>
            <w:webHidden/>
          </w:rPr>
        </w:r>
        <w:r>
          <w:rPr>
            <w:webHidden/>
          </w:rPr>
          <w:fldChar w:fldCharType="separate"/>
        </w:r>
        <w:r>
          <w:rPr>
            <w:webHidden/>
          </w:rPr>
          <w:t>60</w:t>
        </w:r>
        <w:r>
          <w:rPr>
            <w:webHidden/>
          </w:rPr>
          <w:fldChar w:fldCharType="end"/>
        </w:r>
      </w:hyperlink>
    </w:p>
    <w:p w14:paraId="544D07AF"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77" w:history="1">
        <w:r w:rsidRPr="00C16D01">
          <w:rPr>
            <w:rStyle w:val="Hipervnculo"/>
          </w:rPr>
          <w:t>9.1.</w:t>
        </w:r>
        <w:r>
          <w:rPr>
            <w:rFonts w:asciiTheme="minorHAnsi" w:eastAsiaTheme="minorEastAsia" w:hAnsiTheme="minorHAnsi" w:cstheme="minorBidi"/>
            <w:smallCaps w:val="0"/>
            <w:sz w:val="24"/>
            <w:szCs w:val="24"/>
            <w:lang w:eastAsia="es-ES_tradnl"/>
          </w:rPr>
          <w:tab/>
        </w:r>
        <w:r w:rsidRPr="00C16D01">
          <w:rPr>
            <w:rStyle w:val="Hipervnculo"/>
          </w:rPr>
          <w:t>Conclusions</w:t>
        </w:r>
        <w:r>
          <w:rPr>
            <w:webHidden/>
          </w:rPr>
          <w:tab/>
        </w:r>
        <w:r>
          <w:rPr>
            <w:webHidden/>
          </w:rPr>
          <w:fldChar w:fldCharType="begin"/>
        </w:r>
        <w:r>
          <w:rPr>
            <w:webHidden/>
          </w:rPr>
          <w:instrText xml:space="preserve"> PAGEREF _Toc484586177 \h </w:instrText>
        </w:r>
        <w:r>
          <w:rPr>
            <w:webHidden/>
          </w:rPr>
        </w:r>
        <w:r>
          <w:rPr>
            <w:webHidden/>
          </w:rPr>
          <w:fldChar w:fldCharType="separate"/>
        </w:r>
        <w:r>
          <w:rPr>
            <w:webHidden/>
          </w:rPr>
          <w:t>60</w:t>
        </w:r>
        <w:r>
          <w:rPr>
            <w:webHidden/>
          </w:rPr>
          <w:fldChar w:fldCharType="end"/>
        </w:r>
      </w:hyperlink>
    </w:p>
    <w:p w14:paraId="2A2CB81E" w14:textId="77777777" w:rsidR="009A30F9" w:rsidRDefault="009A30F9">
      <w:pPr>
        <w:pStyle w:val="TDC2"/>
        <w:rPr>
          <w:rFonts w:asciiTheme="minorHAnsi" w:eastAsiaTheme="minorEastAsia" w:hAnsiTheme="minorHAnsi" w:cstheme="minorBidi"/>
          <w:smallCaps w:val="0"/>
          <w:sz w:val="24"/>
          <w:szCs w:val="24"/>
          <w:lang w:eastAsia="es-ES_tradnl"/>
        </w:rPr>
      </w:pPr>
      <w:hyperlink w:anchor="_Toc484586178" w:history="1">
        <w:r w:rsidRPr="00C16D01">
          <w:rPr>
            <w:rStyle w:val="Hipervnculo"/>
          </w:rPr>
          <w:t>9.2.</w:t>
        </w:r>
        <w:r>
          <w:rPr>
            <w:rFonts w:asciiTheme="minorHAnsi" w:eastAsiaTheme="minorEastAsia" w:hAnsiTheme="minorHAnsi" w:cstheme="minorBidi"/>
            <w:smallCaps w:val="0"/>
            <w:sz w:val="24"/>
            <w:szCs w:val="24"/>
            <w:lang w:eastAsia="es-ES_tradnl"/>
          </w:rPr>
          <w:tab/>
        </w:r>
        <w:r w:rsidRPr="00C16D01">
          <w:rPr>
            <w:rStyle w:val="Hipervnculo"/>
          </w:rPr>
          <w:t>Future Work</w:t>
        </w:r>
        <w:r>
          <w:rPr>
            <w:webHidden/>
          </w:rPr>
          <w:tab/>
        </w:r>
        <w:r>
          <w:rPr>
            <w:webHidden/>
          </w:rPr>
          <w:fldChar w:fldCharType="begin"/>
        </w:r>
        <w:r>
          <w:rPr>
            <w:webHidden/>
          </w:rPr>
          <w:instrText xml:space="preserve"> PAGEREF _Toc484586178 \h </w:instrText>
        </w:r>
        <w:r>
          <w:rPr>
            <w:webHidden/>
          </w:rPr>
        </w:r>
        <w:r>
          <w:rPr>
            <w:webHidden/>
          </w:rPr>
          <w:fldChar w:fldCharType="separate"/>
        </w:r>
        <w:r>
          <w:rPr>
            <w:webHidden/>
          </w:rPr>
          <w:t>61</w:t>
        </w:r>
        <w:r>
          <w:rPr>
            <w:webHidden/>
          </w:rPr>
          <w:fldChar w:fldCharType="end"/>
        </w:r>
      </w:hyperlink>
    </w:p>
    <w:p w14:paraId="10A00DD3" w14:textId="77777777" w:rsidR="009A30F9" w:rsidRDefault="009A30F9">
      <w:pPr>
        <w:pStyle w:val="TDC1"/>
        <w:rPr>
          <w:rFonts w:asciiTheme="minorHAnsi" w:eastAsiaTheme="minorEastAsia" w:hAnsiTheme="minorHAnsi" w:cstheme="minorBidi"/>
          <w:b w:val="0"/>
          <w:caps w:val="0"/>
          <w:sz w:val="24"/>
          <w:szCs w:val="24"/>
          <w:lang w:eastAsia="es-ES_tradnl"/>
        </w:rPr>
      </w:pPr>
      <w:hyperlink w:anchor="_Toc484586179" w:history="1">
        <w:r w:rsidRPr="00C16D01">
          <w:rPr>
            <w:rStyle w:val="Hipervnculo"/>
          </w:rPr>
          <w:t>10.</w:t>
        </w:r>
        <w:r>
          <w:rPr>
            <w:rFonts w:asciiTheme="minorHAnsi" w:eastAsiaTheme="minorEastAsia" w:hAnsiTheme="minorHAnsi" w:cstheme="minorBidi"/>
            <w:b w:val="0"/>
            <w:caps w:val="0"/>
            <w:sz w:val="24"/>
            <w:szCs w:val="24"/>
            <w:lang w:eastAsia="es-ES_tradnl"/>
          </w:rPr>
          <w:tab/>
        </w:r>
        <w:r w:rsidRPr="00C16D01">
          <w:rPr>
            <w:rStyle w:val="Hipervnculo"/>
          </w:rPr>
          <w:t>Conclusiones</w:t>
        </w:r>
        <w:r>
          <w:rPr>
            <w:webHidden/>
          </w:rPr>
          <w:tab/>
        </w:r>
        <w:r>
          <w:rPr>
            <w:webHidden/>
          </w:rPr>
          <w:fldChar w:fldCharType="begin"/>
        </w:r>
        <w:r>
          <w:rPr>
            <w:webHidden/>
          </w:rPr>
          <w:instrText xml:space="preserve"> PAGEREF _Toc484586179 \h </w:instrText>
        </w:r>
        <w:r>
          <w:rPr>
            <w:webHidden/>
          </w:rPr>
        </w:r>
        <w:r>
          <w:rPr>
            <w:webHidden/>
          </w:rPr>
          <w:fldChar w:fldCharType="separate"/>
        </w:r>
        <w:r>
          <w:rPr>
            <w:webHidden/>
          </w:rPr>
          <w:t>62</w:t>
        </w:r>
        <w:r>
          <w:rPr>
            <w:webHidden/>
          </w:rPr>
          <w:fldChar w:fldCharType="end"/>
        </w:r>
      </w:hyperlink>
    </w:p>
    <w:p w14:paraId="673F1099" w14:textId="77777777" w:rsidR="009A30F9" w:rsidRDefault="009A30F9">
      <w:pPr>
        <w:pStyle w:val="TDC1"/>
        <w:rPr>
          <w:rFonts w:asciiTheme="minorHAnsi" w:eastAsiaTheme="minorEastAsia" w:hAnsiTheme="minorHAnsi" w:cstheme="minorBidi"/>
          <w:b w:val="0"/>
          <w:caps w:val="0"/>
          <w:sz w:val="24"/>
          <w:szCs w:val="24"/>
          <w:lang w:eastAsia="es-ES_tradnl"/>
        </w:rPr>
      </w:pPr>
      <w:hyperlink w:anchor="_Toc484586180" w:history="1">
        <w:r w:rsidRPr="00C16D01">
          <w:rPr>
            <w:rStyle w:val="Hipervnculo"/>
          </w:rPr>
          <w:t>Bibliografía</w:t>
        </w:r>
        <w:r>
          <w:rPr>
            <w:webHidden/>
          </w:rPr>
          <w:tab/>
        </w:r>
        <w:r>
          <w:rPr>
            <w:webHidden/>
          </w:rPr>
          <w:fldChar w:fldCharType="begin"/>
        </w:r>
        <w:r>
          <w:rPr>
            <w:webHidden/>
          </w:rPr>
          <w:instrText xml:space="preserve"> PAGEREF _Toc484586180 \h </w:instrText>
        </w:r>
        <w:r>
          <w:rPr>
            <w:webHidden/>
          </w:rPr>
        </w:r>
        <w:r>
          <w:rPr>
            <w:webHidden/>
          </w:rPr>
          <w:fldChar w:fldCharType="separate"/>
        </w:r>
        <w:r>
          <w:rPr>
            <w:webHidden/>
          </w:rPr>
          <w:t>63</w:t>
        </w:r>
        <w:r>
          <w:rPr>
            <w:webHidden/>
          </w:rPr>
          <w:fldChar w:fldCharType="end"/>
        </w:r>
      </w:hyperlink>
    </w:p>
    <w:p w14:paraId="30D9964F" w14:textId="373F0AE4"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 w:name="_Toc358848239"/>
      <w:bookmarkStart w:id="5" w:name="_Toc358848860"/>
      <w:bookmarkStart w:id="6" w:name="_Toc358886620"/>
      <w:r w:rsidRPr="001F1BB4">
        <w:rPr>
          <w:rFonts w:ascii="Book Antiqua" w:hAnsi="Book Antiqua"/>
          <w:b/>
          <w:sz w:val="28"/>
        </w:rPr>
        <w:lastRenderedPageBreak/>
        <w:t>ÍNDICE DE TABLAS</w:t>
      </w:r>
      <w:bookmarkEnd w:id="4"/>
      <w:bookmarkEnd w:id="5"/>
      <w:bookmarkEnd w:id="6"/>
    </w:p>
    <w:p w14:paraId="24B546C7" w14:textId="77777777" w:rsidR="00F9175E"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84417268" w:history="1">
        <w:r w:rsidR="00F9175E" w:rsidRPr="003855E1">
          <w:rPr>
            <w:rStyle w:val="Hipervnculo"/>
            <w:noProof/>
          </w:rPr>
          <w:t>Tabla 1.1.  Actividades de la fase de ejecución del proyecto</w:t>
        </w:r>
        <w:r w:rsidR="00F9175E">
          <w:rPr>
            <w:noProof/>
            <w:webHidden/>
          </w:rPr>
          <w:tab/>
        </w:r>
        <w:r w:rsidR="00F9175E">
          <w:rPr>
            <w:noProof/>
            <w:webHidden/>
          </w:rPr>
          <w:fldChar w:fldCharType="begin"/>
        </w:r>
        <w:r w:rsidR="00F9175E">
          <w:rPr>
            <w:noProof/>
            <w:webHidden/>
          </w:rPr>
          <w:instrText xml:space="preserve"> PAGEREF _Toc484417268 \h </w:instrText>
        </w:r>
        <w:r w:rsidR="00F9175E">
          <w:rPr>
            <w:noProof/>
            <w:webHidden/>
          </w:rPr>
        </w:r>
        <w:r w:rsidR="00F9175E">
          <w:rPr>
            <w:noProof/>
            <w:webHidden/>
          </w:rPr>
          <w:fldChar w:fldCharType="separate"/>
        </w:r>
        <w:r w:rsidR="00F9175E">
          <w:rPr>
            <w:noProof/>
            <w:webHidden/>
          </w:rPr>
          <w:t>7</w:t>
        </w:r>
        <w:r w:rsidR="00F9175E">
          <w:rPr>
            <w:noProof/>
            <w:webHidden/>
          </w:rPr>
          <w:fldChar w:fldCharType="end"/>
        </w:r>
      </w:hyperlink>
    </w:p>
    <w:p w14:paraId="5969041A" w14:textId="77777777" w:rsidR="00F9175E" w:rsidRDefault="00791CF6">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69" w:history="1">
        <w:r w:rsidR="00F9175E" w:rsidRPr="003855E1">
          <w:rPr>
            <w:rStyle w:val="Hipervnculo"/>
            <w:noProof/>
          </w:rPr>
          <w:t>Tabla 2.1.  Técnicas de identificación de la fuente</w:t>
        </w:r>
        <w:r w:rsidR="00F9175E">
          <w:rPr>
            <w:noProof/>
            <w:webHidden/>
          </w:rPr>
          <w:tab/>
        </w:r>
        <w:r w:rsidR="00F9175E">
          <w:rPr>
            <w:noProof/>
            <w:webHidden/>
          </w:rPr>
          <w:fldChar w:fldCharType="begin"/>
        </w:r>
        <w:r w:rsidR="00F9175E">
          <w:rPr>
            <w:noProof/>
            <w:webHidden/>
          </w:rPr>
          <w:instrText xml:space="preserve"> PAGEREF _Toc484417269 \h </w:instrText>
        </w:r>
        <w:r w:rsidR="00F9175E">
          <w:rPr>
            <w:noProof/>
            <w:webHidden/>
          </w:rPr>
        </w:r>
        <w:r w:rsidR="00F9175E">
          <w:rPr>
            <w:noProof/>
            <w:webHidden/>
          </w:rPr>
          <w:fldChar w:fldCharType="separate"/>
        </w:r>
        <w:r w:rsidR="00F9175E">
          <w:rPr>
            <w:noProof/>
            <w:webHidden/>
          </w:rPr>
          <w:t>20</w:t>
        </w:r>
        <w:r w:rsidR="00F9175E">
          <w:rPr>
            <w:noProof/>
            <w:webHidden/>
          </w:rPr>
          <w:fldChar w:fldCharType="end"/>
        </w:r>
      </w:hyperlink>
    </w:p>
    <w:p w14:paraId="2CCF420C" w14:textId="77777777" w:rsidR="00F9175E" w:rsidRDefault="00791CF6">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70" w:history="1">
        <w:r w:rsidR="00F9175E" w:rsidRPr="003855E1">
          <w:rPr>
            <w:rStyle w:val="Hipervnculo"/>
            <w:noProof/>
          </w:rPr>
          <w:t>Tabla 6.1. Fases del proyecto</w:t>
        </w:r>
        <w:r w:rsidR="00F9175E">
          <w:rPr>
            <w:noProof/>
            <w:webHidden/>
          </w:rPr>
          <w:tab/>
        </w:r>
        <w:r w:rsidR="00F9175E">
          <w:rPr>
            <w:noProof/>
            <w:webHidden/>
          </w:rPr>
          <w:fldChar w:fldCharType="begin"/>
        </w:r>
        <w:r w:rsidR="00F9175E">
          <w:rPr>
            <w:noProof/>
            <w:webHidden/>
          </w:rPr>
          <w:instrText xml:space="preserve"> PAGEREF _Toc484417270 \h </w:instrText>
        </w:r>
        <w:r w:rsidR="00F9175E">
          <w:rPr>
            <w:noProof/>
            <w:webHidden/>
          </w:rPr>
        </w:r>
        <w:r w:rsidR="00F9175E">
          <w:rPr>
            <w:noProof/>
            <w:webHidden/>
          </w:rPr>
          <w:fldChar w:fldCharType="separate"/>
        </w:r>
        <w:r w:rsidR="00F9175E">
          <w:rPr>
            <w:noProof/>
            <w:webHidden/>
          </w:rPr>
          <w:t>52</w:t>
        </w:r>
        <w:r w:rsidR="00F9175E">
          <w:rPr>
            <w:noProof/>
            <w:webHidden/>
          </w:rPr>
          <w:fldChar w:fldCharType="end"/>
        </w:r>
      </w:hyperlink>
    </w:p>
    <w:p w14:paraId="599572CD" w14:textId="011BFA58"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8"/>
          <w:footerReference w:type="default" r:id="rId19"/>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7" w:name="_Toc358848240"/>
      <w:bookmarkStart w:id="8" w:name="_Toc358848861"/>
      <w:bookmarkStart w:id="9" w:name="_Toc358886621"/>
      <w:r w:rsidRPr="001F1BB4">
        <w:rPr>
          <w:rFonts w:ascii="Book Antiqua" w:hAnsi="Book Antiqua"/>
          <w:b/>
          <w:sz w:val="28"/>
        </w:rPr>
        <w:lastRenderedPageBreak/>
        <w:t>ÍNDICE DE FIGURAS</w:t>
      </w:r>
      <w:bookmarkEnd w:id="7"/>
      <w:bookmarkEnd w:id="8"/>
      <w:bookmarkEnd w:id="9"/>
    </w:p>
    <w:p w14:paraId="37A411D6" w14:textId="77777777" w:rsidR="009A30F9"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84586181" w:history="1">
        <w:r w:rsidR="009A30F9" w:rsidRPr="000F38C9">
          <w:rPr>
            <w:rStyle w:val="Hipervnculo"/>
            <w:noProof/>
          </w:rPr>
          <w:t>Figura 1.1: Foto captada por la NASA que deja ver una silueta humana en el planeta Marte.</w:t>
        </w:r>
        <w:r w:rsidR="009A30F9">
          <w:rPr>
            <w:noProof/>
            <w:webHidden/>
          </w:rPr>
          <w:tab/>
        </w:r>
        <w:r w:rsidR="009A30F9">
          <w:rPr>
            <w:noProof/>
            <w:webHidden/>
          </w:rPr>
          <w:fldChar w:fldCharType="begin"/>
        </w:r>
        <w:r w:rsidR="009A30F9">
          <w:rPr>
            <w:noProof/>
            <w:webHidden/>
          </w:rPr>
          <w:instrText xml:space="preserve"> PAGEREF _Toc484586181 \h </w:instrText>
        </w:r>
        <w:r w:rsidR="009A30F9">
          <w:rPr>
            <w:noProof/>
            <w:webHidden/>
          </w:rPr>
        </w:r>
        <w:r w:rsidR="009A30F9">
          <w:rPr>
            <w:noProof/>
            <w:webHidden/>
          </w:rPr>
          <w:fldChar w:fldCharType="separate"/>
        </w:r>
        <w:r w:rsidR="009A30F9">
          <w:rPr>
            <w:noProof/>
            <w:webHidden/>
          </w:rPr>
          <w:t>1</w:t>
        </w:r>
        <w:r w:rsidR="009A30F9">
          <w:rPr>
            <w:noProof/>
            <w:webHidden/>
          </w:rPr>
          <w:fldChar w:fldCharType="end"/>
        </w:r>
      </w:hyperlink>
    </w:p>
    <w:p w14:paraId="2C4D1643"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2" w:history="1">
        <w:r w:rsidRPr="000F38C9">
          <w:rPr>
            <w:rStyle w:val="Hipervnculo"/>
            <w:noProof/>
          </w:rPr>
          <w:t>Figura 1.2: Lenin y Trotsky</w:t>
        </w:r>
        <w:r>
          <w:rPr>
            <w:noProof/>
            <w:webHidden/>
          </w:rPr>
          <w:tab/>
        </w:r>
        <w:r>
          <w:rPr>
            <w:noProof/>
            <w:webHidden/>
          </w:rPr>
          <w:fldChar w:fldCharType="begin"/>
        </w:r>
        <w:r>
          <w:rPr>
            <w:noProof/>
            <w:webHidden/>
          </w:rPr>
          <w:instrText xml:space="preserve"> PAGEREF _Toc484586182 \h </w:instrText>
        </w:r>
        <w:r>
          <w:rPr>
            <w:noProof/>
            <w:webHidden/>
          </w:rPr>
        </w:r>
        <w:r>
          <w:rPr>
            <w:noProof/>
            <w:webHidden/>
          </w:rPr>
          <w:fldChar w:fldCharType="separate"/>
        </w:r>
        <w:r>
          <w:rPr>
            <w:noProof/>
            <w:webHidden/>
          </w:rPr>
          <w:t>3</w:t>
        </w:r>
        <w:r>
          <w:rPr>
            <w:noProof/>
            <w:webHidden/>
          </w:rPr>
          <w:fldChar w:fldCharType="end"/>
        </w:r>
      </w:hyperlink>
    </w:p>
    <w:p w14:paraId="245BD8D1"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3" w:history="1">
        <w:r w:rsidRPr="000F38C9">
          <w:rPr>
            <w:rStyle w:val="Hipervnculo"/>
            <w:noProof/>
          </w:rPr>
          <w:t>Figura 1.3: Ejemplo de manipulación de imágenes con objetivo de ocultar contenido.</w:t>
        </w:r>
        <w:r>
          <w:rPr>
            <w:noProof/>
            <w:webHidden/>
          </w:rPr>
          <w:tab/>
        </w:r>
        <w:r>
          <w:rPr>
            <w:noProof/>
            <w:webHidden/>
          </w:rPr>
          <w:fldChar w:fldCharType="begin"/>
        </w:r>
        <w:r>
          <w:rPr>
            <w:noProof/>
            <w:webHidden/>
          </w:rPr>
          <w:instrText xml:space="preserve"> PAGEREF _Toc484586183 \h </w:instrText>
        </w:r>
        <w:r>
          <w:rPr>
            <w:noProof/>
            <w:webHidden/>
          </w:rPr>
        </w:r>
        <w:r>
          <w:rPr>
            <w:noProof/>
            <w:webHidden/>
          </w:rPr>
          <w:fldChar w:fldCharType="separate"/>
        </w:r>
        <w:r>
          <w:rPr>
            <w:noProof/>
            <w:webHidden/>
          </w:rPr>
          <w:t>3</w:t>
        </w:r>
        <w:r>
          <w:rPr>
            <w:noProof/>
            <w:webHidden/>
          </w:rPr>
          <w:fldChar w:fldCharType="end"/>
        </w:r>
      </w:hyperlink>
    </w:p>
    <w:p w14:paraId="7299808C"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4" w:history="1">
        <w:r w:rsidRPr="000F38C9">
          <w:rPr>
            <w:rStyle w:val="Hipervnculo"/>
            <w:noProof/>
          </w:rPr>
          <w:t xml:space="preserve">Figura 1.4: </w:t>
        </w:r>
        <w:r w:rsidRPr="000F38C9">
          <w:rPr>
            <w:rStyle w:val="Hipervnculo"/>
            <w:iCs/>
            <w:noProof/>
          </w:rPr>
          <w:t>Ejemplo de empalme de imágenes.</w:t>
        </w:r>
        <w:r>
          <w:rPr>
            <w:noProof/>
            <w:webHidden/>
          </w:rPr>
          <w:tab/>
        </w:r>
        <w:r>
          <w:rPr>
            <w:noProof/>
            <w:webHidden/>
          </w:rPr>
          <w:fldChar w:fldCharType="begin"/>
        </w:r>
        <w:r>
          <w:rPr>
            <w:noProof/>
            <w:webHidden/>
          </w:rPr>
          <w:instrText xml:space="preserve"> PAGEREF _Toc484586184 \h </w:instrText>
        </w:r>
        <w:r>
          <w:rPr>
            <w:noProof/>
            <w:webHidden/>
          </w:rPr>
        </w:r>
        <w:r>
          <w:rPr>
            <w:noProof/>
            <w:webHidden/>
          </w:rPr>
          <w:fldChar w:fldCharType="separate"/>
        </w:r>
        <w:r>
          <w:rPr>
            <w:noProof/>
            <w:webHidden/>
          </w:rPr>
          <w:t>4</w:t>
        </w:r>
        <w:r>
          <w:rPr>
            <w:noProof/>
            <w:webHidden/>
          </w:rPr>
          <w:fldChar w:fldCharType="end"/>
        </w:r>
      </w:hyperlink>
    </w:p>
    <w:p w14:paraId="05E564A9"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5" w:history="1">
        <w:r w:rsidRPr="000F38C9">
          <w:rPr>
            <w:rStyle w:val="Hipervnculo"/>
            <w:noProof/>
          </w:rPr>
          <w:t>Figura 1.5: Diagrama de Gantt de la planificación del proyecto</w:t>
        </w:r>
        <w:r>
          <w:rPr>
            <w:noProof/>
            <w:webHidden/>
          </w:rPr>
          <w:tab/>
        </w:r>
        <w:r>
          <w:rPr>
            <w:noProof/>
            <w:webHidden/>
          </w:rPr>
          <w:fldChar w:fldCharType="begin"/>
        </w:r>
        <w:r>
          <w:rPr>
            <w:noProof/>
            <w:webHidden/>
          </w:rPr>
          <w:instrText xml:space="preserve"> PAGEREF _Toc484586185 \h </w:instrText>
        </w:r>
        <w:r>
          <w:rPr>
            <w:noProof/>
            <w:webHidden/>
          </w:rPr>
        </w:r>
        <w:r>
          <w:rPr>
            <w:noProof/>
            <w:webHidden/>
          </w:rPr>
          <w:fldChar w:fldCharType="separate"/>
        </w:r>
        <w:r>
          <w:rPr>
            <w:noProof/>
            <w:webHidden/>
          </w:rPr>
          <w:t>8</w:t>
        </w:r>
        <w:r>
          <w:rPr>
            <w:noProof/>
            <w:webHidden/>
          </w:rPr>
          <w:fldChar w:fldCharType="end"/>
        </w:r>
      </w:hyperlink>
    </w:p>
    <w:p w14:paraId="4C536D27"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6" w:history="1">
        <w:r w:rsidRPr="000F38C9">
          <w:rPr>
            <w:rStyle w:val="Hipervnculo"/>
            <w:noProof/>
          </w:rPr>
          <w:t>Figura 3.1: Primera imagen falsificada</w:t>
        </w:r>
        <w:r>
          <w:rPr>
            <w:noProof/>
            <w:webHidden/>
          </w:rPr>
          <w:tab/>
        </w:r>
        <w:r>
          <w:rPr>
            <w:noProof/>
            <w:webHidden/>
          </w:rPr>
          <w:fldChar w:fldCharType="begin"/>
        </w:r>
        <w:r>
          <w:rPr>
            <w:noProof/>
            <w:webHidden/>
          </w:rPr>
          <w:instrText xml:space="preserve"> PAGEREF _Toc484586186 \h </w:instrText>
        </w:r>
        <w:r>
          <w:rPr>
            <w:noProof/>
            <w:webHidden/>
          </w:rPr>
        </w:r>
        <w:r>
          <w:rPr>
            <w:noProof/>
            <w:webHidden/>
          </w:rPr>
          <w:fldChar w:fldCharType="separate"/>
        </w:r>
        <w:r>
          <w:rPr>
            <w:noProof/>
            <w:webHidden/>
          </w:rPr>
          <w:t>21</w:t>
        </w:r>
        <w:r>
          <w:rPr>
            <w:noProof/>
            <w:webHidden/>
          </w:rPr>
          <w:fldChar w:fldCharType="end"/>
        </w:r>
      </w:hyperlink>
    </w:p>
    <w:p w14:paraId="378F4F21"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7" w:history="1">
        <w:r w:rsidRPr="000F38C9">
          <w:rPr>
            <w:rStyle w:val="Hipervnculo"/>
            <w:noProof/>
          </w:rPr>
          <w:t>Figura 3.2: Imagen (a) representa una falsificación mediante la técnica del empalme de imágenes, entre las imágenes (b) y (c</w:t>
        </w:r>
        <w:r w:rsidRPr="000F38C9">
          <w:rPr>
            <w:rStyle w:val="Hipervnculo"/>
            <w:iCs/>
            <w:noProof/>
          </w:rPr>
          <w:t>)</w:t>
        </w:r>
        <w:r w:rsidRPr="000F38C9">
          <w:rPr>
            <w:rStyle w:val="Hipervnculo"/>
            <w:i/>
            <w:iCs/>
            <w:noProof/>
          </w:rPr>
          <w:t>.</w:t>
        </w:r>
        <w:r>
          <w:rPr>
            <w:noProof/>
            <w:webHidden/>
          </w:rPr>
          <w:tab/>
        </w:r>
        <w:r>
          <w:rPr>
            <w:noProof/>
            <w:webHidden/>
          </w:rPr>
          <w:fldChar w:fldCharType="begin"/>
        </w:r>
        <w:r>
          <w:rPr>
            <w:noProof/>
            <w:webHidden/>
          </w:rPr>
          <w:instrText xml:space="preserve"> PAGEREF _Toc484586187 \h </w:instrText>
        </w:r>
        <w:r>
          <w:rPr>
            <w:noProof/>
            <w:webHidden/>
          </w:rPr>
        </w:r>
        <w:r>
          <w:rPr>
            <w:noProof/>
            <w:webHidden/>
          </w:rPr>
          <w:fldChar w:fldCharType="separate"/>
        </w:r>
        <w:r>
          <w:rPr>
            <w:noProof/>
            <w:webHidden/>
          </w:rPr>
          <w:t>22</w:t>
        </w:r>
        <w:r>
          <w:rPr>
            <w:noProof/>
            <w:webHidden/>
          </w:rPr>
          <w:fldChar w:fldCharType="end"/>
        </w:r>
      </w:hyperlink>
    </w:p>
    <w:p w14:paraId="0FDB764A"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8" w:history="1">
        <w:r w:rsidRPr="000F38C9">
          <w:rPr>
            <w:rStyle w:val="Hipervnculo"/>
            <w:noProof/>
          </w:rPr>
          <w:t>Figura 3.3: Ejemplo de retoque de imágenes (1).</w:t>
        </w:r>
        <w:r>
          <w:rPr>
            <w:noProof/>
            <w:webHidden/>
          </w:rPr>
          <w:tab/>
        </w:r>
        <w:r>
          <w:rPr>
            <w:noProof/>
            <w:webHidden/>
          </w:rPr>
          <w:fldChar w:fldCharType="begin"/>
        </w:r>
        <w:r>
          <w:rPr>
            <w:noProof/>
            <w:webHidden/>
          </w:rPr>
          <w:instrText xml:space="preserve"> PAGEREF _Toc484586188 \h </w:instrText>
        </w:r>
        <w:r>
          <w:rPr>
            <w:noProof/>
            <w:webHidden/>
          </w:rPr>
        </w:r>
        <w:r>
          <w:rPr>
            <w:noProof/>
            <w:webHidden/>
          </w:rPr>
          <w:fldChar w:fldCharType="separate"/>
        </w:r>
        <w:r>
          <w:rPr>
            <w:noProof/>
            <w:webHidden/>
          </w:rPr>
          <w:t>24</w:t>
        </w:r>
        <w:r>
          <w:rPr>
            <w:noProof/>
            <w:webHidden/>
          </w:rPr>
          <w:fldChar w:fldCharType="end"/>
        </w:r>
      </w:hyperlink>
    </w:p>
    <w:p w14:paraId="7155AB6E"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9" w:history="1">
        <w:r w:rsidRPr="000F38C9">
          <w:rPr>
            <w:rStyle w:val="Hipervnculo"/>
            <w:noProof/>
          </w:rPr>
          <w:t>Figura 3.4: Ejemplo de retoque de imágenes (2).</w:t>
        </w:r>
        <w:r>
          <w:rPr>
            <w:noProof/>
            <w:webHidden/>
          </w:rPr>
          <w:tab/>
        </w:r>
        <w:r>
          <w:rPr>
            <w:noProof/>
            <w:webHidden/>
          </w:rPr>
          <w:fldChar w:fldCharType="begin"/>
        </w:r>
        <w:r>
          <w:rPr>
            <w:noProof/>
            <w:webHidden/>
          </w:rPr>
          <w:instrText xml:space="preserve"> PAGEREF _Toc484586189 \h </w:instrText>
        </w:r>
        <w:r>
          <w:rPr>
            <w:noProof/>
            <w:webHidden/>
          </w:rPr>
        </w:r>
        <w:r>
          <w:rPr>
            <w:noProof/>
            <w:webHidden/>
          </w:rPr>
          <w:fldChar w:fldCharType="separate"/>
        </w:r>
        <w:r>
          <w:rPr>
            <w:noProof/>
            <w:webHidden/>
          </w:rPr>
          <w:t>25</w:t>
        </w:r>
        <w:r>
          <w:rPr>
            <w:noProof/>
            <w:webHidden/>
          </w:rPr>
          <w:fldChar w:fldCharType="end"/>
        </w:r>
      </w:hyperlink>
    </w:p>
    <w:p w14:paraId="7E9E7DCA"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0" w:history="1">
        <w:r w:rsidRPr="000F38C9">
          <w:rPr>
            <w:rStyle w:val="Hipervnculo"/>
            <w:noProof/>
          </w:rPr>
          <w:t>Figura 3.5: Ejemplo de duplicación por técnica de copia-pega.</w:t>
        </w:r>
        <w:r>
          <w:rPr>
            <w:noProof/>
            <w:webHidden/>
          </w:rPr>
          <w:tab/>
        </w:r>
        <w:r>
          <w:rPr>
            <w:noProof/>
            <w:webHidden/>
          </w:rPr>
          <w:fldChar w:fldCharType="begin"/>
        </w:r>
        <w:r>
          <w:rPr>
            <w:noProof/>
            <w:webHidden/>
          </w:rPr>
          <w:instrText xml:space="preserve"> PAGEREF _Toc484586190 \h </w:instrText>
        </w:r>
        <w:r>
          <w:rPr>
            <w:noProof/>
            <w:webHidden/>
          </w:rPr>
        </w:r>
        <w:r>
          <w:rPr>
            <w:noProof/>
            <w:webHidden/>
          </w:rPr>
          <w:fldChar w:fldCharType="separate"/>
        </w:r>
        <w:r>
          <w:rPr>
            <w:noProof/>
            <w:webHidden/>
          </w:rPr>
          <w:t>26</w:t>
        </w:r>
        <w:r>
          <w:rPr>
            <w:noProof/>
            <w:webHidden/>
          </w:rPr>
          <w:fldChar w:fldCharType="end"/>
        </w:r>
      </w:hyperlink>
    </w:p>
    <w:p w14:paraId="214C9EB4"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1" w:history="1">
        <w:r w:rsidRPr="000F38C9">
          <w:rPr>
            <w:rStyle w:val="Hipervnculo"/>
            <w:noProof/>
          </w:rPr>
          <w:t>Figura 3.6: Ejemplo de ocultación de información mediante copia-pega</w:t>
        </w:r>
        <w:r>
          <w:rPr>
            <w:noProof/>
            <w:webHidden/>
          </w:rPr>
          <w:tab/>
        </w:r>
        <w:r>
          <w:rPr>
            <w:noProof/>
            <w:webHidden/>
          </w:rPr>
          <w:fldChar w:fldCharType="begin"/>
        </w:r>
        <w:r>
          <w:rPr>
            <w:noProof/>
            <w:webHidden/>
          </w:rPr>
          <w:instrText xml:space="preserve"> PAGEREF _Toc484586191 \h </w:instrText>
        </w:r>
        <w:r>
          <w:rPr>
            <w:noProof/>
            <w:webHidden/>
          </w:rPr>
        </w:r>
        <w:r>
          <w:rPr>
            <w:noProof/>
            <w:webHidden/>
          </w:rPr>
          <w:fldChar w:fldCharType="separate"/>
        </w:r>
        <w:r>
          <w:rPr>
            <w:noProof/>
            <w:webHidden/>
          </w:rPr>
          <w:t>27</w:t>
        </w:r>
        <w:r>
          <w:rPr>
            <w:noProof/>
            <w:webHidden/>
          </w:rPr>
          <w:fldChar w:fldCharType="end"/>
        </w:r>
      </w:hyperlink>
    </w:p>
    <w:p w14:paraId="13711DA9"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2" w:history="1">
        <w:r w:rsidRPr="000F38C9">
          <w:rPr>
            <w:rStyle w:val="Hipervnculo"/>
            <w:noProof/>
          </w:rPr>
          <w:t>Figura 3.7: Ejemplo de empalme de imágenes obtenidas del Dataset CASIA TIDE V2.0, la (c) se ha obtenido mediante empalme de (a) y (b).</w:t>
        </w:r>
        <w:r>
          <w:rPr>
            <w:noProof/>
            <w:webHidden/>
          </w:rPr>
          <w:tab/>
        </w:r>
        <w:r>
          <w:rPr>
            <w:noProof/>
            <w:webHidden/>
          </w:rPr>
          <w:fldChar w:fldCharType="begin"/>
        </w:r>
        <w:r>
          <w:rPr>
            <w:noProof/>
            <w:webHidden/>
          </w:rPr>
          <w:instrText xml:space="preserve"> PAGEREF _Toc484586192 \h </w:instrText>
        </w:r>
        <w:r>
          <w:rPr>
            <w:noProof/>
            <w:webHidden/>
          </w:rPr>
        </w:r>
        <w:r>
          <w:rPr>
            <w:noProof/>
            <w:webHidden/>
          </w:rPr>
          <w:fldChar w:fldCharType="separate"/>
        </w:r>
        <w:r>
          <w:rPr>
            <w:noProof/>
            <w:webHidden/>
          </w:rPr>
          <w:t>28</w:t>
        </w:r>
        <w:r>
          <w:rPr>
            <w:noProof/>
            <w:webHidden/>
          </w:rPr>
          <w:fldChar w:fldCharType="end"/>
        </w:r>
      </w:hyperlink>
    </w:p>
    <w:p w14:paraId="758B8DB2"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3" w:history="1">
        <w:r w:rsidRPr="000F38C9">
          <w:rPr>
            <w:rStyle w:val="Hipervnculo"/>
            <w:noProof/>
          </w:rPr>
          <w:t>Figura 4.1: Taxonomía de métodos de identificación de edición de imágenes digitales.</w:t>
        </w:r>
        <w:r>
          <w:rPr>
            <w:noProof/>
            <w:webHidden/>
          </w:rPr>
          <w:tab/>
        </w:r>
        <w:r>
          <w:rPr>
            <w:noProof/>
            <w:webHidden/>
          </w:rPr>
          <w:fldChar w:fldCharType="begin"/>
        </w:r>
        <w:r>
          <w:rPr>
            <w:noProof/>
            <w:webHidden/>
          </w:rPr>
          <w:instrText xml:space="preserve"> PAGEREF _Toc484586193 \h </w:instrText>
        </w:r>
        <w:r>
          <w:rPr>
            <w:noProof/>
            <w:webHidden/>
          </w:rPr>
        </w:r>
        <w:r>
          <w:rPr>
            <w:noProof/>
            <w:webHidden/>
          </w:rPr>
          <w:fldChar w:fldCharType="separate"/>
        </w:r>
        <w:r>
          <w:rPr>
            <w:noProof/>
            <w:webHidden/>
          </w:rPr>
          <w:t>32</w:t>
        </w:r>
        <w:r>
          <w:rPr>
            <w:noProof/>
            <w:webHidden/>
          </w:rPr>
          <w:fldChar w:fldCharType="end"/>
        </w:r>
      </w:hyperlink>
    </w:p>
    <w:p w14:paraId="05C7D370"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4" w:history="1">
        <w:r w:rsidRPr="000F38C9">
          <w:rPr>
            <w:rStyle w:val="Hipervnculo"/>
            <w:noProof/>
          </w:rPr>
          <w:t>Figura 4.2: Gráfico de publicaciones de los últimos años.</w:t>
        </w:r>
        <w:r>
          <w:rPr>
            <w:noProof/>
            <w:webHidden/>
          </w:rPr>
          <w:tab/>
        </w:r>
        <w:r>
          <w:rPr>
            <w:noProof/>
            <w:webHidden/>
          </w:rPr>
          <w:fldChar w:fldCharType="begin"/>
        </w:r>
        <w:r>
          <w:rPr>
            <w:noProof/>
            <w:webHidden/>
          </w:rPr>
          <w:instrText xml:space="preserve"> PAGEREF _Toc484586194 \h </w:instrText>
        </w:r>
        <w:r>
          <w:rPr>
            <w:noProof/>
            <w:webHidden/>
          </w:rPr>
        </w:r>
        <w:r>
          <w:rPr>
            <w:noProof/>
            <w:webHidden/>
          </w:rPr>
          <w:fldChar w:fldCharType="separate"/>
        </w:r>
        <w:r>
          <w:rPr>
            <w:noProof/>
            <w:webHidden/>
          </w:rPr>
          <w:t>32</w:t>
        </w:r>
        <w:r>
          <w:rPr>
            <w:noProof/>
            <w:webHidden/>
          </w:rPr>
          <w:fldChar w:fldCharType="end"/>
        </w:r>
      </w:hyperlink>
    </w:p>
    <w:p w14:paraId="5E072735"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5" w:history="1">
        <w:r w:rsidRPr="000F38C9">
          <w:rPr>
            <w:rStyle w:val="Hipervnculo"/>
            <w:noProof/>
          </w:rPr>
          <w:t>Figura 4.3: Imágenes resultantes de aplicar el algoritmo SIFT.</w:t>
        </w:r>
        <w:r>
          <w:rPr>
            <w:noProof/>
            <w:webHidden/>
          </w:rPr>
          <w:tab/>
        </w:r>
        <w:r>
          <w:rPr>
            <w:noProof/>
            <w:webHidden/>
          </w:rPr>
          <w:fldChar w:fldCharType="begin"/>
        </w:r>
        <w:r>
          <w:rPr>
            <w:noProof/>
            <w:webHidden/>
          </w:rPr>
          <w:instrText xml:space="preserve"> PAGEREF _Toc484586195 \h </w:instrText>
        </w:r>
        <w:r>
          <w:rPr>
            <w:noProof/>
            <w:webHidden/>
          </w:rPr>
        </w:r>
        <w:r>
          <w:rPr>
            <w:noProof/>
            <w:webHidden/>
          </w:rPr>
          <w:fldChar w:fldCharType="separate"/>
        </w:r>
        <w:r>
          <w:rPr>
            <w:noProof/>
            <w:webHidden/>
          </w:rPr>
          <w:t>34</w:t>
        </w:r>
        <w:r>
          <w:rPr>
            <w:noProof/>
            <w:webHidden/>
          </w:rPr>
          <w:fldChar w:fldCharType="end"/>
        </w:r>
      </w:hyperlink>
    </w:p>
    <w:p w14:paraId="53780CF2"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6" w:history="1">
        <w:r w:rsidRPr="000F38C9">
          <w:rPr>
            <w:rStyle w:val="Hipervnculo"/>
            <w:noProof/>
          </w:rPr>
          <w:t>Figura 4.4: Ejemplo de fase de entrenamiento.</w:t>
        </w:r>
        <w:r>
          <w:rPr>
            <w:noProof/>
            <w:webHidden/>
          </w:rPr>
          <w:tab/>
        </w:r>
        <w:r>
          <w:rPr>
            <w:noProof/>
            <w:webHidden/>
          </w:rPr>
          <w:fldChar w:fldCharType="begin"/>
        </w:r>
        <w:r>
          <w:rPr>
            <w:noProof/>
            <w:webHidden/>
          </w:rPr>
          <w:instrText xml:space="preserve"> PAGEREF _Toc484586196 \h </w:instrText>
        </w:r>
        <w:r>
          <w:rPr>
            <w:noProof/>
            <w:webHidden/>
          </w:rPr>
        </w:r>
        <w:r>
          <w:rPr>
            <w:noProof/>
            <w:webHidden/>
          </w:rPr>
          <w:fldChar w:fldCharType="separate"/>
        </w:r>
        <w:r>
          <w:rPr>
            <w:noProof/>
            <w:webHidden/>
          </w:rPr>
          <w:t>37</w:t>
        </w:r>
        <w:r>
          <w:rPr>
            <w:noProof/>
            <w:webHidden/>
          </w:rPr>
          <w:fldChar w:fldCharType="end"/>
        </w:r>
      </w:hyperlink>
    </w:p>
    <w:p w14:paraId="3F9580F2"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7" w:history="1">
        <w:r w:rsidRPr="000F38C9">
          <w:rPr>
            <w:rStyle w:val="Hipervnculo"/>
            <w:noProof/>
          </w:rPr>
          <w:t>Figura 4.5: Ejemplo de fase de predicción.</w:t>
        </w:r>
        <w:r>
          <w:rPr>
            <w:noProof/>
            <w:webHidden/>
          </w:rPr>
          <w:tab/>
        </w:r>
        <w:r>
          <w:rPr>
            <w:noProof/>
            <w:webHidden/>
          </w:rPr>
          <w:fldChar w:fldCharType="begin"/>
        </w:r>
        <w:r>
          <w:rPr>
            <w:noProof/>
            <w:webHidden/>
          </w:rPr>
          <w:instrText xml:space="preserve"> PAGEREF _Toc484586197 \h </w:instrText>
        </w:r>
        <w:r>
          <w:rPr>
            <w:noProof/>
            <w:webHidden/>
          </w:rPr>
        </w:r>
        <w:r>
          <w:rPr>
            <w:noProof/>
            <w:webHidden/>
          </w:rPr>
          <w:fldChar w:fldCharType="separate"/>
        </w:r>
        <w:r>
          <w:rPr>
            <w:noProof/>
            <w:webHidden/>
          </w:rPr>
          <w:t>38</w:t>
        </w:r>
        <w:r>
          <w:rPr>
            <w:noProof/>
            <w:webHidden/>
          </w:rPr>
          <w:fldChar w:fldCharType="end"/>
        </w:r>
      </w:hyperlink>
    </w:p>
    <w:p w14:paraId="6580A65E"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8" w:history="1">
        <w:r w:rsidRPr="000F38C9">
          <w:rPr>
            <w:rStyle w:val="Hipervnculo"/>
            <w:noProof/>
          </w:rPr>
          <w:t>Figura 5.1: Descripción conceptual del algoritmo 1.</w:t>
        </w:r>
        <w:r>
          <w:rPr>
            <w:noProof/>
            <w:webHidden/>
          </w:rPr>
          <w:tab/>
        </w:r>
        <w:r>
          <w:rPr>
            <w:noProof/>
            <w:webHidden/>
          </w:rPr>
          <w:fldChar w:fldCharType="begin"/>
        </w:r>
        <w:r>
          <w:rPr>
            <w:noProof/>
            <w:webHidden/>
          </w:rPr>
          <w:instrText xml:space="preserve"> PAGEREF _Toc484586198 \h </w:instrText>
        </w:r>
        <w:r>
          <w:rPr>
            <w:noProof/>
            <w:webHidden/>
          </w:rPr>
        </w:r>
        <w:r>
          <w:rPr>
            <w:noProof/>
            <w:webHidden/>
          </w:rPr>
          <w:fldChar w:fldCharType="separate"/>
        </w:r>
        <w:r>
          <w:rPr>
            <w:noProof/>
            <w:webHidden/>
          </w:rPr>
          <w:t>42</w:t>
        </w:r>
        <w:r>
          <w:rPr>
            <w:noProof/>
            <w:webHidden/>
          </w:rPr>
          <w:fldChar w:fldCharType="end"/>
        </w:r>
      </w:hyperlink>
    </w:p>
    <w:p w14:paraId="137B57EA"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9" w:history="1">
        <w:r w:rsidRPr="000F38C9">
          <w:rPr>
            <w:rStyle w:val="Hipervnculo"/>
            <w:noProof/>
          </w:rPr>
          <w:t>Figura 5.2: Descripción conceptual del algoritmo 2.</w:t>
        </w:r>
        <w:r>
          <w:rPr>
            <w:noProof/>
            <w:webHidden/>
          </w:rPr>
          <w:tab/>
        </w:r>
        <w:r>
          <w:rPr>
            <w:noProof/>
            <w:webHidden/>
          </w:rPr>
          <w:fldChar w:fldCharType="begin"/>
        </w:r>
        <w:r>
          <w:rPr>
            <w:noProof/>
            <w:webHidden/>
          </w:rPr>
          <w:instrText xml:space="preserve"> PAGEREF _Toc484586199 \h </w:instrText>
        </w:r>
        <w:r>
          <w:rPr>
            <w:noProof/>
            <w:webHidden/>
          </w:rPr>
        </w:r>
        <w:r>
          <w:rPr>
            <w:noProof/>
            <w:webHidden/>
          </w:rPr>
          <w:fldChar w:fldCharType="separate"/>
        </w:r>
        <w:r>
          <w:rPr>
            <w:noProof/>
            <w:webHidden/>
          </w:rPr>
          <w:t>43</w:t>
        </w:r>
        <w:r>
          <w:rPr>
            <w:noProof/>
            <w:webHidden/>
          </w:rPr>
          <w:fldChar w:fldCharType="end"/>
        </w:r>
      </w:hyperlink>
    </w:p>
    <w:p w14:paraId="7DE877D5"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200" w:history="1">
        <w:r w:rsidRPr="000F38C9">
          <w:rPr>
            <w:rStyle w:val="Hipervnculo"/>
            <w:noProof/>
          </w:rPr>
          <w:t>Figura 5.3: Descripción conceptual del algoritmo 3.</w:t>
        </w:r>
        <w:r>
          <w:rPr>
            <w:noProof/>
            <w:webHidden/>
          </w:rPr>
          <w:tab/>
        </w:r>
        <w:r>
          <w:rPr>
            <w:noProof/>
            <w:webHidden/>
          </w:rPr>
          <w:fldChar w:fldCharType="begin"/>
        </w:r>
        <w:r>
          <w:rPr>
            <w:noProof/>
            <w:webHidden/>
          </w:rPr>
          <w:instrText xml:space="preserve"> PAGEREF _Toc484586200 \h </w:instrText>
        </w:r>
        <w:r>
          <w:rPr>
            <w:noProof/>
            <w:webHidden/>
          </w:rPr>
        </w:r>
        <w:r>
          <w:rPr>
            <w:noProof/>
            <w:webHidden/>
          </w:rPr>
          <w:fldChar w:fldCharType="separate"/>
        </w:r>
        <w:r>
          <w:rPr>
            <w:noProof/>
            <w:webHidden/>
          </w:rPr>
          <w:t>44</w:t>
        </w:r>
        <w:r>
          <w:rPr>
            <w:noProof/>
            <w:webHidden/>
          </w:rPr>
          <w:fldChar w:fldCharType="end"/>
        </w:r>
      </w:hyperlink>
    </w:p>
    <w:p w14:paraId="5A4A1FB0"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201" w:history="1">
        <w:r w:rsidRPr="000F38C9">
          <w:rPr>
            <w:rStyle w:val="Hipervnculo"/>
            <w:noProof/>
          </w:rPr>
          <w:t>Figura 5.4: Descripción conceptual del algoritmo 4.</w:t>
        </w:r>
        <w:r>
          <w:rPr>
            <w:noProof/>
            <w:webHidden/>
          </w:rPr>
          <w:tab/>
        </w:r>
        <w:r>
          <w:rPr>
            <w:noProof/>
            <w:webHidden/>
          </w:rPr>
          <w:fldChar w:fldCharType="begin"/>
        </w:r>
        <w:r>
          <w:rPr>
            <w:noProof/>
            <w:webHidden/>
          </w:rPr>
          <w:instrText xml:space="preserve"> PAGEREF _Toc484586201 \h </w:instrText>
        </w:r>
        <w:r>
          <w:rPr>
            <w:noProof/>
            <w:webHidden/>
          </w:rPr>
        </w:r>
        <w:r>
          <w:rPr>
            <w:noProof/>
            <w:webHidden/>
          </w:rPr>
          <w:fldChar w:fldCharType="separate"/>
        </w:r>
        <w:r>
          <w:rPr>
            <w:noProof/>
            <w:webHidden/>
          </w:rPr>
          <w:t>45</w:t>
        </w:r>
        <w:r>
          <w:rPr>
            <w:noProof/>
            <w:webHidden/>
          </w:rPr>
          <w:fldChar w:fldCharType="end"/>
        </w:r>
      </w:hyperlink>
    </w:p>
    <w:p w14:paraId="68AE7FC6" w14:textId="77777777" w:rsidR="009A30F9" w:rsidRDefault="009A30F9">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202" w:history="1">
        <w:r w:rsidRPr="000F38C9">
          <w:rPr>
            <w:rStyle w:val="Hipervnculo"/>
            <w:noProof/>
          </w:rPr>
          <w:t>Figura 5.1: Ejemplo conversión a LBP.</w:t>
        </w:r>
        <w:r>
          <w:rPr>
            <w:noProof/>
            <w:webHidden/>
          </w:rPr>
          <w:tab/>
        </w:r>
        <w:r>
          <w:rPr>
            <w:noProof/>
            <w:webHidden/>
          </w:rPr>
          <w:fldChar w:fldCharType="begin"/>
        </w:r>
        <w:r>
          <w:rPr>
            <w:noProof/>
            <w:webHidden/>
          </w:rPr>
          <w:instrText xml:space="preserve"> PAGEREF _Toc484586202 \h </w:instrText>
        </w:r>
        <w:r>
          <w:rPr>
            <w:noProof/>
            <w:webHidden/>
          </w:rPr>
        </w:r>
        <w:r>
          <w:rPr>
            <w:noProof/>
            <w:webHidden/>
          </w:rPr>
          <w:fldChar w:fldCharType="separate"/>
        </w:r>
        <w:r>
          <w:rPr>
            <w:noProof/>
            <w:webHidden/>
          </w:rPr>
          <w:t>46</w:t>
        </w:r>
        <w:r>
          <w:rPr>
            <w:noProof/>
            <w:webHidden/>
          </w:rPr>
          <w:fldChar w:fldCharType="end"/>
        </w:r>
      </w:hyperlink>
    </w:p>
    <w:p w14:paraId="2832B35F" w14:textId="4A4FCBC3"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20"/>
          <w:footerReference w:type="default" r:id="rId21"/>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CB2385">
      <w:pPr>
        <w:pStyle w:val="Ttulo1"/>
        <w:numPr>
          <w:ilvl w:val="0"/>
          <w:numId w:val="1"/>
        </w:numPr>
        <w:spacing w:after="720"/>
        <w:ind w:left="357" w:hanging="357"/>
      </w:pPr>
      <w:bookmarkStart w:id="10" w:name="_Toc358848241"/>
      <w:bookmarkStart w:id="11" w:name="_Toc484586138"/>
      <w:r w:rsidRPr="001F1BB4">
        <w:lastRenderedPageBreak/>
        <w:t>Introducción</w:t>
      </w:r>
      <w:bookmarkEnd w:id="10"/>
      <w:bookmarkEnd w:id="11"/>
    </w:p>
    <w:p w14:paraId="68D87F63" w14:textId="77777777" w:rsidR="00FF5EEA" w:rsidRPr="00CB2385" w:rsidRDefault="00FF5EEA" w:rsidP="00CB2385">
      <w:pPr>
        <w:pStyle w:val="Ttulo2"/>
        <w:numPr>
          <w:ilvl w:val="1"/>
          <w:numId w:val="1"/>
        </w:numPr>
        <w:rPr>
          <w:sz w:val="30"/>
          <w:szCs w:val="28"/>
        </w:rPr>
      </w:pPr>
      <w:bookmarkStart w:id="12" w:name="_Toc358848242"/>
      <w:bookmarkStart w:id="13" w:name="_Toc484586139"/>
      <w:r w:rsidRPr="00CB2385">
        <w:rPr>
          <w:sz w:val="30"/>
          <w:szCs w:val="28"/>
        </w:rPr>
        <w:t>Motivación</w:t>
      </w:r>
      <w:bookmarkEnd w:id="13"/>
    </w:p>
    <w:p w14:paraId="576339AD" w14:textId="396D476F" w:rsidR="001A3E14" w:rsidRDefault="001A3E14" w:rsidP="001A3E14">
      <w:pPr>
        <w:pStyle w:val="Estilo12ptPrimeralnea05cm"/>
      </w:pPr>
      <w:r>
        <w:t>Las imágenes digitales están presentes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su importancia debe garantizar su autenticidad e integridad. Debido a la facilidad que existe de manipular las imágenes digitales muchas veces no se puede confirmar que la imagen que se está viendo sea real o manipulada. En los últimos años, ciertos sectores de la política, los medios de comunicación, e incluso la ciencia se han visto afectados por la falsificación de imágenes. Es por ello que imágenes que sean de gran importancia deben ser una garantía de integridad y autenticidad, para así, poder tomarlas como verdaderas. Un ejemplo de esto es la polémica generada por una imagen que dejaba ver la silueta de un hombre e</w:t>
      </w:r>
      <w:r w:rsidR="00B40A7E">
        <w:t>n el planeta Marte (ver Figura 1</w:t>
      </w:r>
      <w:r>
        <w:t>.1). La foto fue captada por una sonda de la NASA, esta imagen estuvo en el foco de los noticieros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Pr>
          <w:iCs/>
        </w:rPr>
        <w:t xml:space="preserve">. </w:t>
      </w:r>
    </w:p>
    <w:p w14:paraId="14A890AB" w14:textId="77777777" w:rsidR="001A3E14" w:rsidRDefault="001A3E14" w:rsidP="001A3E14">
      <w:pPr>
        <w:jc w:val="center"/>
      </w:pPr>
      <w:r w:rsidRPr="00A70C29">
        <w:rPr>
          <w:noProof/>
          <w:lang w:val="es-ES_tradnl" w:eastAsia="es-ES_tradnl"/>
        </w:rPr>
        <w:drawing>
          <wp:inline distT="0" distB="0" distL="0" distR="0" wp14:anchorId="43542D40" wp14:editId="0F58BD6E">
            <wp:extent cx="3780532" cy="2166620"/>
            <wp:effectExtent l="0" t="0" r="444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96559" cy="2175805"/>
                    </a:xfrm>
                    <a:prstGeom prst="rect">
                      <a:avLst/>
                    </a:prstGeom>
                  </pic:spPr>
                </pic:pic>
              </a:graphicData>
            </a:graphic>
          </wp:inline>
        </w:drawing>
      </w:r>
    </w:p>
    <w:p w14:paraId="21C2BC66" w14:textId="34579137" w:rsidR="001A3E14" w:rsidRPr="00550772" w:rsidRDefault="000D7967" w:rsidP="001A3E14">
      <w:pPr>
        <w:pStyle w:val="Figprot"/>
        <w:rPr>
          <w:i/>
        </w:rPr>
      </w:pPr>
      <w:bookmarkStart w:id="14" w:name="_Toc484586181"/>
      <w:r>
        <w:t>Figura 1</w:t>
      </w:r>
      <w:r w:rsidR="001A3E14" w:rsidRPr="008553D5">
        <w:t xml:space="preserve">.1: </w:t>
      </w:r>
      <w:r w:rsidR="001A3E14" w:rsidRPr="0056416A">
        <w:t>Foto captada por la NASA que deja ver una silueta humana en el planeta Marte.</w:t>
      </w:r>
      <w:bookmarkEnd w:id="14"/>
      <w:r w:rsidR="001A3E14" w:rsidRPr="0056416A">
        <w:t xml:space="preserve"> </w:t>
      </w:r>
    </w:p>
    <w:p w14:paraId="46C26B72" w14:textId="77777777" w:rsidR="001A3E14" w:rsidRPr="00C61687" w:rsidRDefault="001A3E14" w:rsidP="001A3E14">
      <w:pPr>
        <w:pStyle w:val="Estilo12ptPrimeralnea05cm"/>
        <w:rPr>
          <w:iCs/>
        </w:rPr>
      </w:pPr>
      <w:r w:rsidRPr="00C61687">
        <w:rPr>
          <w:iCs/>
        </w:rPr>
        <w:lastRenderedPageBreak/>
        <w:t xml:space="preserve">El crecimiento exponencial de los últimos años de herramientas para 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5590A8B4" w14:textId="77777777" w:rsidR="001A3E14" w:rsidRPr="00C61687" w:rsidRDefault="001A3E14" w:rsidP="001A3E14">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Pr>
          <w:iCs/>
        </w:rPr>
        <w:t>ndo</w:t>
      </w:r>
      <w:r w:rsidRPr="00C61687">
        <w:rPr>
          <w:iCs/>
        </w:rPr>
        <w:t xml:space="preserve"> ciertas fotografías incrementa</w:t>
      </w:r>
      <w:r>
        <w:rPr>
          <w:iCs/>
        </w:rPr>
        <w:t>ban</w:t>
      </w:r>
      <w:r w:rsidRPr="00C61687">
        <w:rPr>
          <w:iCs/>
        </w:rPr>
        <w:t xml:space="preserve"> sus ventas. </w:t>
      </w:r>
      <w:r>
        <w:rPr>
          <w:iCs/>
        </w:rPr>
        <w:t xml:space="preserve">Algunos </w:t>
      </w:r>
      <w:r w:rsidRPr="00C61687">
        <w:rPr>
          <w:iCs/>
        </w:rPr>
        <w:t>ejemplos de falsificación y manipulación de imágenes</w:t>
      </w:r>
      <w:r>
        <w:rPr>
          <w:iCs/>
        </w:rPr>
        <w:t xml:space="preserve"> en situaciones importantes de la historia</w:t>
      </w:r>
      <w:r w:rsidRPr="00C61687">
        <w:rPr>
          <w:iCs/>
        </w:rPr>
        <w:t>.</w:t>
      </w:r>
      <w:r>
        <w:rPr>
          <w:iCs/>
        </w:rPr>
        <w:t xml:space="preserve"> </w:t>
      </w:r>
    </w:p>
    <w:p w14:paraId="29A4E4BF" w14:textId="572815CC" w:rsidR="001A3E14" w:rsidRPr="00C61687" w:rsidRDefault="001A3E14" w:rsidP="001A3E14">
      <w:pPr>
        <w:pStyle w:val="Estilo12ptPrimeralnea05cm"/>
      </w:pPr>
      <w:r w:rsidRPr="00C61687">
        <w:rPr>
          <w:iCs/>
        </w:rPr>
        <w:t xml:space="preserve">En </w:t>
      </w:r>
      <w:r>
        <w:rPr>
          <w:iCs/>
        </w:rPr>
        <w:t>la F</w:t>
      </w:r>
      <w:r w:rsidR="00461FF8">
        <w:rPr>
          <w:iCs/>
        </w:rPr>
        <w:t>igura 1</w:t>
      </w:r>
      <w:r>
        <w:rPr>
          <w:iCs/>
        </w:rPr>
        <w:t>.2</w:t>
      </w:r>
      <w:r w:rsidRPr="00C61687">
        <w:rPr>
          <w:iCs/>
        </w:rPr>
        <w:t xml:space="preserve"> se </w:t>
      </w:r>
      <w:r>
        <w:rPr>
          <w:iCs/>
        </w:rPr>
        <w:t>muestra un claro ejemplo de manipulación de fotografías desde los principios de la propia fotografía.</w:t>
      </w:r>
      <w:r>
        <w:t xml:space="preserve"> </w:t>
      </w:r>
      <w:r w:rsidRPr="00711BA8">
        <w:rPr>
          <w:lang w:val="es-ES"/>
        </w:rPr>
        <w:t xml:space="preserve">En la </w:t>
      </w:r>
      <w:r>
        <w:rPr>
          <w:lang w:val="es-ES"/>
        </w:rPr>
        <w:t>Figu</w:t>
      </w:r>
      <w:r w:rsidR="00461FF8">
        <w:rPr>
          <w:lang w:val="es-ES"/>
        </w:rPr>
        <w:t>ra 1</w:t>
      </w:r>
      <w:r>
        <w:rPr>
          <w:lang w:val="es-ES"/>
        </w:rPr>
        <w:t>.2.a</w:t>
      </w:r>
      <w:r w:rsidRPr="00711BA8">
        <w:rPr>
          <w:lang w:val="es-ES"/>
        </w:rPr>
        <w:t xml:space="preserve"> se muestra la fotografía de Lenin y Trotsky</w:t>
      </w:r>
      <w:r>
        <w:rPr>
          <w:lang w:val="es-ES"/>
        </w:rPr>
        <w:t>, de la Unión Soviética</w:t>
      </w:r>
      <w:r w:rsidRPr="00711BA8">
        <w:rPr>
          <w:lang w:val="es-ES"/>
        </w:rPr>
        <w:t xml:space="preserve">, mientras que en la </w:t>
      </w:r>
      <w:r w:rsidR="00461FF8">
        <w:rPr>
          <w:lang w:val="es-ES"/>
        </w:rPr>
        <w:t>Figura 1</w:t>
      </w:r>
      <w:r>
        <w:rPr>
          <w:lang w:val="es-ES"/>
        </w:rPr>
        <w:t>.</w:t>
      </w:r>
      <w:r w:rsidRPr="00711BA8">
        <w:rPr>
          <w:lang w:val="es-ES"/>
        </w:rPr>
        <w:t>2</w:t>
      </w:r>
      <w:r>
        <w:rPr>
          <w:lang w:val="es-ES"/>
        </w:rPr>
        <w:t>.b</w:t>
      </w:r>
      <w:r w:rsidRPr="00711BA8">
        <w:rPr>
          <w:lang w:val="es-ES"/>
        </w:rPr>
        <w:t xml:space="preserve"> se muestra la misma imagen manipulada, donde Trotsky y otra persona fueron removidas</w:t>
      </w:r>
      <w:r>
        <w:rPr>
          <w:lang w:val="es-ES"/>
        </w:rPr>
        <w:t xml:space="preserve"> por motivos políticos, ya que, Trotsky, al ser un personaje no grato para la vida política de dicho país fue removido de muchas de las imágenes</w:t>
      </w:r>
      <w:r w:rsidRPr="00711BA8">
        <w:rPr>
          <w:lang w:val="es-ES"/>
        </w:rPr>
        <w:t>.</w:t>
      </w:r>
    </w:p>
    <w:p w14:paraId="35E847AF" w14:textId="77777777" w:rsidR="001A3E14" w:rsidRPr="00C61687" w:rsidRDefault="001A3E14" w:rsidP="001A3E14">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2B12C550" w14:textId="77777777" w:rsidR="001A3E14" w:rsidRDefault="001A3E14" w:rsidP="001A3E14"/>
    <w:p w14:paraId="0A286582" w14:textId="77777777" w:rsidR="001A3E14" w:rsidRDefault="001A3E14" w:rsidP="001A3E14"/>
    <w:p w14:paraId="4ACADEBA" w14:textId="77777777" w:rsidR="001A3E14" w:rsidRDefault="001A3E14" w:rsidP="001A3E14">
      <w:pPr>
        <w:jc w:val="right"/>
      </w:pPr>
      <w:r w:rsidRPr="00773D59">
        <w:rPr>
          <w:noProof/>
          <w:lang w:val="es-ES_tradnl" w:eastAsia="es-ES_tradnl"/>
        </w:rPr>
        <w:drawing>
          <wp:inline distT="0" distB="0" distL="0" distR="0" wp14:anchorId="5A67DBE2" wp14:editId="5D6B4C69">
            <wp:extent cx="5396230" cy="1664335"/>
            <wp:effectExtent l="0" t="0" r="0" b="1206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6230" cy="1664335"/>
                    </a:xfrm>
                    <a:prstGeom prst="rect">
                      <a:avLst/>
                    </a:prstGeom>
                  </pic:spPr>
                </pic:pic>
              </a:graphicData>
            </a:graphic>
          </wp:inline>
        </w:drawing>
      </w:r>
    </w:p>
    <w:p w14:paraId="63CF6FBE" w14:textId="77777777" w:rsidR="001A3E14" w:rsidRPr="00550772" w:rsidRDefault="001A3E14" w:rsidP="001A3E14">
      <w:pPr>
        <w:tabs>
          <w:tab w:val="left" w:pos="1792"/>
          <w:tab w:val="left" w:pos="5529"/>
        </w:tabs>
        <w:rPr>
          <w:rStyle w:val="nfasis"/>
          <w:rFonts w:ascii="Book Antiqua" w:hAnsi="Book Antiqua"/>
          <w:iCs w:val="0"/>
          <w:sz w:val="20"/>
        </w:rPr>
      </w:pPr>
      <w:r w:rsidRPr="00550772">
        <w:rPr>
          <w:rFonts w:ascii="Book Antiqua" w:hAnsi="Book Antiqua"/>
          <w:i/>
          <w:sz w:val="20"/>
        </w:rPr>
        <w:tab/>
      </w:r>
      <w:r w:rsidRPr="009C1224">
        <w:rPr>
          <w:rFonts w:ascii="Book Antiqua" w:hAnsi="Book Antiqua"/>
          <w:sz w:val="20"/>
        </w:rPr>
        <w:t>(</w:t>
      </w:r>
      <w:r w:rsidRPr="001346BB">
        <w:rPr>
          <w:rFonts w:ascii="Book Antiqua" w:hAnsi="Book Antiqua"/>
          <w:sz w:val="20"/>
          <w:szCs w:val="20"/>
          <w:lang w:eastAsia="en-US"/>
        </w:rPr>
        <w:t>a) Imagen real</w:t>
      </w:r>
      <w:r w:rsidRPr="00550772">
        <w:rPr>
          <w:rFonts w:ascii="Book Antiqua" w:hAnsi="Book Antiqua"/>
          <w:i/>
          <w:sz w:val="20"/>
        </w:rPr>
        <w:tab/>
      </w:r>
      <w:r w:rsidRPr="001346BB">
        <w:rPr>
          <w:rFonts w:ascii="Book Antiqua" w:hAnsi="Book Antiqua"/>
          <w:sz w:val="20"/>
          <w:szCs w:val="20"/>
          <w:lang w:eastAsia="en-US"/>
        </w:rPr>
        <w:t>(b) Imagen manipulada</w:t>
      </w:r>
      <w:r w:rsidRPr="00550772" w:rsidDel="00AE7C7D">
        <w:rPr>
          <w:rFonts w:ascii="Book Antiqua" w:hAnsi="Book Antiqua"/>
          <w:i/>
          <w:sz w:val="20"/>
        </w:rPr>
        <w:t xml:space="preserve"> </w:t>
      </w:r>
    </w:p>
    <w:p w14:paraId="27FEB4A0" w14:textId="3F318A68" w:rsidR="001A3E14" w:rsidRPr="00773B08" w:rsidRDefault="00045952" w:rsidP="001A3E14">
      <w:pPr>
        <w:pStyle w:val="Figprot"/>
      </w:pPr>
      <w:bookmarkStart w:id="15" w:name="_Toc484586182"/>
      <w:r>
        <w:lastRenderedPageBreak/>
        <w:t>Figura 1</w:t>
      </w:r>
      <w:r w:rsidR="001A3E14" w:rsidRPr="00773B08">
        <w:t>.2: Lenin y Trotsky</w:t>
      </w:r>
      <w:bookmarkEnd w:id="15"/>
    </w:p>
    <w:p w14:paraId="7164277A" w14:textId="2353140D" w:rsidR="001A3E14" w:rsidRDefault="001A3E14" w:rsidP="001A3E14">
      <w:pPr>
        <w:pStyle w:val="Estilo12ptPrimeralnea05cm"/>
      </w:pPr>
      <w:r>
        <w:t>Asimismo, e</w:t>
      </w:r>
      <w:r w:rsidRPr="006A2ED5">
        <w:t xml:space="preserve">n la </w:t>
      </w:r>
      <w:r>
        <w:t>F</w:t>
      </w:r>
      <w:r w:rsidRPr="006A2ED5">
        <w:t xml:space="preserve">igura </w:t>
      </w:r>
      <w:r w:rsidR="00270C06">
        <w:t>1</w:t>
      </w:r>
      <w:r>
        <w:t xml:space="preserve">.3 </w:t>
      </w:r>
      <w:r w:rsidRPr="006A2ED5">
        <w:t>se aprecia como en la imagen (</w:t>
      </w:r>
      <w:r w:rsidR="004C01B0">
        <w:t>Figura 1</w:t>
      </w:r>
      <w:r>
        <w:t>.3.</w:t>
      </w:r>
      <w:r w:rsidRPr="006A2ED5">
        <w:t>b) han sido eliminadas de la escena las personas que aparecen detrás del hombre que está en primer plano en la imagen original (</w:t>
      </w:r>
      <w:r w:rsidR="004C01B0">
        <w:t>Figura 1</w:t>
      </w:r>
      <w:r>
        <w:t>.3.</w:t>
      </w:r>
      <w:r w:rsidRPr="006A2ED5">
        <w:t>a).</w:t>
      </w:r>
    </w:p>
    <w:p w14:paraId="2A4B6CDB" w14:textId="77777777" w:rsidR="001A3E14" w:rsidRDefault="001A3E14" w:rsidP="001A3E14">
      <w:pPr>
        <w:jc w:val="center"/>
        <w:rPr>
          <w:rStyle w:val="nfasis"/>
          <w:i w:val="0"/>
        </w:rPr>
      </w:pPr>
    </w:p>
    <w:p w14:paraId="2A9BD903" w14:textId="77777777" w:rsidR="001A3E14" w:rsidRDefault="001A3E14" w:rsidP="001A3E14">
      <w:pPr>
        <w:jc w:val="center"/>
        <w:rPr>
          <w:rStyle w:val="nfasis"/>
          <w:i w:val="0"/>
        </w:rPr>
      </w:pPr>
    </w:p>
    <w:p w14:paraId="37E11E8F" w14:textId="77777777" w:rsidR="001A3E14" w:rsidRDefault="001A3E14" w:rsidP="001A3E14">
      <w:pPr>
        <w:jc w:val="center"/>
        <w:rPr>
          <w:rStyle w:val="nfasis"/>
          <w:i w:val="0"/>
        </w:rPr>
      </w:pPr>
      <w:r w:rsidRPr="0077103A">
        <w:rPr>
          <w:rStyle w:val="nfasis"/>
          <w:i w:val="0"/>
          <w:noProof/>
          <w:lang w:val="es-ES_tradnl" w:eastAsia="es-ES_tradnl"/>
        </w:rPr>
        <w:drawing>
          <wp:inline distT="0" distB="0" distL="0" distR="0" wp14:anchorId="785F33C7" wp14:editId="77525F1D">
            <wp:extent cx="3775075" cy="1908867"/>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87038" cy="1914916"/>
                    </a:xfrm>
                    <a:prstGeom prst="rect">
                      <a:avLst/>
                    </a:prstGeom>
                  </pic:spPr>
                </pic:pic>
              </a:graphicData>
            </a:graphic>
          </wp:inline>
        </w:drawing>
      </w:r>
    </w:p>
    <w:p w14:paraId="525E1EF4" w14:textId="7114F470" w:rsidR="001A3E14" w:rsidRPr="00550772" w:rsidRDefault="009A30F9" w:rsidP="009A30F9">
      <w:pPr>
        <w:tabs>
          <w:tab w:val="left" w:pos="2336"/>
          <w:tab w:val="center" w:pos="5422"/>
        </w:tabs>
        <w:jc w:val="both"/>
        <w:rPr>
          <w:rStyle w:val="nfasis"/>
          <w:rFonts w:ascii="Book Antiqua" w:hAnsi="Book Antiqua"/>
          <w:i w:val="0"/>
          <w:sz w:val="20"/>
        </w:rPr>
      </w:pPr>
      <w:r>
        <w:rPr>
          <w:rStyle w:val="nfasis"/>
          <w:rFonts w:ascii="Book Antiqua" w:hAnsi="Book Antiqua"/>
          <w:i w:val="0"/>
          <w:sz w:val="20"/>
        </w:rPr>
        <w:t xml:space="preserve">                                     </w:t>
      </w:r>
      <w:r w:rsidR="001A3E14" w:rsidRPr="00330F3A">
        <w:rPr>
          <w:rStyle w:val="nfasis"/>
          <w:rFonts w:ascii="Book Antiqua" w:hAnsi="Book Antiqua"/>
          <w:i w:val="0"/>
          <w:sz w:val="20"/>
        </w:rPr>
        <w:t>(a)</w:t>
      </w:r>
      <w:r>
        <w:rPr>
          <w:rStyle w:val="nfasis"/>
          <w:rFonts w:ascii="Book Antiqua" w:hAnsi="Book Antiqua"/>
          <w:i w:val="0"/>
          <w:sz w:val="20"/>
        </w:rPr>
        <w:t>Imagen Original</w:t>
      </w:r>
      <w:r w:rsidR="001A3E14" w:rsidRPr="00550772">
        <w:rPr>
          <w:rStyle w:val="nfasis"/>
          <w:rFonts w:ascii="Book Antiqua" w:hAnsi="Book Antiqua"/>
          <w:sz w:val="20"/>
        </w:rPr>
        <w:tab/>
      </w:r>
      <w:r>
        <w:rPr>
          <w:rStyle w:val="nfasis"/>
          <w:rFonts w:ascii="Book Antiqua" w:hAnsi="Book Antiqua"/>
          <w:sz w:val="20"/>
        </w:rPr>
        <w:t xml:space="preserve">              </w:t>
      </w:r>
      <w:r w:rsidR="001A3E14" w:rsidRPr="00330F3A">
        <w:rPr>
          <w:rStyle w:val="nfasis"/>
          <w:rFonts w:ascii="Book Antiqua" w:hAnsi="Book Antiqua"/>
          <w:i w:val="0"/>
          <w:sz w:val="20"/>
        </w:rPr>
        <w:t>(b)</w:t>
      </w:r>
      <w:r>
        <w:rPr>
          <w:rStyle w:val="nfasis"/>
          <w:rFonts w:ascii="Book Antiqua" w:hAnsi="Book Antiqua"/>
          <w:i w:val="0"/>
          <w:sz w:val="20"/>
        </w:rPr>
        <w:t>Imagen manipulada</w:t>
      </w:r>
    </w:p>
    <w:p w14:paraId="7FD649A8" w14:textId="59ED14A8" w:rsidR="001A3E14" w:rsidRPr="004D04DE" w:rsidRDefault="00F76A40" w:rsidP="004D04DE">
      <w:pPr>
        <w:pStyle w:val="Figprot"/>
      </w:pPr>
      <w:bookmarkStart w:id="16" w:name="_Toc484586183"/>
      <w:r>
        <w:t>Figura 1</w:t>
      </w:r>
      <w:r w:rsidR="00CC503E">
        <w:t>.3</w:t>
      </w:r>
      <w:r w:rsidR="001A3E14" w:rsidRPr="004D04DE">
        <w:t>: Ejemplo de manipulación de imágenes con objetivo de ocultar contenido.</w:t>
      </w:r>
      <w:bookmarkEnd w:id="16"/>
    </w:p>
    <w:p w14:paraId="5AD4BC1F" w14:textId="36C89B53" w:rsidR="001A3E14" w:rsidRPr="006A2ED5" w:rsidRDefault="001A3E14" w:rsidP="00382947">
      <w:pPr>
        <w:pStyle w:val="Estilo12ptPrimeralnea05cm"/>
        <w:tabs>
          <w:tab w:val="left" w:pos="1960"/>
        </w:tabs>
      </w:pPr>
    </w:p>
    <w:p w14:paraId="2E41E879" w14:textId="7E33B598" w:rsidR="001A3E14" w:rsidRPr="00C61687" w:rsidRDefault="001A3E14" w:rsidP="001A3E14">
      <w:pPr>
        <w:pStyle w:val="Estilo12ptPrimeralnea05cm"/>
      </w:pPr>
      <w:r>
        <w:t xml:space="preserve">Otro </w:t>
      </w:r>
      <w:r w:rsidRPr="00C61687">
        <w:t>caso</w:t>
      </w:r>
      <w:r>
        <w:t xml:space="preserve"> se presenta en una</w:t>
      </w:r>
      <w:r w:rsidRPr="00C61687">
        <w:t xml:space="preserve"> de las </w:t>
      </w:r>
      <w:r>
        <w:t xml:space="preserve">imágenes </w:t>
      </w:r>
      <w:r w:rsidRPr="00C61687">
        <w:t xml:space="preserve">más impactantes del 2005, en la que se aprecia la técnica de </w:t>
      </w:r>
      <w:r>
        <w:t xml:space="preserve">composición de imágenes a partir de dos </w:t>
      </w:r>
      <w:r w:rsidRPr="00C61687">
        <w:t>imágenes diferentes.</w:t>
      </w:r>
      <w:r>
        <w:t xml:space="preserve"> </w:t>
      </w:r>
      <w:r w:rsidRPr="00C61687">
        <w:t xml:space="preserve">La </w:t>
      </w:r>
      <w:r>
        <w:t>fotografía</w:t>
      </w:r>
      <w:r w:rsidRPr="00C61687">
        <w:t xml:space="preserve"> </w:t>
      </w:r>
      <w:r w:rsidR="007C6AFD">
        <w:t>mostrada en la Figura 1</w:t>
      </w:r>
      <w:r>
        <w:t xml:space="preserve">.4 </w:t>
      </w:r>
      <w:r w:rsidRPr="00C61687">
        <w:t>fue tomada en una maniobra del ejército inglés en las costas africanas, pero posteriormente se descubrió que fue un montaje y se descubrió la imagen donde aparece el tiburón</w:t>
      </w:r>
      <w:r w:rsidR="007C6AFD">
        <w:t>. La imagen de Figura 1</w:t>
      </w:r>
      <w:r>
        <w:t xml:space="preserve">.4.a está manipulada, ya que en realidad es la mezcla </w:t>
      </w:r>
      <w:r w:rsidR="007C6AFD">
        <w:t>de las imágenes de las Figuras 1.4.b y 1</w:t>
      </w:r>
      <w:r>
        <w:t>.4.c.</w:t>
      </w:r>
      <w:r w:rsidRPr="00C61687" w:rsidDel="00AE5C11">
        <w:t xml:space="preserve"> </w:t>
      </w:r>
    </w:p>
    <w:p w14:paraId="3180436C" w14:textId="77777777" w:rsidR="001A3E14" w:rsidRPr="00C61687" w:rsidRDefault="001A3E14" w:rsidP="001A3E14">
      <w:pPr>
        <w:pStyle w:val="Estilo12ptPrimeralnea05cm"/>
      </w:pPr>
    </w:p>
    <w:p w14:paraId="20A75B6E" w14:textId="77777777" w:rsidR="001A3E14" w:rsidRDefault="001A3E14" w:rsidP="001A3E14">
      <w:pPr>
        <w:jc w:val="center"/>
        <w:rPr>
          <w:rStyle w:val="nfasis"/>
          <w:i w:val="0"/>
        </w:rPr>
      </w:pPr>
      <w:r w:rsidRPr="00CA1456">
        <w:rPr>
          <w:rStyle w:val="nfasis"/>
          <w:i w:val="0"/>
          <w:noProof/>
          <w:lang w:val="es-ES_tradnl" w:eastAsia="es-ES_tradnl"/>
        </w:rPr>
        <w:lastRenderedPageBreak/>
        <w:drawing>
          <wp:inline distT="0" distB="0" distL="0" distR="0" wp14:anchorId="2E17C543" wp14:editId="60F75A34">
            <wp:extent cx="2763012" cy="2067560"/>
            <wp:effectExtent l="0" t="0" r="571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71627" cy="2074007"/>
                    </a:xfrm>
                    <a:prstGeom prst="rect">
                      <a:avLst/>
                    </a:prstGeom>
                  </pic:spPr>
                </pic:pic>
              </a:graphicData>
            </a:graphic>
          </wp:inline>
        </w:drawing>
      </w:r>
    </w:p>
    <w:p w14:paraId="4F6B5297" w14:textId="77777777" w:rsidR="001A3E14" w:rsidRPr="00DC6A24" w:rsidRDefault="001A3E14" w:rsidP="001A3E14">
      <w:pPr>
        <w:jc w:val="center"/>
        <w:rPr>
          <w:rStyle w:val="nfasis"/>
          <w:rFonts w:ascii="Book Antiqua" w:hAnsi="Book Antiqua"/>
          <w:i w:val="0"/>
          <w:sz w:val="20"/>
        </w:rPr>
      </w:pPr>
      <w:r w:rsidRPr="00DC6A24">
        <w:rPr>
          <w:rStyle w:val="nfasis"/>
          <w:rFonts w:ascii="Book Antiqua" w:hAnsi="Book Antiqua"/>
          <w:i w:val="0"/>
          <w:sz w:val="20"/>
        </w:rPr>
        <w:t>(a) Imagen compuesta</w:t>
      </w:r>
    </w:p>
    <w:p w14:paraId="634C5D92" w14:textId="77777777" w:rsidR="001A3E14" w:rsidRDefault="001A3E14" w:rsidP="001A3E14">
      <w:pPr>
        <w:jc w:val="center"/>
        <w:rPr>
          <w:rStyle w:val="nfasis"/>
          <w:i w:val="0"/>
        </w:rPr>
      </w:pPr>
    </w:p>
    <w:p w14:paraId="03AE8767" w14:textId="77777777" w:rsidR="001A3E14" w:rsidRDefault="001A3E14" w:rsidP="001A3E14">
      <w:pPr>
        <w:rPr>
          <w:rStyle w:val="nfasis"/>
          <w:i w:val="0"/>
        </w:rPr>
      </w:pPr>
      <w:r w:rsidRPr="0060546A">
        <w:rPr>
          <w:rStyle w:val="nfasis"/>
          <w:i w:val="0"/>
          <w:noProof/>
          <w:lang w:val="es-ES_tradnl" w:eastAsia="es-ES_tradnl"/>
        </w:rPr>
        <w:drawing>
          <wp:inline distT="0" distB="0" distL="0" distR="0" wp14:anchorId="0C4C65F2" wp14:editId="69EF9B5A">
            <wp:extent cx="5396230" cy="1909445"/>
            <wp:effectExtent l="0" t="0" r="0" b="0"/>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598D3A55" w14:textId="77777777" w:rsidR="001A3E14" w:rsidRPr="00DC6A24" w:rsidRDefault="001A3E14" w:rsidP="001A3E14">
      <w:pPr>
        <w:tabs>
          <w:tab w:val="left" w:pos="1792"/>
          <w:tab w:val="left" w:pos="6272"/>
        </w:tabs>
        <w:rPr>
          <w:rStyle w:val="nfasis"/>
          <w:rFonts w:ascii="Book Antiqua" w:hAnsi="Book Antiqua"/>
          <w:i w:val="0"/>
          <w:sz w:val="20"/>
        </w:rPr>
      </w:pPr>
      <w:r w:rsidRPr="00550772">
        <w:rPr>
          <w:rStyle w:val="nfasis"/>
          <w:rFonts w:ascii="Book Antiqua" w:hAnsi="Book Antiqua"/>
          <w:sz w:val="20"/>
        </w:rPr>
        <w:tab/>
      </w:r>
      <w:r w:rsidRPr="00DC6A24">
        <w:rPr>
          <w:rStyle w:val="nfasis"/>
          <w:rFonts w:ascii="Book Antiqua" w:hAnsi="Book Antiqua"/>
          <w:i w:val="0"/>
          <w:sz w:val="20"/>
        </w:rPr>
        <w:t>(b) Imagen (1)</w:t>
      </w:r>
      <w:r w:rsidRPr="00DC6A24">
        <w:rPr>
          <w:rStyle w:val="nfasis"/>
          <w:rFonts w:ascii="Book Antiqua" w:hAnsi="Book Antiqua"/>
          <w:i w:val="0"/>
          <w:sz w:val="20"/>
        </w:rPr>
        <w:tab/>
        <w:t>(c) Imagen (2)</w:t>
      </w:r>
    </w:p>
    <w:p w14:paraId="1A03A666" w14:textId="77777777" w:rsidR="001A3E14" w:rsidRDefault="001A3E14" w:rsidP="001A3E14">
      <w:pPr>
        <w:tabs>
          <w:tab w:val="left" w:pos="1792"/>
          <w:tab w:val="left" w:pos="6272"/>
        </w:tabs>
        <w:rPr>
          <w:rStyle w:val="nfasis"/>
          <w:i w:val="0"/>
        </w:rPr>
      </w:pPr>
    </w:p>
    <w:p w14:paraId="1CBF0297" w14:textId="24B6821F" w:rsidR="00B656B6" w:rsidRPr="004D04DE" w:rsidRDefault="00B656B6" w:rsidP="00B656B6">
      <w:pPr>
        <w:pStyle w:val="Figprot"/>
      </w:pPr>
      <w:bookmarkStart w:id="17" w:name="_Toc484586184"/>
      <w:r>
        <w:t>Figura 1.4</w:t>
      </w:r>
      <w:r w:rsidRPr="004D04DE">
        <w:t xml:space="preserve">: </w:t>
      </w:r>
      <w:r w:rsidRPr="00DC6A24">
        <w:rPr>
          <w:rStyle w:val="nfasis"/>
          <w:i w:val="0"/>
        </w:rPr>
        <w:t>Ejemplo de empalme de imágenes.</w:t>
      </w:r>
      <w:bookmarkEnd w:id="17"/>
    </w:p>
    <w:p w14:paraId="2659CCEC" w14:textId="77777777" w:rsidR="00B656B6" w:rsidRPr="00DC6A24" w:rsidRDefault="00B656B6" w:rsidP="001A3E14">
      <w:pPr>
        <w:tabs>
          <w:tab w:val="left" w:pos="1792"/>
          <w:tab w:val="left" w:pos="6272"/>
        </w:tabs>
        <w:jc w:val="center"/>
        <w:rPr>
          <w:rStyle w:val="nfasis"/>
          <w:i w:val="0"/>
        </w:rPr>
      </w:pPr>
    </w:p>
    <w:p w14:paraId="15050ABC" w14:textId="77777777" w:rsidR="001A3E14" w:rsidRDefault="001A3E14" w:rsidP="001A3E14">
      <w:pPr>
        <w:jc w:val="center"/>
        <w:rPr>
          <w:rStyle w:val="nfasis"/>
          <w:i w:val="0"/>
        </w:rPr>
      </w:pPr>
    </w:p>
    <w:p w14:paraId="7D7990E8" w14:textId="77777777" w:rsidR="001A3E14" w:rsidRDefault="001A3E14" w:rsidP="001A3E14">
      <w:pPr>
        <w:jc w:val="center"/>
        <w:rPr>
          <w:rStyle w:val="nfasis"/>
          <w:i w:val="0"/>
        </w:rPr>
      </w:pPr>
    </w:p>
    <w:p w14:paraId="3BB9007A" w14:textId="21F6F994" w:rsidR="001A3E14" w:rsidRDefault="001A3E14" w:rsidP="001A3E14">
      <w:pPr>
        <w:pStyle w:val="Estilo12ptPrimeralnea05cm"/>
        <w:ind w:firstLine="0"/>
        <w:rPr>
          <w:iCs/>
        </w:rPr>
      </w:pPr>
      <w:r>
        <w:rPr>
          <w:iCs/>
        </w:rPr>
        <w:t xml:space="preserve">En los ejemplos se observa </w:t>
      </w:r>
      <w:r w:rsidRPr="00C61687">
        <w:rPr>
          <w:iCs/>
        </w:rPr>
        <w:t xml:space="preserve">la dificultad de </w:t>
      </w:r>
      <w:r>
        <w:rPr>
          <w:iCs/>
        </w:rPr>
        <w:t xml:space="preserve">identificar </w:t>
      </w:r>
      <w:r w:rsidRPr="00C61687">
        <w:rPr>
          <w:iCs/>
        </w:rPr>
        <w:t>imágenes manipuladas o falsificadas</w:t>
      </w:r>
      <w:r>
        <w:rPr>
          <w:iCs/>
        </w:rPr>
        <w:t xml:space="preserve">. </w:t>
      </w:r>
      <w:r w:rsidRPr="00C61687">
        <w:rPr>
          <w:iCs/>
        </w:rPr>
        <w:t xml:space="preserve"> ya que, </w:t>
      </w:r>
      <w:r>
        <w:rPr>
          <w:iCs/>
        </w:rPr>
        <w:t>en muchos casos el acabado final tiene una calidad muy alta que hace prácticamente imposible que el ojo humano identifique la manipulación.</w:t>
      </w:r>
    </w:p>
    <w:p w14:paraId="0C778E25" w14:textId="0EAB5F5C" w:rsidR="00382947" w:rsidRDefault="00382947" w:rsidP="00382947">
      <w:pPr>
        <w:pStyle w:val="Estilo12ptPrimeralnea05cm"/>
        <w:ind w:firstLine="0"/>
      </w:pPr>
      <w:r>
        <w:t xml:space="preserve">Con la llegada de algunas poderosas herramientas de edición de imágenes, manipularlas y cambiar sus contenidos se ha convertido </w:t>
      </w:r>
      <w:r w:rsidR="005919F7">
        <w:t xml:space="preserve">en un hecho trivial, </w:t>
      </w:r>
      <w:r>
        <w:t>que se puede añadir, cambiar o borrar información significativa de una imagen, sin dejar huella de las alteraciones</w:t>
      </w:r>
      <w:r w:rsidR="005919F7">
        <w:t xml:space="preserve">. Esto ha convertido en una prioridad el desarrollo de </w:t>
      </w:r>
      <w:r>
        <w:t>métodos para identificar las operaciones de falsificación y validación de la credibilidad de las imágenes digitales.</w:t>
      </w:r>
      <w:r w:rsidR="005919F7">
        <w:t xml:space="preserve"> Asimismo, e</w:t>
      </w:r>
      <w:r>
        <w:t xml:space="preserve">l </w:t>
      </w:r>
      <w:r>
        <w:lastRenderedPageBreak/>
        <w:t>crecimiento exponencial que experimenta la tecnología y los poderosos algoritmos de manipulación de imágenes, incluyendo software como Photoshop, Corel Draw y otros, se está complicando el hecho de distinguir entre una imagen auténtica y su versión modificada</w:t>
      </w:r>
      <w:r w:rsidR="00F11F89">
        <w:t xml:space="preserve"> </w:t>
      </w:r>
      <w:r w:rsidR="00F11F89">
        <w:fldChar w:fldCharType="begin"/>
      </w:r>
      <w:r w:rsidR="00F11F89">
        <w:instrText xml:space="preserve"> ADDIN ZOTERO_ITEM CSL_CITATION {"citationID":"amfsq3gs32","properties":{"formattedCitation":"[2]","plainCitation":"[2]"},"citationItems":[{"id":"PmhXkUjU/CrpQJjHK","uris":["http://zotero.org/users/local/49djA4rk/items/QVNB2ZNF"],"uri":["http://zotero.org/users/local/49djA4rk/items/QVNB2ZNF"],"itemData":{"id":"PmhXkUjU/CrpQJjHK","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F11F89">
        <w:fldChar w:fldCharType="separate"/>
      </w:r>
      <w:r w:rsidR="00F11F89">
        <w:rPr>
          <w:noProof/>
        </w:rPr>
        <w:t>[2]</w:t>
      </w:r>
      <w:r w:rsidR="00F11F89">
        <w:fldChar w:fldCharType="end"/>
      </w:r>
      <w:r>
        <w:t>.</w:t>
      </w:r>
      <w:r w:rsidR="005919F7">
        <w:t xml:space="preserve"> </w:t>
      </w:r>
    </w:p>
    <w:p w14:paraId="7369B8C3" w14:textId="3D9BB4F5" w:rsidR="00382947" w:rsidRPr="00712809" w:rsidRDefault="00382947" w:rsidP="00382947">
      <w:pPr>
        <w:pStyle w:val="Estilo12ptPrimeralnea05cm"/>
        <w:ind w:firstLine="0"/>
      </w:pPr>
      <w:r>
        <w:t>La manipulación de imágenes usando técnicas informáticas está ganando mucha popularidad y aceptación en áreas como investigación forense, tecnologías de la información, servicios de inteligencia, escáneres médicos, periodismo, efectos especiales y películas.</w:t>
      </w:r>
      <w:r w:rsidR="009E422B">
        <w:t xml:space="preserve"> </w:t>
      </w:r>
      <w:r w:rsidRPr="00712809">
        <w:t>Por todas estas razones el an</w:t>
      </w:r>
      <w:r>
        <w:t>á</w:t>
      </w:r>
      <w:r w:rsidRPr="00712809">
        <w:t>lisis forense de im</w:t>
      </w:r>
      <w:r>
        <w:t>á</w:t>
      </w:r>
      <w:r w:rsidRPr="00712809">
        <w:t>genes digitales de dispositivos m</w:t>
      </w:r>
      <w:r>
        <w:t>ó</w:t>
      </w:r>
      <w:r w:rsidRPr="00712809">
        <w:t xml:space="preserve">viles </w:t>
      </w:r>
      <w:r>
        <w:t>está teniendo mucho auge</w:t>
      </w:r>
      <w:r w:rsidRPr="00712809">
        <w:t>. El estudio debe ser concreto para este tipo de dispositivos, ya que poseen caracter</w:t>
      </w:r>
      <w:r>
        <w:t>í</w:t>
      </w:r>
      <w:r w:rsidRPr="00712809">
        <w:t>sticas espec</w:t>
      </w:r>
      <w:r>
        <w:t>í</w:t>
      </w:r>
      <w:r w:rsidRPr="00712809">
        <w:t xml:space="preserve">ficas que permiten obtener mejores resultados. </w:t>
      </w:r>
    </w:p>
    <w:p w14:paraId="1AD15CFD" w14:textId="77777777" w:rsidR="00382947" w:rsidRDefault="00382947" w:rsidP="001A3E14">
      <w:pPr>
        <w:pStyle w:val="Estilo12ptPrimeralnea05cm"/>
        <w:ind w:firstLine="0"/>
        <w:rPr>
          <w:iCs/>
        </w:rPr>
      </w:pPr>
    </w:p>
    <w:p w14:paraId="098EAA95" w14:textId="5CE10F20" w:rsidR="00382947" w:rsidRDefault="00382947" w:rsidP="001A3E14">
      <w:pPr>
        <w:pStyle w:val="Estilo12ptPrimeralnea05cm"/>
        <w:ind w:firstLine="0"/>
        <w:rPr>
          <w:iCs/>
        </w:rPr>
      </w:pPr>
    </w:p>
    <w:p w14:paraId="410E147E" w14:textId="77777777" w:rsidR="00382947" w:rsidRPr="00C61687" w:rsidRDefault="00382947" w:rsidP="001A3E14">
      <w:pPr>
        <w:pStyle w:val="Estilo12ptPrimeralnea05cm"/>
        <w:ind w:firstLine="0"/>
        <w:rPr>
          <w:iCs/>
        </w:rPr>
      </w:pPr>
    </w:p>
    <w:p w14:paraId="1856072C" w14:textId="77777777" w:rsidR="00346E59" w:rsidRPr="001F1BB4" w:rsidRDefault="00346E59" w:rsidP="00550772">
      <w:pPr>
        <w:pStyle w:val="Estilo12ptPrimeralnea05cm"/>
        <w:spacing w:before="0" w:after="0"/>
      </w:pPr>
    </w:p>
    <w:p w14:paraId="375DD291" w14:textId="77777777" w:rsidR="00FF5EEA" w:rsidRPr="00CB2385" w:rsidRDefault="00FF5EEA" w:rsidP="00CB2385">
      <w:pPr>
        <w:pStyle w:val="Ttulo2"/>
        <w:numPr>
          <w:ilvl w:val="1"/>
          <w:numId w:val="1"/>
        </w:numPr>
        <w:rPr>
          <w:sz w:val="30"/>
          <w:szCs w:val="28"/>
        </w:rPr>
      </w:pPr>
      <w:bookmarkStart w:id="18" w:name="_Toc484586140"/>
      <w:bookmarkEnd w:id="12"/>
      <w:r w:rsidRPr="00CB2385">
        <w:rPr>
          <w:sz w:val="30"/>
          <w:szCs w:val="28"/>
        </w:rPr>
        <w:t>Objet</w:t>
      </w:r>
      <w:r w:rsidR="00045865" w:rsidRPr="00CB2385">
        <w:rPr>
          <w:sz w:val="30"/>
          <w:szCs w:val="28"/>
        </w:rPr>
        <w:t>ivos</w:t>
      </w:r>
      <w:bookmarkEnd w:id="18"/>
    </w:p>
    <w:p w14:paraId="11CED9C1" w14:textId="37DA48A1" w:rsidR="00550772" w:rsidRDefault="00445D65" w:rsidP="00550772">
      <w:pPr>
        <w:pStyle w:val="Estilo12ptPrimeralnea05cm"/>
        <w:ind w:firstLine="0"/>
      </w:pPr>
      <w:bookmarkStart w:id="19" w:name="_Toc358848244"/>
      <w:r w:rsidRPr="001F1BB4">
        <w:t>El presente Trabajo Fin de Grado (TFG) tiene los siguientes objetivos:</w:t>
      </w:r>
    </w:p>
    <w:p w14:paraId="5C136E84" w14:textId="50D0D570" w:rsidR="008C7773" w:rsidRPr="008C7773" w:rsidRDefault="008C7773"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Realizar un estudio de los trabajos e investigaciones existentes hasta el momento, relacionados sobre los tipos de posibles modificaciones en las imágenes para realizar una clasificación de las técnicas más relevantes.</w:t>
      </w:r>
    </w:p>
    <w:p w14:paraId="769901E0" w14:textId="49AF7943" w:rsidR="008C7773" w:rsidRPr="008C7773" w:rsidRDefault="00613F68"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Estudiar</w:t>
      </w:r>
      <w:r w:rsidR="008C7773">
        <w:rPr>
          <w:rFonts w:ascii="Book Antiqua" w:hAnsi="Book Antiqua" w:cs="Arial"/>
          <w:color w:val="000000"/>
        </w:rPr>
        <w:t xml:space="preserve"> de las técnicas de análisis forense de autenticación de imágenes</w:t>
      </w:r>
      <w:r w:rsidR="00A50213">
        <w:rPr>
          <w:rFonts w:ascii="Book Antiqua" w:hAnsi="Book Antiqua" w:cs="Arial"/>
          <w:color w:val="000000"/>
        </w:rPr>
        <w:t xml:space="preserve"> digitales existentes con objeto de analizar y comprender las más relevantes.</w:t>
      </w:r>
    </w:p>
    <w:p w14:paraId="57BDA385" w14:textId="77777777" w:rsidR="00FA1BBB" w:rsidRPr="00FA1BBB" w:rsidRDefault="003362AB" w:rsidP="00FA1BBB">
      <w:pPr>
        <w:pStyle w:val="NormalWeb"/>
        <w:numPr>
          <w:ilvl w:val="0"/>
          <w:numId w:val="14"/>
        </w:numPr>
        <w:spacing w:before="240" w:beforeAutospacing="0" w:after="120" w:afterAutospacing="0"/>
        <w:ind w:left="360"/>
        <w:jc w:val="both"/>
        <w:textAlignment w:val="baseline"/>
        <w:rPr>
          <w:rFonts w:ascii="Arial" w:hAnsi="Arial" w:cs="Arial"/>
          <w:color w:val="000000"/>
        </w:rPr>
      </w:pPr>
      <w:r>
        <w:rPr>
          <w:rFonts w:ascii="Book Antiqua" w:hAnsi="Book Antiqua" w:cs="Arial"/>
          <w:color w:val="000000"/>
        </w:rPr>
        <w:t xml:space="preserve">Realizar un estudio de </w:t>
      </w:r>
      <w:r w:rsidR="00816651">
        <w:rPr>
          <w:rFonts w:ascii="Book Antiqua" w:hAnsi="Book Antiqua" w:cs="Arial"/>
          <w:color w:val="000000"/>
        </w:rPr>
        <w:t>las técnicas de detección</w:t>
      </w:r>
      <w:r w:rsidR="00FA1BBB">
        <w:rPr>
          <w:rFonts w:ascii="Book Antiqua" w:hAnsi="Book Antiqua" w:cs="Arial"/>
          <w:color w:val="000000"/>
        </w:rPr>
        <w:t xml:space="preserve"> de manipulaciones existentes a fin de conocer cómo está la situación a día de hoy para poder llevar a cabo el siguiente punto.</w:t>
      </w:r>
    </w:p>
    <w:p w14:paraId="0E28911E" w14:textId="538FE51C" w:rsidR="001F1BB4" w:rsidRPr="00320EFD" w:rsidRDefault="00FA1BBB" w:rsidP="00320EFD">
      <w:pPr>
        <w:numPr>
          <w:ilvl w:val="0"/>
          <w:numId w:val="14"/>
        </w:numPr>
        <w:spacing w:before="100" w:beforeAutospacing="1" w:after="100" w:afterAutospacing="1"/>
        <w:ind w:left="360"/>
        <w:textAlignment w:val="baseline"/>
        <w:rPr>
          <w:rFonts w:ascii="Arial" w:hAnsi="Arial" w:cs="Arial"/>
          <w:color w:val="000000"/>
        </w:rPr>
      </w:pPr>
      <w:r>
        <w:rPr>
          <w:rFonts w:ascii="Book Antiqua" w:hAnsi="Book Antiqua" w:cs="Arial"/>
          <w:color w:val="000000"/>
        </w:rPr>
        <w:t>Implementar un algoritmo que permita determinar si una imagen dig</w:t>
      </w:r>
      <w:r w:rsidR="00320EFD">
        <w:rPr>
          <w:rFonts w:ascii="Book Antiqua" w:hAnsi="Book Antiqua" w:cs="Arial"/>
          <w:color w:val="000000"/>
        </w:rPr>
        <w:t xml:space="preserve">ital ha sido manipulada </w:t>
      </w:r>
      <w:r w:rsidR="004F50FD">
        <w:rPr>
          <w:rFonts w:ascii="Book Antiqua" w:hAnsi="Book Antiqua" w:cs="Arial"/>
          <w:color w:val="000000"/>
        </w:rPr>
        <w:t>mediante alguna de las técnicas que se estudian tanto de manipulación como de detección.</w:t>
      </w:r>
    </w:p>
    <w:p w14:paraId="3BA20F16" w14:textId="52FF058D" w:rsidR="00C628CA" w:rsidRPr="003244EC" w:rsidRDefault="003831F5" w:rsidP="003244EC">
      <w:pPr>
        <w:pStyle w:val="Ttulo2"/>
        <w:numPr>
          <w:ilvl w:val="1"/>
          <w:numId w:val="1"/>
        </w:numPr>
        <w:rPr>
          <w:sz w:val="30"/>
          <w:szCs w:val="28"/>
        </w:rPr>
      </w:pPr>
      <w:bookmarkStart w:id="20" w:name="_Toc484586141"/>
      <w:bookmarkEnd w:id="19"/>
      <w:r w:rsidRPr="000A4DA7">
        <w:rPr>
          <w:sz w:val="30"/>
          <w:szCs w:val="28"/>
        </w:rPr>
        <w:lastRenderedPageBreak/>
        <w:t>Plan de Trabajo</w:t>
      </w:r>
      <w:bookmarkEnd w:id="20"/>
      <w:r w:rsidR="00C628CA" w:rsidRPr="003244EC">
        <w:rPr>
          <w:bCs/>
          <w:lang w:val="es-ES"/>
        </w:rPr>
        <w:t xml:space="preserve"> </w:t>
      </w:r>
    </w:p>
    <w:p w14:paraId="76CA323C" w14:textId="72203EE9" w:rsidR="006E63C9" w:rsidRDefault="00424361" w:rsidP="006B5E63">
      <w:pPr>
        <w:pStyle w:val="Estilo12ptPrimeralnea05cm"/>
        <w:rPr>
          <w:bCs/>
          <w:lang w:val="es-ES"/>
        </w:rPr>
      </w:pPr>
      <w:r>
        <w:rPr>
          <w:bCs/>
          <w:lang w:val="es-ES"/>
        </w:rPr>
        <w:t>El proyecto se ha realizad</w:t>
      </w:r>
      <w:r w:rsidR="00B70F18">
        <w:rPr>
          <w:bCs/>
          <w:lang w:val="es-ES"/>
        </w:rPr>
        <w:t>o en 3 fases: Definición, Ejecución y Documentación del Proyecto. Las actividades llevadas a cabo en cada una de las fases se presentan en la Tabla 1.1.</w:t>
      </w:r>
    </w:p>
    <w:p w14:paraId="17699E4D" w14:textId="270913D5" w:rsidR="00B57916" w:rsidRDefault="00B70F18" w:rsidP="00511038">
      <w:pPr>
        <w:pStyle w:val="Estilo12ptPrimeralnea05cm"/>
        <w:rPr>
          <w:bCs/>
          <w:lang w:val="es-ES"/>
        </w:rPr>
      </w:pPr>
      <w:r>
        <w:rPr>
          <w:bCs/>
          <w:lang w:val="es-ES"/>
        </w:rPr>
        <w:t xml:space="preserve">En la primera fase se establecieron los objetivos y el alcance del Trabajo de Fin de Grado, las reuniones con el equipo de tutores semanales y el seguimiento del trabajo realizado durante la elaboración del trabajo para revisar y aclarar dudas de lo acordado durante las reuniones. Más adelante, durante la fase de Ejecución se llevó a cabo el proyecto definido en la primera fase, </w:t>
      </w:r>
      <w:r w:rsidR="00511038">
        <w:rPr>
          <w:bCs/>
          <w:lang w:val="es-ES"/>
        </w:rPr>
        <w:t>realizando a su vez actividades de seguimiento y control del avance del proyecto para llevar un control y seguimiento de cada una de las actividades acordadas. En esta fase se pueden diferenciar tres sub-tareas: Especificación de los requisitos del proyecto, diseño e implementación del algoritmo a proponer y por último pruebas de dicho algoritmo.</w:t>
      </w:r>
    </w:p>
    <w:p w14:paraId="224AA28E" w14:textId="76B191A7" w:rsidR="00EB747F" w:rsidRDefault="00511038" w:rsidP="00511038">
      <w:pPr>
        <w:pStyle w:val="Estilo12ptPrimeralnea05cm"/>
        <w:rPr>
          <w:bCs/>
          <w:lang w:val="es-ES"/>
        </w:rPr>
      </w:pPr>
      <w:r>
        <w:rPr>
          <w:bCs/>
          <w:lang w:val="es-ES"/>
        </w:rPr>
        <w:t>Finalmente</w:t>
      </w:r>
      <w:r w:rsidR="005D1349">
        <w:rPr>
          <w:bCs/>
          <w:lang w:val="es-ES"/>
        </w:rPr>
        <w:t>,</w:t>
      </w:r>
      <w:r>
        <w:rPr>
          <w:bCs/>
          <w:lang w:val="es-ES"/>
        </w:rPr>
        <w:t xml:space="preserve"> en la fase de Documentación, se procedió al desarrollo de toda la documentación requerida para la elaboración del Trabajo de Fin de Grado</w:t>
      </w:r>
      <w:r w:rsidR="00AA3443">
        <w:rPr>
          <w:bCs/>
          <w:lang w:val="es-ES"/>
        </w:rPr>
        <w:t>, la cual se ha realizado en paralelo con las fases anteriormente mencionadas.</w:t>
      </w:r>
    </w:p>
    <w:p w14:paraId="53298726" w14:textId="25C7DD3D" w:rsidR="009C1289" w:rsidRPr="00437494" w:rsidRDefault="00F723CC" w:rsidP="00437494">
      <w:pPr>
        <w:pStyle w:val="Estilo12ptPrimeralnea05cm"/>
        <w:rPr>
          <w:bCs/>
          <w:lang w:val="es-ES"/>
        </w:rPr>
      </w:pPr>
      <w:r>
        <w:rPr>
          <w:bCs/>
          <w:lang w:val="es-ES"/>
        </w:rPr>
        <w:t>La Figura 1.5</w:t>
      </w:r>
      <w:r w:rsidR="009C1289" w:rsidRPr="00437494">
        <w:rPr>
          <w:bCs/>
          <w:lang w:val="es-ES"/>
        </w:rPr>
        <w:t xml:space="preserve"> muestra el diagrama de Gantt del proyecto.</w:t>
      </w:r>
    </w:p>
    <w:p w14:paraId="463162F9" w14:textId="77777777" w:rsidR="00437494" w:rsidRDefault="00437494">
      <w:pPr>
        <w:jc w:val="center"/>
      </w:pPr>
      <w:r>
        <w:br w:type="page"/>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798"/>
        <w:gridCol w:w="1312"/>
        <w:gridCol w:w="1074"/>
        <w:gridCol w:w="1037"/>
      </w:tblGrid>
      <w:tr w:rsidR="008D31E7" w:rsidRPr="001F1BB4" w14:paraId="0CE19A2C" w14:textId="77777777" w:rsidTr="00550772">
        <w:trPr>
          <w:jc w:val="center"/>
        </w:trPr>
        <w:tc>
          <w:tcPr>
            <w:tcW w:w="4798" w:type="dxa"/>
            <w:shd w:val="clear" w:color="auto" w:fill="C6D9F1" w:themeFill="text2" w:themeFillTint="33"/>
            <w:vAlign w:val="center"/>
            <w:hideMark/>
          </w:tcPr>
          <w:p w14:paraId="7B329392" w14:textId="2D2A2DF2"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lastRenderedPageBreak/>
              <w:t>Nombre de tarea</w:t>
            </w:r>
          </w:p>
        </w:tc>
        <w:tc>
          <w:tcPr>
            <w:tcW w:w="1312" w:type="dxa"/>
            <w:shd w:val="clear" w:color="auto" w:fill="C6D9F1" w:themeFill="text2" w:themeFillTint="33"/>
            <w:vAlign w:val="center"/>
            <w:hideMark/>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E430CC" w14:textId="74269EBD"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efini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E30DF65" w14:textId="7A823A8A" w:rsidR="00C71A37" w:rsidRPr="001F1BB4" w:rsidRDefault="00CB09BC"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1</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3F70501" w14:textId="1AFAC4C3"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3/10/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0687ACA4" w14:textId="456B732F"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31/01</w:t>
            </w:r>
            <w:r w:rsidR="0000727E">
              <w:rPr>
                <w:rFonts w:ascii="Book Antiqua" w:hAnsi="Book Antiqua"/>
                <w:b/>
                <w:bCs/>
                <w:color w:val="000000"/>
                <w:sz w:val="20"/>
                <w:szCs w:val="20"/>
              </w:rPr>
              <w:t>/17</w:t>
            </w:r>
          </w:p>
        </w:tc>
      </w:tr>
      <w:tr w:rsidR="00C71A37" w:rsidRPr="001F1BB4" w14:paraId="29866AF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F7D5810"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6A80EAB" w14:textId="66D5EA7B"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2</w:t>
            </w:r>
            <w:r w:rsidR="00C71A37" w:rsidRPr="001F1BB4">
              <w:rPr>
                <w:rFonts w:ascii="Book Antiqua" w:eastAsiaTheme="minorHAnsi" w:hAnsi="Book Antiqua"/>
                <w:bCs/>
                <w:color w:val="000000"/>
                <w:sz w:val="20"/>
                <w:szCs w:val="20"/>
              </w:rPr>
              <w:t>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4C1C033"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F728CA" w14:textId="0A988AE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4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113C12C"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DE674FA" w14:textId="574D9C5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6</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EB747F" w:rsidRPr="001F1BB4" w14:paraId="25AA23E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99C9B0" w14:textId="72208BCC" w:rsidR="00EB747F" w:rsidRPr="001F1BB4" w:rsidRDefault="00EB747F" w:rsidP="00D12958">
            <w:pPr>
              <w:spacing w:before="40" w:after="40"/>
              <w:rPr>
                <w:rFonts w:ascii="Book Antiqua" w:hAnsi="Book Antiqua"/>
                <w:b/>
                <w:bCs/>
                <w:color w:val="000000"/>
                <w:sz w:val="20"/>
                <w:szCs w:val="20"/>
              </w:rPr>
            </w:pPr>
            <w:r>
              <w:rPr>
                <w:rFonts w:ascii="Book Antiqua" w:hAnsi="Book Antiqua"/>
                <w:b/>
                <w:bCs/>
                <w:color w:val="000000"/>
                <w:sz w:val="20"/>
                <w:szCs w:val="20"/>
              </w:rPr>
              <w:t>Ejecu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DB3543" w14:textId="00BB8601" w:rsidR="00EB747F" w:rsidRPr="001F1BB4" w:rsidRDefault="00EB747F"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6F971A63" w14:textId="615DC3CA"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1/02/17</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2DC3A02" w14:textId="3519E57D"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27/05/17</w:t>
            </w:r>
          </w:p>
        </w:tc>
      </w:tr>
      <w:tr w:rsidR="00EB747F" w:rsidRPr="001F1BB4" w14:paraId="72CAAD2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B2F880C" w14:textId="21694B9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Especificación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982D9E6" w14:textId="77777777" w:rsidR="00EB747F" w:rsidRPr="001F1BB4" w:rsidRDefault="00EB747F"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6BEE2677"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2A46A23C"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BE6CEAB"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trHeight w:val="402"/>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646113A5" w14:textId="10DC801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3B8B90" w14:textId="5BE35665" w:rsidR="00EB747F"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665FF5C"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2024391"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E4376B0"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5E7FA" w14:textId="18569774"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3E15EBA" w14:textId="23115C3F"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3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FBD79E"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38B9E44"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40FA529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0F5F1C8" w14:textId="4CFD0E10"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6493C95" w14:textId="6C0CADF5"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12A5D914"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7F858989" w14:textId="77777777" w:rsidR="00EB747F" w:rsidRPr="001F1BB4" w:rsidRDefault="00EB747F" w:rsidP="00C71A37">
            <w:pPr>
              <w:spacing w:before="40" w:after="40"/>
              <w:ind w:left="-2"/>
              <w:jc w:val="center"/>
              <w:rPr>
                <w:rFonts w:ascii="Book Antiqua" w:hAnsi="Book Antiqua"/>
                <w:bCs/>
                <w:color w:val="000000"/>
                <w:sz w:val="20"/>
                <w:szCs w:val="20"/>
              </w:rPr>
            </w:pPr>
          </w:p>
        </w:tc>
      </w:tr>
      <w:tr w:rsidR="00C71A37" w:rsidRPr="001F1BB4" w14:paraId="418A7D8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0934A6B" w14:textId="4E045212"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D9AC29D" w14:textId="7CE0FE0C" w:rsidR="00C71A37" w:rsidRPr="001F1BB4" w:rsidRDefault="009905BA"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XXX</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7528CF68" w14:textId="43ED8207"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xx/xx/xx</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39A9C8D6" w14:textId="38C9A4AB"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5/06/17</w:t>
            </w:r>
          </w:p>
        </w:tc>
      </w:tr>
      <w:tr w:rsidR="00C71A37" w:rsidRPr="001F1BB4" w14:paraId="3C26753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8FF72D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A6B8EA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FE18608"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bl>
    <w:p w14:paraId="3148D591" w14:textId="77777777" w:rsidR="00FF78B0" w:rsidRPr="001F1BB4" w:rsidRDefault="00FF78B0" w:rsidP="00FB3B32">
      <w:pPr>
        <w:pStyle w:val="Tablas7"/>
      </w:pPr>
      <w:bookmarkStart w:id="21" w:name="_Toc398136770"/>
      <w:bookmarkStart w:id="22" w:name="_Toc484417268"/>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21"/>
      <w:bookmarkEnd w:id="22"/>
    </w:p>
    <w:p w14:paraId="5235DF43" w14:textId="77777777" w:rsidR="00FF78B0" w:rsidRPr="001F1BB4" w:rsidRDefault="00FF78B0" w:rsidP="009C1289">
      <w:pPr>
        <w:pStyle w:val="Estilo12ptPrimeralnea05cm"/>
        <w:ind w:firstLine="0"/>
        <w:rPr>
          <w:bCs/>
        </w:rPr>
        <w:sectPr w:rsidR="00FF78B0" w:rsidRPr="001F1BB4" w:rsidSect="00273F10">
          <w:headerReference w:type="even" r:id="rId27"/>
          <w:headerReference w:type="default" r:id="rId28"/>
          <w:footerReference w:type="default" r:id="rId29"/>
          <w:headerReference w:type="first" r:id="rId30"/>
          <w:footerReference w:type="first" r:id="rId31"/>
          <w:pgSz w:w="11907" w:h="16840" w:code="9"/>
          <w:pgMar w:top="1701" w:right="1701" w:bottom="1701" w:left="1701" w:header="720" w:footer="851" w:gutter="0"/>
          <w:pgNumType w:start="1"/>
          <w:cols w:space="720"/>
        </w:sectPr>
      </w:pPr>
    </w:p>
    <w:p w14:paraId="77C2E108" w14:textId="7F9F194F" w:rsidR="00FF78B0" w:rsidRPr="001F1BB4" w:rsidRDefault="00B92E80" w:rsidP="00D920A9">
      <w:pPr>
        <w:pStyle w:val="Estilo12ptPrimeralnea05cm"/>
        <w:ind w:firstLine="0"/>
        <w:rPr>
          <w:bCs/>
        </w:rPr>
      </w:pPr>
      <w:r w:rsidRPr="001F1BB4">
        <w:object w:dxaOrig="23755" w:dyaOrig="9177" w14:anchorId="2F0C22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1.45pt;height:260.35pt" o:ole="">
            <v:imagedata r:id="rId32" o:title=""/>
          </v:shape>
          <o:OLEObject Type="Embed" ProgID="Photoshop.Image.11" ShapeID="_x0000_i1025" DrawAspect="Content" ObjectID="_1558331085" r:id="rId33">
            <o:FieldCodes>\s</o:FieldCodes>
          </o:OLEObject>
        </w:object>
      </w:r>
    </w:p>
    <w:p w14:paraId="0A3FEBFE" w14:textId="28C70EB7" w:rsidR="00FF78B0" w:rsidRPr="001F1BB4" w:rsidRDefault="00FF78B0" w:rsidP="00D920A9">
      <w:pPr>
        <w:pStyle w:val="Figprot"/>
        <w:rPr>
          <w:bCs/>
        </w:rPr>
      </w:pPr>
      <w:bookmarkStart w:id="23" w:name="_Toc398136787"/>
      <w:bookmarkStart w:id="24" w:name="_Toc484586185"/>
      <w:commentRangeStart w:id="25"/>
      <w:r w:rsidRPr="001F1BB4">
        <w:t>Fig</w:t>
      </w:r>
      <w:r w:rsidR="00BC2FAF" w:rsidRPr="001F1BB4">
        <w:t>ura</w:t>
      </w:r>
      <w:r w:rsidRPr="001F1BB4">
        <w:t xml:space="preserve"> </w:t>
      </w:r>
      <w:r w:rsidR="00D920A9" w:rsidRPr="001F1BB4">
        <w:t>1</w:t>
      </w:r>
      <w:r w:rsidR="00DF2A41">
        <w:t>.5</w:t>
      </w:r>
      <w:r w:rsidR="00223676" w:rsidRPr="001F1BB4">
        <w:t>:</w:t>
      </w:r>
      <w:r w:rsidRPr="001F1BB4">
        <w:t xml:space="preserve"> Diagrama de Gan</w:t>
      </w:r>
      <w:r w:rsidR="00A64F73" w:rsidRPr="001F1BB4">
        <w:t>t</w:t>
      </w:r>
      <w:r w:rsidRPr="001F1BB4">
        <w:t>t de la planificación del proyecto</w:t>
      </w:r>
      <w:bookmarkEnd w:id="23"/>
      <w:commentRangeEnd w:id="25"/>
      <w:r w:rsidR="00F65852">
        <w:rPr>
          <w:rStyle w:val="Refdecomentario"/>
          <w:rFonts w:ascii="Times New Roman" w:hAnsi="Times New Roman"/>
          <w:lang w:eastAsia="es-ES"/>
        </w:rPr>
        <w:commentReference w:id="25"/>
      </w:r>
      <w:bookmarkEnd w:id="24"/>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0A4DA7" w:rsidRDefault="00FF5EEA" w:rsidP="000A4DA7">
      <w:pPr>
        <w:pStyle w:val="Ttulo2"/>
        <w:numPr>
          <w:ilvl w:val="1"/>
          <w:numId w:val="1"/>
        </w:numPr>
        <w:rPr>
          <w:sz w:val="30"/>
          <w:szCs w:val="28"/>
        </w:rPr>
      </w:pPr>
      <w:bookmarkStart w:id="26" w:name="_Toc484586142"/>
      <w:r w:rsidRPr="000A4DA7">
        <w:rPr>
          <w:sz w:val="30"/>
          <w:szCs w:val="28"/>
        </w:rPr>
        <w:lastRenderedPageBreak/>
        <w:t>Estructura de la memoria</w:t>
      </w:r>
      <w:bookmarkEnd w:id="26"/>
    </w:p>
    <w:p w14:paraId="7C9146C5" w14:textId="7525840B" w:rsidR="005B07BB" w:rsidRPr="00BB21D5" w:rsidRDefault="00BB21D5" w:rsidP="00BB21D5">
      <w:pPr>
        <w:pStyle w:val="Estilo12ptPrimeralnea05cm"/>
      </w:pPr>
      <w:r>
        <w:t>El resto del trabajo está organizado en 7 capítulos, donde en el que nos encontramos es a modo de introducción y describe la motivación que nos ha llevado a la realización de este pr</w:t>
      </w:r>
      <w:r w:rsidR="007C463B">
        <w:t>oyecto y los objetivos,</w:t>
      </w:r>
      <w:r>
        <w:t xml:space="preserve"> así como la planificación y estructura del mismo.</w:t>
      </w:r>
    </w:p>
    <w:p w14:paraId="6C54F4E4" w14:textId="18A80F89" w:rsidR="005B07BB" w:rsidRPr="00BB21D5" w:rsidRDefault="005B07BB" w:rsidP="00BB21D5">
      <w:pPr>
        <w:pStyle w:val="Estilo12ptPrimeralnea05cm"/>
      </w:pPr>
      <w:r w:rsidRPr="00BB21D5">
        <w:t xml:space="preserve">En el capítulo 2, se habla sobre </w:t>
      </w:r>
      <w:r w:rsidR="00994249">
        <w:t xml:space="preserve">una serie de conceptos para poder comprender mejor como está compuesta una cámara, la formación de una imagen y las diferentes técnicas de identificación de la fuente </w:t>
      </w:r>
      <w:r w:rsidR="00164432">
        <w:t xml:space="preserve">de imágenes </w:t>
      </w:r>
      <w:r w:rsidR="00994249">
        <w:t>que existen.</w:t>
      </w:r>
    </w:p>
    <w:p w14:paraId="1243BC74" w14:textId="120B0744" w:rsidR="005B07BB" w:rsidRDefault="005B07BB" w:rsidP="00BB21D5">
      <w:pPr>
        <w:pStyle w:val="Estilo12ptPrimeralnea05cm"/>
      </w:pPr>
      <w:r w:rsidRPr="00BB21D5">
        <w:t xml:space="preserve">En el capítulo 3 se identifican </w:t>
      </w:r>
      <w:r w:rsidR="00E642A0">
        <w:t xml:space="preserve">detalladamente </w:t>
      </w:r>
      <w:r w:rsidRPr="00BB21D5">
        <w:t>las diferen</w:t>
      </w:r>
      <w:r w:rsidR="00E642A0">
        <w:t>tes técnicas de falsificación de imágenes digitales existentes</w:t>
      </w:r>
      <w:r w:rsidR="00BD389F">
        <w:t xml:space="preserve"> como </w:t>
      </w:r>
      <w:r w:rsidR="00C95F8A">
        <w:t>retoque, copia-pega, empalme, eliminación de la huella digital y doble compresión JPG</w:t>
      </w:r>
      <w:r w:rsidR="00E642A0">
        <w:t>.</w:t>
      </w:r>
    </w:p>
    <w:p w14:paraId="5943D005" w14:textId="30421C9E" w:rsidR="00BD389F" w:rsidRPr="00BB21D5" w:rsidRDefault="00BD389F" w:rsidP="00BB21D5">
      <w:pPr>
        <w:pStyle w:val="Estilo12ptPrimeralnea05cm"/>
      </w:pPr>
      <w:r>
        <w:t>En el capítulo 4 relacionado con el capítulo anterior se describen las diferentes técnicas de identificación de manipulación de imágenes digitales</w:t>
      </w:r>
      <w:r w:rsidR="00C95F8A">
        <w:t xml:space="preserve"> </w:t>
      </w:r>
      <w:r w:rsidR="00CD086D">
        <w:t>mencionadas</w:t>
      </w:r>
      <w:r>
        <w:t>.</w:t>
      </w:r>
    </w:p>
    <w:p w14:paraId="350A1819" w14:textId="68ED93EA" w:rsidR="007F359B" w:rsidRDefault="002216D5" w:rsidP="00BB21D5">
      <w:pPr>
        <w:pStyle w:val="Estilo12ptPrimeralnea05cm"/>
      </w:pPr>
      <w:r>
        <w:t>En el capítulo 5</w:t>
      </w:r>
      <w:r w:rsidR="005B07BB" w:rsidRPr="00BB21D5">
        <w:t xml:space="preserve"> se presenta la contribución de</w:t>
      </w:r>
      <w:r>
        <w:t xml:space="preserve"> este trabajo. En él se detalla el algoritmo</w:t>
      </w:r>
      <w:r w:rsidR="003951F2">
        <w:t xml:space="preserve"> para detectar imágenes manipuladas mediante alguna técnica de las presentadas los capítulos anteriores</w:t>
      </w:r>
      <w:r w:rsidR="005B07BB" w:rsidRPr="00BB21D5">
        <w:t xml:space="preserve">. </w:t>
      </w:r>
    </w:p>
    <w:p w14:paraId="4BA157BA" w14:textId="08F37158" w:rsidR="005B07BB" w:rsidRPr="00BB21D5" w:rsidRDefault="007F359B" w:rsidP="00BB21D5">
      <w:pPr>
        <w:pStyle w:val="Estilo12ptPrimeralnea05cm"/>
      </w:pPr>
      <w:r>
        <w:t>En el capítulo 6</w:t>
      </w:r>
      <w:r w:rsidR="005B07BB" w:rsidRPr="00BB21D5">
        <w:t>, se presenta</w:t>
      </w:r>
      <w:r>
        <w:t>n</w:t>
      </w:r>
      <w:r w:rsidR="005B07BB" w:rsidRPr="00BB21D5">
        <w:t xml:space="preserve"> l</w:t>
      </w:r>
      <w:r>
        <w:t>os experimentos realizado</w:t>
      </w:r>
      <w:r w:rsidR="005B07BB" w:rsidRPr="00BB21D5">
        <w:t xml:space="preserve">s para </w:t>
      </w:r>
      <w:r w:rsidR="002216D5">
        <w:t>evaluar el funcionamiento del algoritmo</w:t>
      </w:r>
      <w:r w:rsidR="003951F2">
        <w:t xml:space="preserve"> propuesto en el capítulo anterior, para detectar imágenes manipuladas</w:t>
      </w:r>
      <w:r w:rsidR="005B07BB" w:rsidRPr="00BB21D5">
        <w:t>.</w:t>
      </w:r>
    </w:p>
    <w:p w14:paraId="07AF4D25" w14:textId="6990BF40" w:rsidR="005B07BB" w:rsidRPr="00BB21D5" w:rsidRDefault="00D90BEA" w:rsidP="00BB21D5">
      <w:pPr>
        <w:pStyle w:val="Estilo12ptPrimeralnea05cm"/>
      </w:pPr>
      <w:r>
        <w:t>Por último, en el capítulo 7</w:t>
      </w:r>
      <w:r w:rsidR="005B07BB" w:rsidRPr="00BB21D5">
        <w:t xml:space="preserve"> se presentan las conclusiones a las que se ha podido llegar en este trabajo, y el trabajo futuro que se desprende del mismo.</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20381230" w:rsidR="00E022D8" w:rsidRPr="00CB188A" w:rsidRDefault="009E4FD4" w:rsidP="00CB2385">
      <w:pPr>
        <w:pStyle w:val="Ttulo1"/>
        <w:numPr>
          <w:ilvl w:val="0"/>
          <w:numId w:val="1"/>
        </w:numPr>
        <w:spacing w:after="720"/>
        <w:ind w:left="357" w:hanging="357"/>
      </w:pPr>
      <w:bookmarkStart w:id="27" w:name="_Toc476940437"/>
      <w:bookmarkStart w:id="28" w:name="_Toc484586143"/>
      <w:r w:rsidRPr="00CB188A">
        <w:lastRenderedPageBreak/>
        <w:t>Imágenes Digitales</w:t>
      </w:r>
      <w:bookmarkEnd w:id="27"/>
      <w:bookmarkEnd w:id="28"/>
    </w:p>
    <w:p w14:paraId="685D9F88" w14:textId="77777777" w:rsidR="00E022D8" w:rsidRPr="00C61687" w:rsidRDefault="00E022D8" w:rsidP="00CB2385">
      <w:pPr>
        <w:pStyle w:val="Estilo12ptPrimeralnea05cm"/>
        <w:ind w:firstLine="0"/>
        <w:rPr>
          <w:iCs/>
        </w:rPr>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5F7702CC" w:rsidR="00E022D8" w:rsidRPr="00C61687" w:rsidRDefault="00E022D8" w:rsidP="000A4DA7">
      <w:pPr>
        <w:pStyle w:val="Estilo12ptPrimeralnea05cm"/>
        <w:rPr>
          <w:iCs/>
        </w:rPr>
      </w:pPr>
      <w:r w:rsidRPr="00C61687">
        <w:rPr>
          <w:iCs/>
        </w:rPr>
        <w:t xml:space="preserve">Las cámaras fotográficas están formadas por varios componentes: un sistema de lentes, un grupo de filtros, una matriz de filtro de colores o CFA, un sensor de imagen y un procesador de imagen, al </w:t>
      </w:r>
      <w:r w:rsidR="003C3DBC" w:rsidRPr="00C61687">
        <w:rPr>
          <w:iCs/>
        </w:rPr>
        <w:t>cual</w:t>
      </w:r>
      <w:r w:rsidRPr="00C61687">
        <w:rPr>
          <w:iCs/>
        </w:rPr>
        <w:t xml:space="preserve"> se le llama DIP.</w:t>
      </w:r>
    </w:p>
    <w:p w14:paraId="0BB304D3" w14:textId="5047E0D9" w:rsidR="00E022D8" w:rsidRDefault="00E022D8" w:rsidP="00E022D8">
      <w:r w:rsidRPr="00C61687">
        <w:rPr>
          <w:iCs/>
        </w:rPr>
        <w:t>El proceso de generación de una imagen digital se detalla en estos pasos:</w:t>
      </w:r>
    </w:p>
    <w:p w14:paraId="6DCCD4A9" w14:textId="77777777" w:rsidR="00E022D8" w:rsidRPr="00C61687" w:rsidRDefault="00E022D8" w:rsidP="00F17A84">
      <w:pPr>
        <w:pStyle w:val="Estilo12ptPrimeralnea05cm"/>
        <w:numPr>
          <w:ilvl w:val="0"/>
          <w:numId w:val="6"/>
        </w:numPr>
        <w:ind w:left="357" w:hanging="357"/>
        <w:contextualSpacing/>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F17A84">
      <w:pPr>
        <w:pStyle w:val="Estilo12ptPrimeralnea05cm"/>
        <w:numPr>
          <w:ilvl w:val="0"/>
          <w:numId w:val="6"/>
        </w:numPr>
        <w:ind w:left="357" w:hanging="357"/>
        <w:contextualSpacing/>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F17A84">
      <w:pPr>
        <w:pStyle w:val="Estilo12ptPrimeralnea05cm"/>
        <w:numPr>
          <w:ilvl w:val="0"/>
          <w:numId w:val="6"/>
        </w:numPr>
        <w:ind w:left="357" w:hanging="357"/>
        <w:contextualSpacing/>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F17A84">
      <w:pPr>
        <w:pStyle w:val="Estilo12ptPrimeralnea05cm"/>
        <w:numPr>
          <w:ilvl w:val="0"/>
          <w:numId w:val="6"/>
        </w:numPr>
        <w:ind w:left="357" w:hanging="357"/>
        <w:contextualSpacing/>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F17A84">
      <w:pPr>
        <w:pStyle w:val="Estilo12ptPrimeralnea05cm"/>
        <w:numPr>
          <w:ilvl w:val="0"/>
          <w:numId w:val="6"/>
        </w:numPr>
        <w:ind w:left="357" w:hanging="357"/>
        <w:contextualSpacing/>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r último, el proceso de corrección gamma ajusta los valores de intensidad </w:t>
      </w:r>
      <w:r w:rsidRPr="00C61687">
        <w:rPr>
          <w:iCs/>
        </w:rPr>
        <w:lastRenderedPageBreak/>
        <w:t>de la imagen (suele variar entre fabricantes).</w:t>
      </w:r>
    </w:p>
    <w:p w14:paraId="19DE5BF6" w14:textId="1716AF74" w:rsidR="00070971" w:rsidRDefault="00E022D8" w:rsidP="00F17A84">
      <w:pPr>
        <w:pStyle w:val="Estilo12ptPrimeralnea05cm"/>
        <w:numPr>
          <w:ilvl w:val="0"/>
          <w:numId w:val="6"/>
        </w:numPr>
        <w:ind w:left="357" w:hanging="357"/>
        <w:contextualSpacing/>
        <w:rPr>
          <w:iCs/>
        </w:rPr>
      </w:pPr>
      <w:r w:rsidRPr="00C61687">
        <w:rPr>
          <w:iCs/>
        </w:rPr>
        <w:t>Finalmente, la imagen generada por el procesador se comprime.</w:t>
      </w:r>
    </w:p>
    <w:p w14:paraId="027A9F06" w14:textId="66EE6F7A" w:rsidR="00E022D8" w:rsidRDefault="00E022D8" w:rsidP="000A4DA7">
      <w:pPr>
        <w:pStyle w:val="Estilo12ptPrimeralnea05cm"/>
        <w:rPr>
          <w:iCs/>
        </w:rPr>
      </w:pPr>
      <w:r>
        <w:rPr>
          <w:iCs/>
        </w:rPr>
        <w:t>L</w:t>
      </w:r>
      <w:r w:rsidRPr="00C61687">
        <w:rPr>
          <w:iCs/>
        </w:rPr>
        <w:t xml:space="preserve">os pasos descritos anteriormente sobre la estructura básica de la formación de la imagen se describen en la </w:t>
      </w:r>
      <w:r w:rsidR="00C43AD9">
        <w:rPr>
          <w:iCs/>
        </w:rPr>
        <w:t>Figura 2.1</w:t>
      </w:r>
      <w:r w:rsidRPr="00C61687">
        <w:rPr>
          <w:iCs/>
        </w:rPr>
        <w:t xml:space="preserve"> manera sencilla y gráfica, dónde se puede apreciar de manera notable el cambio desde la escena inicial hasta la imagen final.</w:t>
      </w:r>
    </w:p>
    <w:p w14:paraId="0D3FF8AD" w14:textId="73989796" w:rsidR="00E022D8" w:rsidRPr="00F17A84" w:rsidRDefault="00840646" w:rsidP="00F17A84">
      <w:r w:rsidRPr="00840646">
        <w:rPr>
          <w:noProof/>
          <w:lang w:val="es-ES_tradnl" w:eastAsia="es-ES_tradnl"/>
        </w:rPr>
        <w:drawing>
          <wp:inline distT="0" distB="0" distL="0" distR="0" wp14:anchorId="3FFC5552" wp14:editId="08854E95">
            <wp:extent cx="5400675" cy="2648585"/>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p>
    <w:p w14:paraId="718CB4B8" w14:textId="77777777" w:rsidR="00E06AAF" w:rsidRDefault="00E06AAF" w:rsidP="00F17A84">
      <w:pPr>
        <w:ind w:firstLine="709"/>
        <w:rPr>
          <w:rStyle w:val="nfasis"/>
          <w:rFonts w:ascii="Book Antiqua" w:hAnsi="Book Antiqua"/>
          <w:i w:val="0"/>
          <w:sz w:val="20"/>
          <w:szCs w:val="20"/>
        </w:rPr>
      </w:pPr>
    </w:p>
    <w:p w14:paraId="5E49ED47" w14:textId="2BD70FF2" w:rsidR="00E022D8" w:rsidRPr="00D16D57" w:rsidRDefault="00D16D57" w:rsidP="00F17A84">
      <w:pPr>
        <w:ind w:firstLine="709"/>
        <w:rPr>
          <w:rFonts w:ascii="Book Antiqua" w:hAnsi="Book Antiqua"/>
          <w:i/>
          <w:iCs/>
          <w:sz w:val="20"/>
          <w:szCs w:val="20"/>
        </w:rPr>
      </w:pPr>
      <w:r w:rsidRPr="00D16D57">
        <w:rPr>
          <w:rStyle w:val="nfasis"/>
          <w:rFonts w:ascii="Book Antiqua" w:hAnsi="Book Antiqua"/>
          <w:i w:val="0"/>
          <w:sz w:val="20"/>
          <w:szCs w:val="20"/>
        </w:rPr>
        <w:t>Figura 2</w:t>
      </w:r>
      <w:r w:rsidR="00E022D8" w:rsidRPr="00D16D57">
        <w:rPr>
          <w:rStyle w:val="nfasis"/>
          <w:rFonts w:ascii="Book Antiqua" w:hAnsi="Book Antiqua"/>
          <w:i w:val="0"/>
          <w:sz w:val="20"/>
          <w:szCs w:val="20"/>
        </w:rPr>
        <w:t>.1: Proceso de adquisición de</w:t>
      </w:r>
      <w:r w:rsidR="00F17A84" w:rsidRPr="00D16D57">
        <w:rPr>
          <w:rStyle w:val="nfasis"/>
          <w:rFonts w:ascii="Book Antiqua" w:hAnsi="Book Antiqua"/>
          <w:i w:val="0"/>
          <w:sz w:val="20"/>
          <w:szCs w:val="20"/>
        </w:rPr>
        <w:t xml:space="preserve"> imágenes en cámaras digitales.</w:t>
      </w:r>
    </w:p>
    <w:p w14:paraId="618410E3" w14:textId="621659B8" w:rsidR="00E022D8" w:rsidRPr="000A4DA7" w:rsidRDefault="004D04DE" w:rsidP="000A4DA7">
      <w:pPr>
        <w:pStyle w:val="Ttulo2"/>
        <w:numPr>
          <w:ilvl w:val="1"/>
          <w:numId w:val="1"/>
        </w:numPr>
        <w:rPr>
          <w:sz w:val="30"/>
          <w:szCs w:val="28"/>
        </w:rPr>
      </w:pPr>
      <w:bookmarkStart w:id="29" w:name="_Toc476940442"/>
      <w:bookmarkStart w:id="30" w:name="_Toc484586144"/>
      <w:commentRangeStart w:id="31"/>
      <w:r w:rsidRPr="000A4DA7">
        <w:rPr>
          <w:sz w:val="30"/>
          <w:szCs w:val="28"/>
        </w:rPr>
        <w:t xml:space="preserve">Matriz de </w:t>
      </w:r>
      <w:r w:rsidR="00E022D8" w:rsidRPr="000A4DA7">
        <w:rPr>
          <w:sz w:val="30"/>
          <w:szCs w:val="28"/>
        </w:rPr>
        <w:t xml:space="preserve">Filtros de </w:t>
      </w:r>
      <w:r w:rsidRPr="000A4DA7">
        <w:rPr>
          <w:sz w:val="30"/>
          <w:szCs w:val="28"/>
        </w:rPr>
        <w:t>C</w:t>
      </w:r>
      <w:r w:rsidR="00E022D8" w:rsidRPr="000A4DA7">
        <w:rPr>
          <w:sz w:val="30"/>
          <w:szCs w:val="28"/>
        </w:rPr>
        <w:t>olor</w:t>
      </w:r>
      <w:bookmarkEnd w:id="29"/>
      <w:commentRangeEnd w:id="31"/>
      <w:r w:rsidRPr="000A4DA7">
        <w:rPr>
          <w:sz w:val="30"/>
          <w:szCs w:val="28"/>
        </w:rPr>
        <w:commentReference w:id="31"/>
      </w:r>
      <w:bookmarkEnd w:id="30"/>
    </w:p>
    <w:p w14:paraId="2288CA41" w14:textId="618EC1DA" w:rsidR="00E022D8" w:rsidRPr="00C61687" w:rsidRDefault="00E022D8" w:rsidP="00550772">
      <w:pPr>
        <w:pStyle w:val="Estilo12ptPrimeralnea05cm"/>
        <w:ind w:left="284" w:firstLine="0"/>
        <w:rPr>
          <w:iCs/>
        </w:rPr>
      </w:pPr>
      <w:r w:rsidRPr="00C61687">
        <w:rPr>
          <w:iCs/>
        </w:rPr>
        <w:t>Respecto a la matriz de filtros de color, o, CFA, es un componente que se encuentra sobre el sensor monocromo, y su función es adquirir la información del color de la escena.</w:t>
      </w:r>
    </w:p>
    <w:p w14:paraId="45B1F123" w14:textId="7544DE9A" w:rsidR="000A4DA7" w:rsidRDefault="00E022D8" w:rsidP="000A4DA7">
      <w:pPr>
        <w:pStyle w:val="Estilo12ptPrimeralnea05cm"/>
        <w:ind w:left="284" w:firstLine="0"/>
        <w:rPr>
          <w:iCs/>
        </w:rPr>
      </w:pPr>
      <w:r w:rsidRPr="00C61687">
        <w:rPr>
          <w:iCs/>
        </w:rPr>
        <w:t>La intensidad de la luz que pasa por cada una de las celdas forma una imagen en escala de grises y, dependiendo de la configuración del filtro CFA, se interpreta como una imagen a color.</w:t>
      </w:r>
      <w:r w:rsidR="000A4DA7" w:rsidRPr="000A4DA7">
        <w:rPr>
          <w:iCs/>
        </w:rPr>
        <w:t xml:space="preserve"> </w:t>
      </w:r>
      <w:r w:rsidR="000A4DA7" w:rsidRPr="00C61687">
        <w:rPr>
          <w:iCs/>
        </w:rPr>
        <w:t>En este punto se realiza el proceso de la interpolación cromática para obtener los valores de los colores restantes.</w:t>
      </w:r>
      <w:r w:rsidR="000A4DA7">
        <w:rPr>
          <w:iCs/>
        </w:rPr>
        <w:t xml:space="preserve"> </w:t>
      </w:r>
      <w:r w:rsidR="000A4DA7" w:rsidRPr="00C61687">
        <w:rPr>
          <w:iCs/>
        </w:rPr>
        <w:t>Generalmente, las cámaras usan el modelo</w:t>
      </w:r>
      <w:r w:rsidR="000A4DA7">
        <w:rPr>
          <w:iCs/>
        </w:rPr>
        <w:t xml:space="preserve"> </w:t>
      </w:r>
      <w:r w:rsidR="000A4DA7" w:rsidRPr="00C61687">
        <w:rPr>
          <w:iCs/>
        </w:rPr>
        <w:t>GRGB</w:t>
      </w:r>
      <w:r w:rsidR="00175992">
        <w:rPr>
          <w:iCs/>
        </w:rPr>
        <w:t>, donde en la Figura 2.2 podemos ver un ejemplo</w:t>
      </w:r>
      <w:r w:rsidR="000A4DA7" w:rsidRPr="00C61687">
        <w:rPr>
          <w:iCs/>
        </w:rPr>
        <w:t>. Pero hay varias alternativas de filtros CFA: CYYM, RGBE</w:t>
      </w:r>
      <w:r w:rsidR="000A4DA7">
        <w:rPr>
          <w:iCs/>
        </w:rPr>
        <w:t xml:space="preserve"> o</w:t>
      </w:r>
      <w:r w:rsidR="000A4DA7" w:rsidRPr="00C61687">
        <w:rPr>
          <w:iCs/>
        </w:rPr>
        <w:t xml:space="preserve"> CMY.</w:t>
      </w:r>
    </w:p>
    <w:p w14:paraId="6B806EE7" w14:textId="40624317" w:rsidR="00E022D8" w:rsidRDefault="003345F2" w:rsidP="00F17A84">
      <w:r>
        <w:rPr>
          <w:noProof/>
          <w:lang w:val="es-ES_tradnl" w:eastAsia="es-ES_tradnl"/>
        </w:rPr>
        <w:lastRenderedPageBreak/>
        <w:drawing>
          <wp:inline distT="0" distB="0" distL="0" distR="0" wp14:anchorId="2ADFE1F4" wp14:editId="22DEB4ED">
            <wp:extent cx="5400675" cy="3016885"/>
            <wp:effectExtent l="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5">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inline>
        </w:drawing>
      </w:r>
    </w:p>
    <w:p w14:paraId="5676EB40" w14:textId="385E1907" w:rsidR="00E022D8" w:rsidRPr="003A7974" w:rsidRDefault="00E022D8" w:rsidP="00F17A84">
      <w:pPr>
        <w:jc w:val="center"/>
        <w:rPr>
          <w:rFonts w:ascii="Book Antiqua" w:hAnsi="Book Antiqua"/>
          <w:i/>
          <w:iCs/>
          <w:sz w:val="20"/>
          <w:szCs w:val="20"/>
        </w:rPr>
      </w:pPr>
      <w:commentRangeStart w:id="32"/>
      <w:r w:rsidRPr="003A7974">
        <w:rPr>
          <w:rStyle w:val="nfasis"/>
          <w:rFonts w:ascii="Book Antiqua" w:hAnsi="Book Antiqua"/>
          <w:i w:val="0"/>
          <w:sz w:val="20"/>
          <w:szCs w:val="20"/>
        </w:rPr>
        <w:t>F</w:t>
      </w:r>
      <w:r w:rsidR="003A7974" w:rsidRPr="003A7974">
        <w:rPr>
          <w:rStyle w:val="nfasis"/>
          <w:rFonts w:ascii="Book Antiqua" w:hAnsi="Book Antiqua"/>
          <w:i w:val="0"/>
          <w:sz w:val="20"/>
          <w:szCs w:val="20"/>
        </w:rPr>
        <w:t>igura 2</w:t>
      </w:r>
      <w:r w:rsidRPr="003A7974">
        <w:rPr>
          <w:rStyle w:val="nfasis"/>
          <w:rFonts w:ascii="Book Antiqua" w:hAnsi="Book Antiqua"/>
          <w:i w:val="0"/>
          <w:sz w:val="20"/>
          <w:szCs w:val="20"/>
        </w:rPr>
        <w:t>.2: Matriz de color de filtros (CFA)</w:t>
      </w:r>
      <w:commentRangeEnd w:id="32"/>
      <w:r w:rsidR="004D04DE" w:rsidRPr="003A7974">
        <w:rPr>
          <w:rStyle w:val="Refdecomentario"/>
          <w:rFonts w:ascii="Book Antiqua" w:hAnsi="Book Antiqua"/>
          <w:i/>
          <w:sz w:val="20"/>
          <w:szCs w:val="20"/>
        </w:rPr>
        <w:commentReference w:id="32"/>
      </w:r>
    </w:p>
    <w:p w14:paraId="1AF02C4A" w14:textId="304D99ED" w:rsidR="00E022D8" w:rsidRPr="000A4DA7" w:rsidRDefault="000A4DA7" w:rsidP="000A4DA7">
      <w:pPr>
        <w:pStyle w:val="Ttulo2"/>
        <w:numPr>
          <w:ilvl w:val="1"/>
          <w:numId w:val="1"/>
        </w:numPr>
        <w:rPr>
          <w:sz w:val="30"/>
          <w:szCs w:val="28"/>
        </w:rPr>
      </w:pPr>
      <w:bookmarkStart w:id="33" w:name="_Toc476940443"/>
      <w:bookmarkStart w:id="34" w:name="_Toc484586145"/>
      <w:r w:rsidRPr="000A4DA7">
        <w:rPr>
          <w:sz w:val="30"/>
          <w:szCs w:val="28"/>
        </w:rPr>
        <w:t>S</w:t>
      </w:r>
      <w:r w:rsidR="00E022D8" w:rsidRPr="000A4DA7">
        <w:rPr>
          <w:sz w:val="30"/>
          <w:szCs w:val="28"/>
        </w:rPr>
        <w:t>ensor</w:t>
      </w:r>
      <w:bookmarkEnd w:id="33"/>
      <w:r w:rsidR="00503EFB">
        <w:rPr>
          <w:sz w:val="30"/>
          <w:szCs w:val="28"/>
        </w:rPr>
        <w:t xml:space="preserve"> de la Imagen</w:t>
      </w:r>
      <w:bookmarkEnd w:id="34"/>
    </w:p>
    <w:p w14:paraId="51D5073F" w14:textId="2018DA39" w:rsidR="000A4DA7" w:rsidRDefault="00E022D8" w:rsidP="000A4DA7">
      <w:pPr>
        <w:pStyle w:val="Estilo12ptPrimeralnea05cm"/>
        <w:rPr>
          <w:iCs/>
        </w:rPr>
      </w:pPr>
      <w:r w:rsidRPr="00C61687">
        <w:rPr>
          <w:iCs/>
        </w:rPr>
        <w:t xml:space="preserve">El sensor de la imagen es la parte más importante de las cámaras digitales, se compone de unos píxeles hechos de silicio, sensibles a la luz que capturan la luz. </w:t>
      </w:r>
      <w:r w:rsidR="000A4DA7">
        <w:rPr>
          <w:iCs/>
        </w:rPr>
        <w:t xml:space="preserve"> </w:t>
      </w:r>
      <w:r w:rsidRPr="00C61687">
        <w:rPr>
          <w:iCs/>
        </w:rPr>
        <w:t>Los sensores de la imagen pueden ser de tipo CCD</w:t>
      </w:r>
      <w:r w:rsidR="008B47C5">
        <w:rPr>
          <w:rStyle w:val="Refdecomentario"/>
          <w:rFonts w:ascii="Times New Roman" w:hAnsi="Times New Roman"/>
          <w:lang w:val="es-ES"/>
        </w:rPr>
        <w:t xml:space="preserve">, </w:t>
      </w:r>
      <w:r w:rsidR="008B47C5" w:rsidRPr="00712809">
        <w:rPr>
          <w:iCs/>
          <w:lang w:val="en-US"/>
        </w:rPr>
        <w:t>Charged-Coupled-Device</w:t>
      </w:r>
      <w:r w:rsidR="008B47C5">
        <w:rPr>
          <w:iCs/>
        </w:rPr>
        <w:t xml:space="preserve">, y </w:t>
      </w:r>
      <w:r w:rsidRPr="00C61687">
        <w:rPr>
          <w:iCs/>
        </w:rPr>
        <w:t>CMOS</w:t>
      </w:r>
      <w:r w:rsidR="008B47C5">
        <w:rPr>
          <w:iCs/>
        </w:rPr>
        <w:t xml:space="preserve">, </w:t>
      </w:r>
      <w:r w:rsidR="008B47C5" w:rsidRPr="00712809">
        <w:rPr>
          <w:iCs/>
          <w:lang w:val="en-US"/>
        </w:rPr>
        <w:t>Complementary Metal-Oxide-Semiconductor</w:t>
      </w:r>
      <w:r w:rsidR="008B47C5">
        <w:rPr>
          <w:iCs/>
        </w:rPr>
        <w:t xml:space="preserve">, </w:t>
      </w:r>
      <w:r w:rsidRPr="00C61687">
        <w:rPr>
          <w:iCs/>
        </w:rPr>
        <w:t>dependiendo al proceso de fabricación</w:t>
      </w:r>
      <w:r w:rsidR="001358EB">
        <w:rPr>
          <w:iCs/>
        </w:rPr>
        <w:t xml:space="preserve"> </w:t>
      </w:r>
      <w:r w:rsidR="000E3774">
        <w:rPr>
          <w:iCs/>
        </w:rPr>
        <w:fldChar w:fldCharType="begin"/>
      </w:r>
      <w:r w:rsidR="000E3774">
        <w:rPr>
          <w:iCs/>
        </w:rPr>
        <w:instrText xml:space="preserve"> ADDIN ZOTERO_ITEM CSL_CITATION {"citationID":"a1rv559cv6n","properties":{"formattedCitation":"[3]","plainCitation":"[3]"},"citationItems":[{"id":86,"uris":["http://zotero.org/users/local/Ql1sXnnS/items/PAS8R6H4"],"uri":["http://zotero.org/users/local/Ql1sXnnS/items/PAS8R6H4"],"itemData":{"id":86,"type":"book","title":"CMOS/CCD Sensors and Camera Systems","collection-title":"SPIE PM","publisher":"JCD Publishing","volume":"172","URL":"http://books.google.es/books?id=enHoGAAACAAJ","ISBN":"978-0-8194-6730-0","note":"LCCN: 2007007184","author":[{"family":"Holst","given":"G. C."},{"family":"Lomheim","given":"T. S."}],"issued":{"date-parts":[["2007",10]]}}}],"schema":"https://github.com/citation-style-language/schema/raw/master/csl-citation.json"} </w:instrText>
      </w:r>
      <w:r w:rsidR="000E3774">
        <w:rPr>
          <w:iCs/>
        </w:rPr>
        <w:fldChar w:fldCharType="separate"/>
      </w:r>
      <w:r w:rsidR="000E3774">
        <w:rPr>
          <w:iCs/>
          <w:noProof/>
        </w:rPr>
        <w:t>[3]</w:t>
      </w:r>
      <w:r w:rsidR="000E3774">
        <w:rPr>
          <w:iCs/>
        </w:rPr>
        <w:fldChar w:fldCharType="end"/>
      </w:r>
      <w:r w:rsidR="008E763B">
        <w:rPr>
          <w:iCs/>
        </w:rPr>
        <w:t>.</w:t>
      </w:r>
    </w:p>
    <w:p w14:paraId="47D2DAB0" w14:textId="355309B7" w:rsidR="00E022D8" w:rsidRPr="00C61687" w:rsidRDefault="00E022D8" w:rsidP="000A4DA7">
      <w:pPr>
        <w:pStyle w:val="Estilo12ptPrimeralnea05cm"/>
        <w:rPr>
          <w:iCs/>
        </w:rPr>
      </w:pPr>
      <w:r w:rsidRPr="00C61687">
        <w:rPr>
          <w:iCs/>
        </w:rPr>
        <w:t>Los sensores CCD están presentes en la mayoría de las cámaras digitales.</w:t>
      </w:r>
      <w:r w:rsidR="000A4DA7">
        <w:rPr>
          <w:iCs/>
        </w:rPr>
        <w:t xml:space="preserve"> </w:t>
      </w:r>
      <w:r w:rsidRPr="00C61687">
        <w:rPr>
          <w:iCs/>
        </w:rPr>
        <w:t>Este tipo de sensor es menos sensible a la luz que el CMOS, por lo que captura un rango más amplio de tonos en las fotografías.</w:t>
      </w:r>
      <w:r w:rsidR="001358EB">
        <w:rPr>
          <w:iCs/>
        </w:rPr>
        <w:t xml:space="preserve"> </w:t>
      </w:r>
      <w:r w:rsidRPr="00C61687">
        <w:rPr>
          <w:iCs/>
        </w:rPr>
        <w:t>Son más costosos en términos económicos y por norma general más grandes debido a sus componentes.</w:t>
      </w:r>
      <w:r w:rsidR="000A4DA7">
        <w:rPr>
          <w:iCs/>
        </w:rPr>
        <w:t xml:space="preserve"> </w:t>
      </w:r>
      <w:r w:rsidRPr="00C61687">
        <w:rPr>
          <w:iCs/>
        </w:rPr>
        <w:t>Respecto al nivel de ruido generado los sensores CCD son superiores a los CMOS, ya que éstos generan imágenes de alta calidad con poco ruido digital, mientras que los sensores CMOS son más sensibles a ello.</w:t>
      </w:r>
      <w:r w:rsidR="001358EB">
        <w:rPr>
          <w:iCs/>
        </w:rPr>
        <w:t xml:space="preserve"> </w:t>
      </w:r>
    </w:p>
    <w:p w14:paraId="62B752F5" w14:textId="36577A26" w:rsidR="00E022D8" w:rsidRDefault="00E022D8" w:rsidP="000A4DA7">
      <w:pPr>
        <w:pStyle w:val="Estilo12ptPrimeralnea05cm"/>
        <w:rPr>
          <w:iCs/>
        </w:rPr>
      </w:pPr>
      <w:r w:rsidRPr="00C61687">
        <w:rPr>
          <w:iCs/>
        </w:rPr>
        <w:t xml:space="preserve">Los sensores CMOS se encuentran por regla general en la mayoría de dispositivos móviles, es decir, smartphones, tabletas y demás. Son más sensibles a la luz que los CCD debido a que están compuestos por menos </w:t>
      </w:r>
      <w:r w:rsidRPr="00C61687">
        <w:rPr>
          <w:iCs/>
        </w:rPr>
        <w:lastRenderedPageBreak/>
        <w:t>componentes, ya que se busca un acabado minimalista, es por ello que suelen ser más pequeños que los CCD y también más económicos.</w:t>
      </w:r>
      <w:r w:rsidR="000A4DA7">
        <w:rPr>
          <w:iCs/>
        </w:rPr>
        <w:t xml:space="preserve"> </w:t>
      </w:r>
      <w:r w:rsidRPr="00C61687">
        <w:rPr>
          <w:iCs/>
        </w:rPr>
        <w:t>Sin embargo, el proceso no es tan costoso y tan perfeccionista, por lo que el ruido es más apreciable en este tipo de sensores.</w:t>
      </w:r>
    </w:p>
    <w:p w14:paraId="2A26E874" w14:textId="609D7F54" w:rsidR="00996957" w:rsidRPr="00CB2385" w:rsidRDefault="00996957" w:rsidP="001358EB">
      <w:pPr>
        <w:pStyle w:val="Estilo12ptPrimeralnea05cm"/>
        <w:ind w:firstLine="0"/>
        <w:rPr>
          <w:iCs/>
        </w:rPr>
      </w:pPr>
      <w:r w:rsidRPr="00F21DF0">
        <w:rPr>
          <w:iCs/>
        </w:rPr>
        <w:t xml:space="preserve">Durante la generación de una imagen es posible que se produzcan defectos que se vean reflejados como ruido en la imagen final. </w:t>
      </w:r>
      <w:r w:rsidR="00CB2385">
        <w:rPr>
          <w:iCs/>
        </w:rPr>
        <w:t xml:space="preserve"> </w:t>
      </w:r>
      <w:r w:rsidRPr="00F21DF0">
        <w:rPr>
          <w:iCs/>
        </w:rPr>
        <w:t xml:space="preserve">Estos defectos característicos pueden determinar la cámara que generó cierta imagen. </w:t>
      </w:r>
      <w:r w:rsidRPr="00F56CE5">
        <w:rPr>
          <w:iCs/>
        </w:rPr>
        <w:t xml:space="preserve">Los defectos se pueden agrupar en: </w:t>
      </w:r>
      <w:r w:rsidRPr="001358EB">
        <w:rPr>
          <w:iCs/>
        </w:rPr>
        <w:t>Defectos de fila y column</w:t>
      </w:r>
      <w:r w:rsidR="00E06AAF">
        <w:rPr>
          <w:iCs/>
        </w:rPr>
        <w:t>a,</w:t>
      </w:r>
      <w:r w:rsidR="001358EB">
        <w:rPr>
          <w:b/>
          <w:iCs/>
        </w:rPr>
        <w:t xml:space="preserve"> </w:t>
      </w:r>
      <w:r w:rsidR="001358EB" w:rsidRPr="00172FDB">
        <w:rPr>
          <w:iCs/>
        </w:rPr>
        <w:t>d</w:t>
      </w:r>
      <w:r w:rsidRPr="00172FDB">
        <w:rPr>
          <w:iCs/>
        </w:rPr>
        <w:t>ef</w:t>
      </w:r>
      <w:r w:rsidRPr="00F21DF0">
        <w:rPr>
          <w:iCs/>
        </w:rPr>
        <w:t>ectos de grupo</w:t>
      </w:r>
      <w:r w:rsidR="001358EB">
        <w:rPr>
          <w:iCs/>
        </w:rPr>
        <w:t>, p</w:t>
      </w:r>
      <w:r w:rsidRPr="00F21DF0">
        <w:rPr>
          <w:iCs/>
        </w:rPr>
        <w:t>íxeles calientes</w:t>
      </w:r>
      <w:r w:rsidR="001358EB">
        <w:rPr>
          <w:iCs/>
        </w:rPr>
        <w:t xml:space="preserve">, </w:t>
      </w:r>
      <w:r w:rsidRPr="00F21DF0">
        <w:rPr>
          <w:iCs/>
        </w:rPr>
        <w:t>Píxeles muertos</w:t>
      </w:r>
      <w:r w:rsidR="001358EB">
        <w:rPr>
          <w:iCs/>
        </w:rPr>
        <w:t>, d</w:t>
      </w:r>
      <w:r w:rsidRPr="00F21DF0">
        <w:rPr>
          <w:iCs/>
        </w:rPr>
        <w:t>iferencias entre salidas múltiples</w:t>
      </w:r>
      <w:r w:rsidR="001358EB">
        <w:rPr>
          <w:iCs/>
        </w:rPr>
        <w:t>, i</w:t>
      </w:r>
      <w:r w:rsidRPr="00F21DF0">
        <w:rPr>
          <w:iCs/>
        </w:rPr>
        <w:t>nterferencia</w:t>
      </w:r>
      <w:r w:rsidR="001358EB">
        <w:rPr>
          <w:iCs/>
        </w:rPr>
        <w:t>, s</w:t>
      </w:r>
      <w:r w:rsidRPr="00F21DF0">
        <w:rPr>
          <w:iCs/>
        </w:rPr>
        <w:t>aturación</w:t>
      </w:r>
      <w:r w:rsidR="001358EB">
        <w:rPr>
          <w:iCs/>
        </w:rPr>
        <w:t>, c</w:t>
      </w:r>
      <w:r w:rsidRPr="00F21DF0">
        <w:rPr>
          <w:iCs/>
        </w:rPr>
        <w:t>orriente de oscuridad</w:t>
      </w:r>
      <w:r w:rsidR="001358EB">
        <w:rPr>
          <w:iCs/>
        </w:rPr>
        <w:t>.</w:t>
      </w:r>
    </w:p>
    <w:p w14:paraId="31B08362" w14:textId="756AE102" w:rsidR="00996957" w:rsidRPr="00CB2385" w:rsidRDefault="00996957" w:rsidP="001358EB">
      <w:pPr>
        <w:pStyle w:val="Ttulo2"/>
        <w:numPr>
          <w:ilvl w:val="1"/>
          <w:numId w:val="1"/>
        </w:numPr>
        <w:rPr>
          <w:sz w:val="30"/>
          <w:szCs w:val="28"/>
        </w:rPr>
      </w:pPr>
      <w:bookmarkStart w:id="35" w:name="_Toc477877513"/>
      <w:bookmarkStart w:id="36" w:name="_Toc484586146"/>
      <w:r w:rsidRPr="00CB2385">
        <w:rPr>
          <w:sz w:val="30"/>
          <w:szCs w:val="28"/>
        </w:rPr>
        <w:t xml:space="preserve">Ruido en la </w:t>
      </w:r>
      <w:r w:rsidR="001358EB">
        <w:rPr>
          <w:sz w:val="30"/>
          <w:szCs w:val="28"/>
        </w:rPr>
        <w:t>I</w:t>
      </w:r>
      <w:r w:rsidRPr="00CB2385">
        <w:rPr>
          <w:sz w:val="30"/>
          <w:szCs w:val="28"/>
        </w:rPr>
        <w:t>magen</w:t>
      </w:r>
      <w:bookmarkEnd w:id="35"/>
      <w:bookmarkEnd w:id="36"/>
      <w:r w:rsidRPr="00CB2385">
        <w:rPr>
          <w:sz w:val="30"/>
          <w:szCs w:val="28"/>
        </w:rPr>
        <w:t xml:space="preserve"> </w:t>
      </w:r>
    </w:p>
    <w:p w14:paraId="19A097AA" w14:textId="6CC65AB6" w:rsidR="0012730E" w:rsidRPr="0012730E" w:rsidRDefault="00996957" w:rsidP="0012730E">
      <w:pPr>
        <w:pStyle w:val="Estilo12ptPrimeralnea05cm"/>
        <w:rPr>
          <w:iCs/>
        </w:rPr>
      </w:pPr>
      <w:r w:rsidRPr="00CB2385">
        <w:t>En el proceso de generación de la imagen en la cámara se puede producir gran cantidad de imperfecciones y ruido.</w:t>
      </w:r>
      <w:r w:rsidR="00CB2385">
        <w:t xml:space="preserve"> </w:t>
      </w:r>
      <w:r w:rsidRPr="00CB2385">
        <w:t>El patrón de ruido consiste en cualquier patrón espacial que no cambia de una imagen a otra, compuesto por el ruido espacial, totalmente independiente del ruido de patrón fijo (FPN).</w:t>
      </w:r>
      <w:r w:rsidR="00CB2385">
        <w:t xml:space="preserve"> </w:t>
      </w:r>
      <w:r w:rsidRPr="00CB2385">
        <w:t>El ruido FPN se genera en función de: la oscuridad, la exposición y la temperatura.</w:t>
      </w:r>
      <w:r w:rsidR="00CB2385">
        <w:t xml:space="preserve"> </w:t>
      </w:r>
      <w:r w:rsidRPr="00CB2385">
        <w:t xml:space="preserve">El ruido </w:t>
      </w:r>
      <w:r w:rsidRPr="00C8043E">
        <w:rPr>
          <w:szCs w:val="24"/>
        </w:rPr>
        <w:t>PRNU</w:t>
      </w:r>
      <w:r w:rsidR="00C8043E">
        <w:rPr>
          <w:szCs w:val="24"/>
        </w:rPr>
        <w:t xml:space="preserve">, </w:t>
      </w:r>
      <w:r w:rsidR="00A51E7F">
        <w:rPr>
          <w:szCs w:val="24"/>
        </w:rPr>
        <w:t>Photo Response Non-Uniformity</w:t>
      </w:r>
      <w:r w:rsidR="00C8043E">
        <w:rPr>
          <w:szCs w:val="24"/>
        </w:rPr>
        <w:t xml:space="preserve">, </w:t>
      </w:r>
      <w:r w:rsidR="00C8043E">
        <w:rPr>
          <w:rStyle w:val="Refdecomentario"/>
          <w:sz w:val="24"/>
          <w:szCs w:val="24"/>
          <w:lang w:val="es-ES"/>
        </w:rPr>
        <w:t>e</w:t>
      </w:r>
      <w:r w:rsidRPr="00C8043E">
        <w:rPr>
          <w:szCs w:val="24"/>
        </w:rPr>
        <w:t>s</w:t>
      </w:r>
      <w:r w:rsidRPr="00CB2385">
        <w:t xml:space="preserve"> la parte dominante del patrón de ruido de las imágenes, compuesto por el ruido PNU</w:t>
      </w:r>
      <w:r w:rsidR="00A51E7F">
        <w:t>, Pixel Non-Uniformity,</w:t>
      </w:r>
      <w:r w:rsidRPr="00CB2385">
        <w:t xml:space="preserve"> y los defectos de baja frecuencia, tales como el zoom.</w:t>
      </w:r>
      <w:r w:rsidR="00CB2385">
        <w:t xml:space="preserve"> </w:t>
      </w:r>
      <w:r w:rsidRPr="00E60C7D">
        <w:rPr>
          <w:iCs/>
        </w:rPr>
        <w:t>El ruido PNU es la diferencia de sensibilidad a la l</w:t>
      </w:r>
      <w:r w:rsidRPr="00EF22C9">
        <w:rPr>
          <w:iCs/>
        </w:rPr>
        <w:t>uz entre los píxeles de la</w:t>
      </w:r>
      <w:r w:rsidR="0090352E">
        <w:rPr>
          <w:iCs/>
        </w:rPr>
        <w:t xml:space="preserve"> </w:t>
      </w:r>
      <w:r w:rsidRPr="00F56CE5">
        <w:rPr>
          <w:iCs/>
        </w:rPr>
        <w:t>matriz del sensor. Se encuentra con mayor frecuenci</w:t>
      </w:r>
      <w:r w:rsidR="001358EB">
        <w:rPr>
          <w:iCs/>
        </w:rPr>
        <w:t>a en los sensores de tipo CMOS.</w:t>
      </w:r>
    </w:p>
    <w:p w14:paraId="7AA6B24B" w14:textId="6D954283" w:rsidR="0012730E" w:rsidRPr="0012730E" w:rsidRDefault="0012730E" w:rsidP="0012730E">
      <w:pPr>
        <w:pStyle w:val="Ttulo2"/>
        <w:numPr>
          <w:ilvl w:val="1"/>
          <w:numId w:val="1"/>
        </w:numPr>
        <w:rPr>
          <w:sz w:val="30"/>
          <w:szCs w:val="28"/>
        </w:rPr>
      </w:pPr>
      <w:bookmarkStart w:id="37" w:name="_Toc484270820"/>
      <w:bookmarkStart w:id="38" w:name="_Toc484586147"/>
      <w:r>
        <w:rPr>
          <w:sz w:val="30"/>
          <w:szCs w:val="28"/>
        </w:rPr>
        <w:t xml:space="preserve">Compresión </w:t>
      </w:r>
      <w:r w:rsidRPr="0012730E">
        <w:rPr>
          <w:sz w:val="30"/>
          <w:szCs w:val="28"/>
        </w:rPr>
        <w:t>JPEG</w:t>
      </w:r>
      <w:bookmarkEnd w:id="37"/>
      <w:bookmarkEnd w:id="38"/>
    </w:p>
    <w:p w14:paraId="73823A9E" w14:textId="14FBA30A" w:rsidR="0012730E" w:rsidRPr="0012730E" w:rsidRDefault="00C33811" w:rsidP="0012730E">
      <w:pPr>
        <w:pStyle w:val="Estilo12ptPrimeralnea05cm"/>
      </w:pPr>
      <w:r>
        <w:t>E</w:t>
      </w:r>
      <w:r w:rsidR="0012730E" w:rsidRPr="0012730E">
        <w:t xml:space="preserv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w:t>
      </w:r>
      <w:r w:rsidR="0012730E" w:rsidRPr="0012730E">
        <w:lastRenderedPageBreak/>
        <w:t>imagen, y los canales de crominancia Cb y Cr mantienen, respectivamente, el componente luminoso menos azul de la imagen y la componente de luminancia menos roja de la imagen.</w:t>
      </w:r>
      <w:r w:rsidR="00412F1C">
        <w:t xml:space="preserve"> </w:t>
      </w:r>
      <w:r w:rsidR="0012730E" w:rsidRPr="0012730E">
        <w:t>Una vez en el dominio de la frecuencia, estos coeficientes se comprimen reduciendo drásticamente la cantidad de información proporcionada por las altas frecuencias y, a continuación, redondeando los valores resultantes.</w:t>
      </w:r>
      <w:r w:rsidR="00412F1C">
        <w:t xml:space="preserve"> </w:t>
      </w:r>
      <w:r w:rsidR="0012730E" w:rsidRPr="0012730E">
        <w:t>El factor de calidad de una imagen JPEG puede variar en el rango [1, 100], donde valores más pequeños resultan en una calidad inferior de la imagen comprimida y un mayor grado de compresión.</w:t>
      </w:r>
    </w:p>
    <w:p w14:paraId="474847FE" w14:textId="77777777" w:rsidR="00A33B5E" w:rsidRPr="00CB2385" w:rsidRDefault="00A33B5E" w:rsidP="00CB2385">
      <w:pPr>
        <w:pStyle w:val="Ttulo2"/>
        <w:numPr>
          <w:ilvl w:val="1"/>
          <w:numId w:val="1"/>
        </w:numPr>
        <w:rPr>
          <w:sz w:val="30"/>
          <w:szCs w:val="28"/>
        </w:rPr>
      </w:pPr>
      <w:bookmarkStart w:id="39" w:name="_Toc477877514"/>
      <w:bookmarkStart w:id="40" w:name="_Toc484586148"/>
      <w:r w:rsidRPr="00CB2385">
        <w:rPr>
          <w:sz w:val="30"/>
          <w:szCs w:val="28"/>
        </w:rPr>
        <w:t>Diferencias entre Cámaras Digitales y Cámaras de Dispositivos Móviles</w:t>
      </w:r>
      <w:bookmarkEnd w:id="39"/>
      <w:bookmarkEnd w:id="40"/>
    </w:p>
    <w:p w14:paraId="0433FC34" w14:textId="3C0418A4" w:rsidR="00A33B5E" w:rsidRPr="00CB2385" w:rsidRDefault="00A33B5E" w:rsidP="00CB2385">
      <w:pPr>
        <w:pStyle w:val="Estilo12ptPrimeralnea05cm"/>
      </w:pPr>
      <w:r w:rsidRPr="00CB2385">
        <w:t xml:space="preserve">Si bien es cierto que las imágenes se procesan de manera similar tanto en cámaras digitales como en </w:t>
      </w:r>
      <w:r w:rsidR="00503EFB">
        <w:t xml:space="preserve">dispositivos </w:t>
      </w:r>
      <w:r w:rsidRPr="00CB2385">
        <w:t>móviles</w:t>
      </w:r>
      <w:r w:rsidR="00503EFB">
        <w:t>,</w:t>
      </w:r>
      <w:r w:rsidRPr="00CB2385">
        <w:t xml:space="preserve"> hay algunas diferencias importantes relativas a la calidad</w:t>
      </w:r>
      <w:r w:rsidR="00503EFB">
        <w:t>.</w:t>
      </w:r>
      <w:r w:rsidRPr="00CB2385">
        <w:t xml:space="preserve"> </w:t>
      </w:r>
      <w:r w:rsidR="00503EFB">
        <w:t>L</w:t>
      </w:r>
      <w:r w:rsidRPr="00CB2385">
        <w:t>as cámaras integradas en dispositivos móviles son de menor calidad debido al hardware requerido para que el tamaño sea lo más reducido posible.</w:t>
      </w:r>
      <w:r w:rsidR="00503EFB">
        <w:t xml:space="preserve"> </w:t>
      </w:r>
      <w:r w:rsidRPr="00CB2385">
        <w:t xml:space="preserve">Algunos </w:t>
      </w:r>
      <w:r w:rsidR="00503EFB">
        <w:t xml:space="preserve">de </w:t>
      </w:r>
      <w:r w:rsidR="00991EBD">
        <w:t xml:space="preserve">los </w:t>
      </w:r>
      <w:r w:rsidRPr="00CB2385">
        <w:t xml:space="preserve">factores </w:t>
      </w:r>
      <w:r w:rsidR="00991EBD">
        <w:t xml:space="preserve">que causan estas diferencias </w:t>
      </w:r>
      <w:r w:rsidRPr="00CB2385">
        <w:t xml:space="preserve">son: </w:t>
      </w:r>
    </w:p>
    <w:p w14:paraId="2EF7FFFE" w14:textId="77777777" w:rsidR="00A33B5E" w:rsidRPr="00CB2385" w:rsidRDefault="00A33B5E" w:rsidP="00F17A84">
      <w:pPr>
        <w:pStyle w:val="Estilo12ptPrimeralnea05cm"/>
        <w:numPr>
          <w:ilvl w:val="0"/>
          <w:numId w:val="15"/>
        </w:numPr>
        <w:ind w:left="357" w:hanging="357"/>
        <w:contextualSpacing/>
      </w:pPr>
      <w:r w:rsidRPr="00CB2385">
        <w:rPr>
          <w:b/>
        </w:rPr>
        <w:t>Apertura de la lente</w:t>
      </w:r>
      <w:r w:rsidRPr="00CB2385">
        <w:t xml:space="preserve">: limitada, valores pequeños. </w:t>
      </w:r>
    </w:p>
    <w:p w14:paraId="7B24865E" w14:textId="77777777" w:rsidR="00A33B5E" w:rsidRPr="00CB2385" w:rsidRDefault="00A33B5E" w:rsidP="00F17A84">
      <w:pPr>
        <w:pStyle w:val="Estilo12ptPrimeralnea05cm"/>
        <w:numPr>
          <w:ilvl w:val="0"/>
          <w:numId w:val="15"/>
        </w:numPr>
        <w:ind w:left="357" w:hanging="357"/>
        <w:contextualSpacing/>
      </w:pPr>
      <w:r w:rsidRPr="00CB2385">
        <w:rPr>
          <w:b/>
        </w:rPr>
        <w:t>Resolución</w:t>
      </w:r>
      <w:r w:rsidRPr="00CB2385">
        <w:t xml:space="preserve">: menor. </w:t>
      </w:r>
    </w:p>
    <w:p w14:paraId="4343AED9" w14:textId="77777777" w:rsidR="00A33B5E" w:rsidRPr="00CB2385" w:rsidRDefault="00A33B5E" w:rsidP="00F17A84">
      <w:pPr>
        <w:pStyle w:val="Estilo12ptPrimeralnea05cm"/>
        <w:numPr>
          <w:ilvl w:val="0"/>
          <w:numId w:val="15"/>
        </w:numPr>
        <w:ind w:left="357" w:hanging="357"/>
        <w:contextualSpacing/>
      </w:pPr>
      <w:r w:rsidRPr="00CB2385">
        <w:rPr>
          <w:b/>
        </w:rPr>
        <w:t>Distancia focal</w:t>
      </w:r>
      <w:r w:rsidRPr="00CB2385">
        <w:t xml:space="preserve">: fija y restringida a valores pequeños lo que supone que las condiciones de iluminación sean limitadas. </w:t>
      </w:r>
    </w:p>
    <w:p w14:paraId="1697877D" w14:textId="77777777" w:rsidR="00A33B5E" w:rsidRPr="00CB2385" w:rsidRDefault="00A33B5E" w:rsidP="00F17A84">
      <w:pPr>
        <w:pStyle w:val="Estilo12ptPrimeralnea05cm"/>
        <w:numPr>
          <w:ilvl w:val="0"/>
          <w:numId w:val="15"/>
        </w:numPr>
        <w:ind w:left="357" w:hanging="357"/>
        <w:contextualSpacing/>
      </w:pPr>
      <w:r w:rsidRPr="00CB2385">
        <w:rPr>
          <w:b/>
        </w:rPr>
        <w:t>Flash</w:t>
      </w:r>
      <w:r w:rsidRPr="00CB2385">
        <w:t xml:space="preserve">: no muy potente. </w:t>
      </w:r>
    </w:p>
    <w:p w14:paraId="4E3572EB" w14:textId="0AB0E414" w:rsidR="00A33B5E" w:rsidRDefault="00A33B5E" w:rsidP="00F17A84">
      <w:pPr>
        <w:pStyle w:val="Estilo12ptPrimeralnea05cm"/>
        <w:numPr>
          <w:ilvl w:val="0"/>
          <w:numId w:val="15"/>
        </w:numPr>
        <w:ind w:left="357" w:hanging="357"/>
        <w:contextualSpacing/>
      </w:pPr>
      <w:r w:rsidRPr="00CB2385">
        <w:rPr>
          <w:b/>
        </w:rPr>
        <w:t>Conversión Analógica Digital</w:t>
      </w:r>
      <w:r w:rsidRPr="00CB2385">
        <w:t>:</w:t>
      </w:r>
      <w:r w:rsidR="00CB2385">
        <w:t xml:space="preserve"> conversión </w:t>
      </w:r>
      <w:r w:rsidRPr="00CB2385">
        <w:t>de 10 bits en comparación a las cámaras tradicionales que poseen 12 bits.</w:t>
      </w:r>
    </w:p>
    <w:p w14:paraId="226EE874" w14:textId="77777777" w:rsidR="00136006" w:rsidRDefault="00136006" w:rsidP="00136006">
      <w:pPr>
        <w:pStyle w:val="Estilo12ptPrimeralnea05cm"/>
        <w:contextualSpacing/>
      </w:pPr>
    </w:p>
    <w:p w14:paraId="13D87539" w14:textId="77777777" w:rsidR="00136006" w:rsidRDefault="00136006" w:rsidP="00136006">
      <w:pPr>
        <w:pStyle w:val="Estilo12ptPrimeralnea05cm"/>
        <w:contextualSpacing/>
      </w:pPr>
    </w:p>
    <w:p w14:paraId="5C4C4FEC" w14:textId="77777777" w:rsidR="00136006" w:rsidRPr="00CB2385" w:rsidRDefault="00136006" w:rsidP="00136006">
      <w:pPr>
        <w:pStyle w:val="Estilo12ptPrimeralnea05cm"/>
        <w:contextualSpacing/>
      </w:pPr>
    </w:p>
    <w:p w14:paraId="08965F47" w14:textId="3AB9FE2C" w:rsidR="00A33B5E" w:rsidRPr="00CB2385" w:rsidRDefault="00A33B5E" w:rsidP="00CB2385">
      <w:pPr>
        <w:pStyle w:val="Ttulo2"/>
        <w:numPr>
          <w:ilvl w:val="1"/>
          <w:numId w:val="1"/>
        </w:numPr>
        <w:rPr>
          <w:sz w:val="30"/>
          <w:szCs w:val="28"/>
        </w:rPr>
      </w:pPr>
      <w:bookmarkStart w:id="41" w:name="_Toc477877515"/>
      <w:bookmarkStart w:id="42" w:name="_Toc484586149"/>
      <w:r w:rsidRPr="00CB2385">
        <w:rPr>
          <w:sz w:val="30"/>
          <w:szCs w:val="28"/>
        </w:rPr>
        <w:lastRenderedPageBreak/>
        <w:t xml:space="preserve">Técnicas de </w:t>
      </w:r>
      <w:r w:rsidR="001358EB" w:rsidRPr="00CB2385">
        <w:rPr>
          <w:sz w:val="30"/>
          <w:szCs w:val="28"/>
        </w:rPr>
        <w:t>Análisis Forense</w:t>
      </w:r>
      <w:bookmarkEnd w:id="41"/>
      <w:bookmarkEnd w:id="42"/>
    </w:p>
    <w:p w14:paraId="4279910D" w14:textId="2E5ADD5E" w:rsidR="00A33B5E" w:rsidRPr="00A33B5E" w:rsidRDefault="006B6DA8" w:rsidP="00CB2385">
      <w:pPr>
        <w:pStyle w:val="Estilo12ptPrimeralnea05cm"/>
      </w:pPr>
      <w:r>
        <w:t>E</w:t>
      </w:r>
      <w:r w:rsidR="005E753A">
        <w:t xml:space="preserve">ntre las técnicas de </w:t>
      </w:r>
      <w:r>
        <w:t>análisis forense en imágenes digitales</w:t>
      </w:r>
      <w:r w:rsidR="005E753A">
        <w:t>, las dos ramas más importantes son</w:t>
      </w:r>
      <w:r w:rsidR="00A33B5E" w:rsidRPr="00A33B5E">
        <w:t>:</w:t>
      </w:r>
    </w:p>
    <w:p w14:paraId="6F1BEBE2" w14:textId="77777777" w:rsidR="005E753A" w:rsidRDefault="00A33B5E" w:rsidP="00F17A84">
      <w:pPr>
        <w:pStyle w:val="Estilo12ptPrimeralnea05cm"/>
        <w:numPr>
          <w:ilvl w:val="0"/>
          <w:numId w:val="16"/>
        </w:numPr>
        <w:ind w:left="357" w:hanging="357"/>
        <w:contextualSpacing/>
      </w:pPr>
      <w:r w:rsidRPr="006B6DA8">
        <w:rPr>
          <w:b/>
        </w:rPr>
        <w:t>Verificación de integridad o detección de falsificaciones</w:t>
      </w:r>
      <w:r w:rsidRPr="00CB2385">
        <w:t>: trata de encontrar técnicas que se hayan incorporado a la foto mediante recortes o adición de objetos.</w:t>
      </w:r>
    </w:p>
    <w:p w14:paraId="5E2B9D05" w14:textId="27CAC5A8" w:rsidR="00A33B5E" w:rsidRPr="00CB2385" w:rsidRDefault="00A33B5E" w:rsidP="00F17A84">
      <w:pPr>
        <w:pStyle w:val="Estilo12ptPrimeralnea05cm"/>
        <w:numPr>
          <w:ilvl w:val="0"/>
          <w:numId w:val="16"/>
        </w:numPr>
        <w:ind w:left="357" w:hanging="357"/>
        <w:contextualSpacing/>
      </w:pPr>
      <w:r w:rsidRPr="005E753A">
        <w:rPr>
          <w:b/>
        </w:rPr>
        <w:t>Identificación de la fuente</w:t>
      </w:r>
      <w:r w:rsidRPr="00CB2385">
        <w:t xml:space="preserve">: como su nombre indica, encontrar el dispositivo que tomó </w:t>
      </w:r>
      <w:r w:rsidR="001358EB">
        <w:t>una</w:t>
      </w:r>
      <w:r w:rsidRPr="00CB2385">
        <w:t xml:space="preserve"> imagen</w:t>
      </w:r>
      <w:r w:rsidR="001358EB">
        <w:t xml:space="preserve"> o grabó un vídeo</w:t>
      </w:r>
      <w:r w:rsidRPr="00CB2385">
        <w:t>.</w:t>
      </w:r>
    </w:p>
    <w:p w14:paraId="3EDEE00F" w14:textId="3A38EE6D" w:rsidR="00A33B5E" w:rsidRPr="001358EB" w:rsidRDefault="00BC02F5" w:rsidP="001358EB">
      <w:pPr>
        <w:pStyle w:val="Estilo12ptPrimeralnea05cm"/>
      </w:pPr>
      <w:r w:rsidRPr="005E753A">
        <w:t xml:space="preserve">Este trabajo se centra en la </w:t>
      </w:r>
      <w:r w:rsidR="005E753A">
        <w:t xml:space="preserve">primera, verificación de Integridad o detección de falsificaciones en </w:t>
      </w:r>
      <w:r w:rsidRPr="005E753A">
        <w:t>imágenes digitales</w:t>
      </w:r>
      <w:r w:rsidR="005E753A">
        <w:t>.</w:t>
      </w:r>
    </w:p>
    <w:p w14:paraId="005EE5B6" w14:textId="77777777" w:rsidR="006B6DA8" w:rsidRPr="005E753A" w:rsidRDefault="006B6DA8" w:rsidP="005E753A">
      <w:pPr>
        <w:pStyle w:val="Ttulo2"/>
        <w:numPr>
          <w:ilvl w:val="2"/>
          <w:numId w:val="1"/>
        </w:numPr>
        <w:rPr>
          <w:sz w:val="30"/>
          <w:szCs w:val="28"/>
        </w:rPr>
      </w:pPr>
      <w:bookmarkStart w:id="43" w:name="_Toc477877516"/>
      <w:bookmarkStart w:id="44" w:name="_Toc484270803"/>
      <w:bookmarkStart w:id="45" w:name="_Toc484586150"/>
      <w:r w:rsidRPr="005E753A">
        <w:rPr>
          <w:sz w:val="30"/>
          <w:szCs w:val="28"/>
        </w:rPr>
        <w:t>Técnicas de Identificación de la Fuente</w:t>
      </w:r>
      <w:bookmarkEnd w:id="43"/>
      <w:bookmarkEnd w:id="44"/>
      <w:bookmarkEnd w:id="45"/>
    </w:p>
    <w:p w14:paraId="1A51D07E" w14:textId="0AF41E6C" w:rsidR="006B6DA8" w:rsidRPr="005E753A" w:rsidRDefault="006B6DA8" w:rsidP="005E753A">
      <w:pPr>
        <w:pStyle w:val="Estilo12ptPrimeralnea05cm"/>
      </w:pPr>
      <w:r w:rsidRPr="005E753A">
        <w:t>El propósito de las técnicas de identificación de la fuente se centra en la identificación de marca, modelo y dispositivo empleado para la adquisición de una imagen digital.</w:t>
      </w:r>
      <w:r w:rsidR="005E753A">
        <w:t xml:space="preserve"> </w:t>
      </w:r>
      <w:r w:rsidRPr="005E753A">
        <w:t>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que los algoritmos llevados a cabo para la generación de las imágenes también son muy similares entre los modelos de una misma marca.</w:t>
      </w:r>
    </w:p>
    <w:p w14:paraId="4FB830DD" w14:textId="265113CC" w:rsidR="006B6DA8" w:rsidRDefault="0078692A" w:rsidP="005E753A">
      <w:pPr>
        <w:pStyle w:val="Estilo12ptPrimeralnea05cm"/>
      </w:pPr>
      <w:r>
        <w:t xml:space="preserve">Según </w:t>
      </w:r>
      <w:r>
        <w:fldChar w:fldCharType="begin"/>
      </w:r>
      <w:r>
        <w:instrText xml:space="preserve"> ADDIN ZOTERO_ITEM CSL_CITATION {"citationID":"a1kkaseikd3","properties":{"formattedCitation":"[4]","plainCitation":"[4]"},"citationItems":[{"id":87,"uris":["http://zotero.org/users/local/Ql1sXnnS/items/EN7BH92B"],"uri":["http://zotero.org/users/local/Ql1sXnnS/items/EN7BH92B"],"itemData":{"id":87,"type":"paper-conference","title":"A survey on digital camera image forensic methods","container-title":"Multimedia and Expo, 2007 IEEE International Conference on","publisher":"IEEE","page":"16–19","author":[{"family":"Van Lanh","given":"Tran"},{"family":"Chong","given":"Kai-Sen"},{"family":"Emmanuel","given":"Sabu"},{"family":"Kankanhalli","given":"Mohan S"}],"issued":{"date-parts":[["2007"]]}}}],"schema":"https://github.com/citation-style-language/schema/raw/master/csl-citation.json"} </w:instrText>
      </w:r>
      <w:r>
        <w:fldChar w:fldCharType="separate"/>
      </w:r>
      <w:r>
        <w:rPr>
          <w:noProof/>
        </w:rPr>
        <w:t>[4]</w:t>
      </w:r>
      <w:r>
        <w:fldChar w:fldCharType="end"/>
      </w:r>
      <w:r w:rsidR="006B6DA8" w:rsidRPr="005E753A">
        <w:t xml:space="preserve"> </w:t>
      </w:r>
      <w:r w:rsidR="00F6091D">
        <w:t xml:space="preserve">hay </w:t>
      </w:r>
      <w:r w:rsidR="001358EB">
        <w:t>5</w:t>
      </w:r>
      <w:r w:rsidR="006B6DA8" w:rsidRPr="005E753A">
        <w:t xml:space="preserve"> grupos de técnicas para la identificación de la fuente</w:t>
      </w:r>
      <w:r w:rsidR="001358EB">
        <w:t xml:space="preserve"> que se basa en cada uno de los procesos que intervienen en la generación de una imagen</w:t>
      </w:r>
      <w:r w:rsidR="006B6DA8" w:rsidRPr="005E753A">
        <w:t>:</w:t>
      </w:r>
    </w:p>
    <w:p w14:paraId="3ECCB963" w14:textId="77777777" w:rsidR="00A30353" w:rsidRPr="005E753A" w:rsidRDefault="00A30353" w:rsidP="005E753A">
      <w:pPr>
        <w:pStyle w:val="Estilo12ptPrimeralnea05cm"/>
      </w:pPr>
    </w:p>
    <w:p w14:paraId="2FA151F6" w14:textId="120292C3" w:rsidR="001358EB" w:rsidRDefault="001358EB" w:rsidP="00F17A84">
      <w:pPr>
        <w:pStyle w:val="Estilo12ptPrimeralnea05cm"/>
        <w:numPr>
          <w:ilvl w:val="0"/>
          <w:numId w:val="20"/>
        </w:numPr>
        <w:ind w:left="357" w:hanging="357"/>
        <w:contextualSpacing/>
      </w:pPr>
      <w:r w:rsidRPr="001358EB">
        <w:rPr>
          <w:b/>
        </w:rPr>
        <w:lastRenderedPageBreak/>
        <w:t xml:space="preserve">Técnicas Basadas en Metadatos: </w:t>
      </w:r>
      <w:r w:rsidR="006B6DA8" w:rsidRPr="00712809">
        <w:t>Consiste en la extracción de los datos de marc</w:t>
      </w:r>
      <w:r>
        <w:t>a y modelo del objeto de estudio</w:t>
      </w:r>
      <w:r w:rsidR="006B6DA8" w:rsidRPr="00712809">
        <w:t>.</w:t>
      </w:r>
      <w:r>
        <w:t xml:space="preserve"> </w:t>
      </w:r>
      <w:r w:rsidR="006B6DA8" w:rsidRPr="00712809">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r>
        <w:t xml:space="preserve"> Estas técnicas son </w:t>
      </w:r>
      <w:r w:rsidR="006B6DA8" w:rsidRPr="00712809">
        <w:t>las más sencillas</w:t>
      </w:r>
      <w:r>
        <w:t xml:space="preserve">, pero tienen mucha dependencia de la información </w:t>
      </w:r>
      <w:r w:rsidR="006B6DA8" w:rsidRPr="00712809">
        <w:t>que los fabricantes deciden insertar cuando</w:t>
      </w:r>
      <w:r w:rsidR="00F46791">
        <w:t xml:space="preserve"> la imagen es generada. </w:t>
      </w:r>
      <w:r w:rsidR="00F46791">
        <w:fldChar w:fldCharType="begin"/>
      </w:r>
      <w:r w:rsidR="00F46791">
        <w:instrText xml:space="preserve"> ADDIN ZOTERO_ITEM CSL_CITATION {"citationID":"a952b44od5","properties":{"formattedCitation":"[5]","plainCitation":"[5]"},"citationItems":[{"id":88,"uris":["http://zotero.org/users/local/Ql1sXnnS/items/NX6BKJ5C"],"uri":["http://zotero.org/users/local/Ql1sXnnS/items/NX6BKJ5C"],"itemData":{"id":88,"type":"article-journal","title":"Anomalıas en el Seguimiento de Exif en el Análisis Forense de Metadatos de Imágenes de Moviles","container-title":"Actas del XII Reunión Espanola sobre Criptologıa y Seguridad de la Información, Donostia-San Sebastián, Espana","author":[{"family":"Orozco","given":"Ana Lucila Sandoval"},{"family":"González","given":"David Manuel Arenas"},{"family":"Villalba","given":"Luis Javier Garcıa"},{"family":"Castro","given":"Julio César Hernández"}],"issued":{"date-parts":[["2012"]]}}}],"schema":"https://github.com/citation-style-language/schema/raw/master/csl-citation.json"} </w:instrText>
      </w:r>
      <w:r w:rsidR="00F46791">
        <w:fldChar w:fldCharType="separate"/>
      </w:r>
      <w:r w:rsidR="00F46791">
        <w:rPr>
          <w:noProof/>
        </w:rPr>
        <w:t>[5]</w:t>
      </w:r>
      <w:r w:rsidR="00F46791">
        <w:fldChar w:fldCharType="end"/>
      </w:r>
      <w:r w:rsidR="00F46791">
        <w:t xml:space="preserve"> </w:t>
      </w:r>
      <w:r w:rsidR="00F46791">
        <w:fldChar w:fldCharType="begin"/>
      </w:r>
      <w:r w:rsidR="00F46791">
        <w:instrText xml:space="preserve"> ADDIN ZOTERO_ITEM CSL_CITATION {"citationID":"a23sfcbtcaf","properties":{"formattedCitation":"[6]","plainCitation":"[6]"},"citationItems":[{"id":89,"uris":["http://zotero.org/users/local/Ql1sXnnS/items/78QB7EF8"],"uri":["http://zotero.org/users/local/Ql1sXnnS/items/78QB7EF8"],"itemData":{"id":89,"type":"article-journal","title":"Analysis of errors in exif metadata on mobile devices","container-title":"Multimedia Tools and Applications","page":"4735–4763","volume":"74","issue":"13","author":[{"family":"Orozco","given":"Ana Lucila Sandoval"},{"family":"González","given":"David Manuel Arenas"},{"family":"Villalba","given":"Luis Javier García"},{"family":"Hernández-Castro","given":"Julio"}],"issued":{"date-parts":[["2015"]]}}}],"schema":"https://github.com/citation-style-language/schema/raw/master/csl-citation.json"} </w:instrText>
      </w:r>
      <w:r w:rsidR="00F46791">
        <w:fldChar w:fldCharType="separate"/>
      </w:r>
      <w:r w:rsidR="00F46791">
        <w:rPr>
          <w:noProof/>
        </w:rPr>
        <w:t>[6]</w:t>
      </w:r>
      <w:r w:rsidR="00F46791">
        <w:fldChar w:fldCharType="end"/>
      </w:r>
      <w:r w:rsidR="006B6DA8" w:rsidRPr="00712809">
        <w:t xml:space="preserve"> realizan un estudio a fondo, donde se demuestra que </w:t>
      </w:r>
      <w:r>
        <w:t>l</w:t>
      </w:r>
      <w:r w:rsidR="006B6DA8" w:rsidRPr="00712809">
        <w:t xml:space="preserve">os fabricantes no siguen fielmente la especificación EXIF, lo que puede tener como consecuencia la extracción errónea o inválida para fines forenses. </w:t>
      </w:r>
      <w:r>
        <w:t>E</w:t>
      </w:r>
      <w:r w:rsidR="006B6DA8" w:rsidRPr="00712809">
        <w:t>ste método es uno de los más vulnerables en cuanto a modificaciones malintencionadas, ya que incluso puede darse el caso de la eliminación completa de los metadatos, intencionadamente o de manera inconsciente. Un claro ejemplo son aquellas aplicaciones o programas para editar imágenes, que</w:t>
      </w:r>
      <w:r>
        <w:t xml:space="preserve"> como</w:t>
      </w:r>
      <w:r w:rsidR="006B6DA8" w:rsidRPr="00712809">
        <w:t xml:space="preserve"> consecuencia de su uso actualizan incorrectamente los metadatos o provocan la pérdida de los mismos.</w:t>
      </w:r>
      <w:r>
        <w:t xml:space="preserve"> </w:t>
      </w:r>
      <w:r w:rsidR="006B6DA8" w:rsidRPr="001358EB">
        <w:t>Un ejemplo de utilidad de l</w:t>
      </w:r>
      <w:r w:rsidR="003800EE">
        <w:t xml:space="preserve">os metadatos se presenta en </w:t>
      </w:r>
      <w:r w:rsidR="003800EE">
        <w:fldChar w:fldCharType="begin"/>
      </w:r>
      <w:r w:rsidR="003800EE">
        <w:instrText xml:space="preserve"> ADDIN ZOTERO_ITEM CSL_CITATION {"citationID":"a1u0srml0br","properties":{"formattedCitation":"[7]","plainCitation":"[7]"},"citationItems":[{"id":69,"uris":["http://zotero.org/users/local/Ql1sXnnS/items/HGHE9WWE"],"uri":["http://zotero.org/users/local/Ql1sXnnS/items/HGHE9WWE"],"itemData":{"id":69,"type":"article-journal","title":"Beyond Pixels: Exploiting Camera Metadata for Photo Classification","container-title":"Pattern Recogn.","volume":"38","issue":"6","URL":"http://dx.doi.org/10.1016/j.patcog.2004.11.013","DOI":"10.1016/j.patcog.2004.11.013","ISSN":"0031-3203","author":[{"family":"Boutell","given":"Matthew"},{"family":"Luo","given":"Jiebo"}],"issued":{"date-parts":[["2005",6]]}}}],"schema":"https://github.com/citation-style-language/schema/raw/master/csl-citation.json"} </w:instrText>
      </w:r>
      <w:r w:rsidR="003800EE">
        <w:fldChar w:fldCharType="separate"/>
      </w:r>
      <w:r w:rsidR="003800EE">
        <w:rPr>
          <w:noProof/>
        </w:rPr>
        <w:t>[7]</w:t>
      </w:r>
      <w:r w:rsidR="003800EE">
        <w:fldChar w:fldCharType="end"/>
      </w:r>
      <w:r w:rsidR="006B6DA8" w:rsidRPr="001358EB">
        <w:t xml:space="preserve"> donde se propone un método para fusionar la información de un clasificador del contenido de la imagen con las evidencias de los metadatos. </w:t>
      </w:r>
      <w:bookmarkStart w:id="46" w:name="_Toc483862814"/>
      <w:bookmarkStart w:id="47" w:name="_Toc483862815"/>
      <w:bookmarkStart w:id="48" w:name="_Toc483862816"/>
      <w:bookmarkStart w:id="49" w:name="_Toc483862817"/>
      <w:bookmarkStart w:id="50" w:name="_Toc477877518"/>
      <w:bookmarkStart w:id="51" w:name="_Toc484270805"/>
      <w:bookmarkEnd w:id="46"/>
      <w:bookmarkEnd w:id="47"/>
      <w:bookmarkEnd w:id="48"/>
      <w:bookmarkEnd w:id="49"/>
    </w:p>
    <w:p w14:paraId="1D868AF8" w14:textId="77777777" w:rsidR="006B02FC" w:rsidRDefault="006B02FC" w:rsidP="006B02FC">
      <w:pPr>
        <w:pStyle w:val="Estilo12ptPrimeralnea05cm"/>
        <w:contextualSpacing/>
      </w:pPr>
    </w:p>
    <w:p w14:paraId="3DFE11CE" w14:textId="4F3D9416" w:rsidR="001358EB" w:rsidRDefault="006B6DA8" w:rsidP="00F17A84">
      <w:pPr>
        <w:pStyle w:val="Estilo12ptPrimeralnea05cm"/>
        <w:numPr>
          <w:ilvl w:val="0"/>
          <w:numId w:val="20"/>
        </w:numPr>
        <w:ind w:left="357" w:hanging="357"/>
        <w:contextualSpacing/>
      </w:pPr>
      <w:r w:rsidRPr="001358EB">
        <w:rPr>
          <w:b/>
          <w:szCs w:val="24"/>
        </w:rPr>
        <w:t>Técnicas basadas en la Aberración de las lentes</w:t>
      </w:r>
      <w:bookmarkEnd w:id="50"/>
      <w:bookmarkEnd w:id="51"/>
      <w:r w:rsidR="001358EB">
        <w:rPr>
          <w:b/>
          <w:szCs w:val="24"/>
        </w:rPr>
        <w:t xml:space="preserve">: </w:t>
      </w:r>
      <w:r w:rsidR="001358EB">
        <w:rPr>
          <w:szCs w:val="24"/>
        </w:rPr>
        <w:t xml:space="preserve">Dependiendo del tipo de lente que utilice la cámara se pueden introducir diferentes tipos de aberraciones en la imagen. </w:t>
      </w:r>
      <w:r w:rsidR="006B194B">
        <w:fldChar w:fldCharType="begin"/>
      </w:r>
      <w:r w:rsidR="006B194B">
        <w:instrText xml:space="preserve"> ADDIN ZOTERO_ITEM CSL_CITATION {"citationID":"a1198rqmkf9","properties":{"formattedCitation":"[8]","plainCitation":"[8]"},"citationItems":[{"id":90,"uris":["http://zotero.org/users/local/Ql1sXnnS/items/AFD569XV"],"uri":["http://zotero.org/users/local/Ql1sXnnS/items/AFD569XV"],"itemData":{"id":90,"type":"paper-conference","title":"Source camera identification using footprints from lens aberration","container-title":"Electronic Imaging 2006","publisher":"International Society for Optics and Photonics","page":"60690J–60690J","author":[{"family":"San Choi","given":"Kai"},{"family":"Lam","given":"Edmund Y"},{"family":"Wong","given":"Kenneth KY"}],"issued":{"date-parts":[["2006"]]}}}],"schema":"https://github.com/citation-style-language/schema/raw/master/csl-citation.json"} </w:instrText>
      </w:r>
      <w:r w:rsidR="006B194B">
        <w:fldChar w:fldCharType="separate"/>
      </w:r>
      <w:r w:rsidR="006B194B">
        <w:rPr>
          <w:noProof/>
        </w:rPr>
        <w:t>[8]</w:t>
      </w:r>
      <w:r w:rsidR="006B194B">
        <w:fldChar w:fldCharType="end"/>
      </w:r>
      <w:r w:rsidR="0000107B">
        <w:t xml:space="preserve"> </w:t>
      </w:r>
      <w:r w:rsidR="001358EB">
        <w:rPr>
          <w:szCs w:val="24"/>
        </w:rPr>
        <w:t xml:space="preserve">La distorsión radial es la más común en cámaras de dispositivos móviles ya que usan lentes más baratas por cuestiones de coste. </w:t>
      </w:r>
      <w:r w:rsidRPr="001358EB">
        <w:t>El grado de la distorsión radial en cada imagen se puede medir siguiendo un proceso que consta de tres fases: Detección de bordes, extracción de segmentos distorsionados y medición del error de la distorsión.</w:t>
      </w:r>
      <w:bookmarkStart w:id="52" w:name="_Toc477877519"/>
      <w:bookmarkStart w:id="53" w:name="_Toc484270806"/>
      <w:r w:rsidR="0000107B">
        <w:t xml:space="preserve"> En </w:t>
      </w:r>
      <w:r w:rsidR="006B194B">
        <w:fldChar w:fldCharType="begin"/>
      </w:r>
      <w:r w:rsidR="006B194B">
        <w:instrText xml:space="preserve"> ADDIN ZOTERO_ITEM CSL_CITATION {"citationID":"alvb43f12r","properties":{"formattedCitation":"[9]","plainCitation":"[9]"},"citationItems":[{"id":91,"uris":["http://zotero.org/users/local/Ql1sXnnS/items/ZF6ZJWDS"],"uri":["http://zotero.org/users/local/Ql1sXnnS/items/ZF6ZJWDS"],"itemData":{"id":91,"type":"paper-conference","title":"Identifying source cell phone using chromatic aberration","container-title":"Multimedia and Expo, 2007 IEEE International Conference on","publisher":"IEEE","page":"883–886","author":[{"family":"Van","given":"Lanh Tran"},{"family":"Emmanuel","given":"Sabu"},{"family":"Kankanhalli","given":"Mohan S"}],"issued":{"date-parts":[["2007"]]}}}],"schema":"https://github.com/citation-style-language/schema/raw/master/csl-citation.json"} </w:instrText>
      </w:r>
      <w:r w:rsidR="006B194B">
        <w:fldChar w:fldCharType="separate"/>
      </w:r>
      <w:r w:rsidR="006B194B">
        <w:rPr>
          <w:noProof/>
        </w:rPr>
        <w:t>[9]</w:t>
      </w:r>
      <w:r w:rsidR="006B194B">
        <w:fldChar w:fldCharType="end"/>
      </w:r>
      <w:r w:rsidR="0000107B">
        <w:t xml:space="preserve"> se propone la aberración cromática lateral como técnica </w:t>
      </w:r>
      <w:r w:rsidR="0000107B">
        <w:lastRenderedPageBreak/>
        <w:t>para la identificación de la fuente.</w:t>
      </w:r>
    </w:p>
    <w:p w14:paraId="0791E35A" w14:textId="77777777" w:rsidR="006B02FC" w:rsidRDefault="006B02FC" w:rsidP="006B02FC">
      <w:pPr>
        <w:pStyle w:val="Estilo12ptPrimeralnea05cm"/>
        <w:ind w:firstLine="0"/>
        <w:contextualSpacing/>
      </w:pPr>
    </w:p>
    <w:p w14:paraId="4EB2BE1E" w14:textId="77777777" w:rsidR="006B02FC" w:rsidRDefault="006B02FC" w:rsidP="006B02FC">
      <w:pPr>
        <w:pStyle w:val="Estilo12ptPrimeralnea05cm"/>
        <w:contextualSpacing/>
      </w:pPr>
    </w:p>
    <w:p w14:paraId="33034144" w14:textId="594372F6" w:rsidR="00BF705F" w:rsidRDefault="006B6DA8" w:rsidP="009D127D">
      <w:pPr>
        <w:pStyle w:val="Estilo12ptPrimeralnea05cm"/>
        <w:numPr>
          <w:ilvl w:val="0"/>
          <w:numId w:val="20"/>
        </w:numPr>
        <w:ind w:left="357" w:hanging="357"/>
        <w:contextualSpacing/>
      </w:pPr>
      <w:r w:rsidRPr="001358EB">
        <w:rPr>
          <w:b/>
          <w:szCs w:val="24"/>
        </w:rPr>
        <w:t>Técnicas basadas en la Interpolación de la Matriz CFA</w:t>
      </w:r>
      <w:bookmarkEnd w:id="52"/>
      <w:bookmarkEnd w:id="53"/>
      <w:r w:rsidR="001358EB" w:rsidRPr="001358EB">
        <w:rPr>
          <w:szCs w:val="24"/>
        </w:rPr>
        <w:t xml:space="preserve">: </w:t>
      </w:r>
      <w:r w:rsidR="001358EB" w:rsidRPr="001358EB">
        <w:rPr>
          <w:rFonts w:cs="Times"/>
        </w:rPr>
        <w:t>L</w:t>
      </w:r>
      <w:r w:rsidRPr="001358EB">
        <w:rPr>
          <w:rFonts w:cs="Times"/>
        </w:rPr>
        <w:t>os algoritmos de interpolación cromática generan algunas de las diferencias más marcadas entre los distintos modelos de cámaras.</w:t>
      </w:r>
      <w:r w:rsidR="001358EB" w:rsidRPr="001358EB">
        <w:rPr>
          <w:rFonts w:cs="Times"/>
        </w:rPr>
        <w:t xml:space="preserve"> </w:t>
      </w:r>
      <w:r w:rsidRPr="001358EB">
        <w:rPr>
          <w:rFonts w:cs="Times"/>
        </w:rPr>
        <w:t xml:space="preserve">Dentro de este tipo de técnicas se engloban varios grupos: </w:t>
      </w:r>
      <w:r w:rsidRPr="001358EB">
        <w:rPr>
          <w:rFonts w:cs="Times"/>
          <w:szCs w:val="24"/>
        </w:rPr>
        <w:t>Huellas en la Interpolación del Color</w:t>
      </w:r>
      <w:r w:rsidR="001358EB" w:rsidRPr="001358EB">
        <w:rPr>
          <w:rFonts w:cs="Times"/>
          <w:b/>
          <w:szCs w:val="24"/>
        </w:rPr>
        <w:t xml:space="preserve"> </w:t>
      </w:r>
      <w:r w:rsidR="006B194B">
        <w:rPr>
          <w:rFonts w:cs="Times"/>
          <w:szCs w:val="24"/>
        </w:rPr>
        <w:fldChar w:fldCharType="begin"/>
      </w:r>
      <w:r w:rsidR="006B194B">
        <w:rPr>
          <w:rFonts w:cs="Times"/>
          <w:szCs w:val="24"/>
        </w:rPr>
        <w:instrText xml:space="preserve"> ADDIN ZOTERO_ITEM CSL_CITATION {"citationID":"a2m85nge0vp","properties":{"formattedCitation":"[10]","plainCitation":"[10]"},"citationItems":[{"id":92,"uris":["http://zotero.org/users/local/Ql1sXnnS/items/DDKVUIF2"],"uri":["http://zotero.org/users/local/Ql1sXnnS/items/DDKVUIF2"],"itemData":{"id":92,"type":"article-journal","title":"Classification of digital camera-models based on demosaicing artifacts","container-title":"digital investigation","page":"49–59","volume":"5","issue":"1","author":[{"family":"Bayram","given":"Sevinc"},{"family":"Sencar","given":"Husrev T"},{"family":"Memon","given":"Nasir"}],"issued":{"date-parts":[["2008"]]}}}],"schema":"https://github.com/citation-style-language/schema/raw/master/csl-citation.json"} </w:instrText>
      </w:r>
      <w:r w:rsidR="006B194B">
        <w:rPr>
          <w:rFonts w:cs="Times"/>
          <w:szCs w:val="24"/>
        </w:rPr>
        <w:fldChar w:fldCharType="separate"/>
      </w:r>
      <w:r w:rsidR="006B194B">
        <w:rPr>
          <w:rFonts w:cs="Times"/>
          <w:noProof/>
          <w:szCs w:val="24"/>
        </w:rPr>
        <w:t>[10]</w:t>
      </w:r>
      <w:r w:rsidR="006B194B">
        <w:rPr>
          <w:rFonts w:cs="Times"/>
          <w:szCs w:val="24"/>
        </w:rPr>
        <w:fldChar w:fldCharType="end"/>
      </w:r>
      <w:r w:rsidR="001358EB" w:rsidRPr="001358EB">
        <w:rPr>
          <w:rFonts w:cs="Times"/>
          <w:szCs w:val="24"/>
        </w:rPr>
        <w:t>, m</w:t>
      </w:r>
      <w:r w:rsidRPr="001358EB">
        <w:rPr>
          <w:rFonts w:cs="Times"/>
          <w:szCs w:val="24"/>
        </w:rPr>
        <w:t xml:space="preserve">odelo de </w:t>
      </w:r>
      <w:r w:rsidR="001358EB" w:rsidRPr="001358EB">
        <w:rPr>
          <w:rFonts w:cs="Times"/>
          <w:szCs w:val="24"/>
        </w:rPr>
        <w:t>co</w:t>
      </w:r>
      <w:r w:rsidR="006B194B">
        <w:rPr>
          <w:rFonts w:cs="Times"/>
          <w:szCs w:val="24"/>
        </w:rPr>
        <w:t xml:space="preserve">rrelación cuadrática de píxeles </w:t>
      </w:r>
      <w:r w:rsidR="006B194B">
        <w:rPr>
          <w:rFonts w:cs="Times"/>
          <w:szCs w:val="24"/>
        </w:rPr>
        <w:fldChar w:fldCharType="begin"/>
      </w:r>
      <w:r w:rsidR="006B194B">
        <w:rPr>
          <w:rFonts w:cs="Times"/>
          <w:szCs w:val="24"/>
        </w:rPr>
        <w:instrText xml:space="preserve"> ADDIN ZOTERO_ITEM CSL_CITATION {"citationID":"a2kt60s0qc3","properties":{"formattedCitation":"[11]","plainCitation":"[11]"},"citationItems":[{"id":93,"uris":["http://zotero.org/users/local/Ql1sXnnS/items/I3GKZ6HW"],"uri":["http://zotero.org/users/local/Ql1sXnnS/items/I3GKZ6HW"],"itemData":{"id":93,"type":"paper-conference","title":"Image based source camera identification using demosaicking","container-title":"Multimedia Signal Processing, 2006 IEEE 8th Workshop on","publisher":"IEEE","page":"419–424","author":[{"family":"Long","given":"Yangjing"},{"family":"Huang","given":"Yizhen"}],"issued":{"date-parts":[["2006"]]}}}],"schema":"https://github.com/citation-style-language/schema/raw/master/csl-citation.json"} </w:instrText>
      </w:r>
      <w:r w:rsidR="006B194B">
        <w:rPr>
          <w:rFonts w:cs="Times"/>
          <w:szCs w:val="24"/>
        </w:rPr>
        <w:fldChar w:fldCharType="separate"/>
      </w:r>
      <w:r w:rsidR="006B194B">
        <w:rPr>
          <w:rFonts w:cs="Times"/>
          <w:noProof/>
          <w:szCs w:val="24"/>
        </w:rPr>
        <w:t>[11]</w:t>
      </w:r>
      <w:r w:rsidR="006B194B">
        <w:rPr>
          <w:rFonts w:cs="Times"/>
          <w:szCs w:val="24"/>
        </w:rPr>
        <w:fldChar w:fldCharType="end"/>
      </w:r>
      <w:r w:rsidR="001358EB" w:rsidRPr="001358EB">
        <w:rPr>
          <w:rFonts w:cs="Times"/>
          <w:szCs w:val="24"/>
        </w:rPr>
        <w:t>,</w:t>
      </w:r>
      <w:r w:rsidR="006B194B">
        <w:rPr>
          <w:rFonts w:cs="Times"/>
          <w:szCs w:val="24"/>
        </w:rPr>
        <w:t xml:space="preserve"> medidas de similitud binarias </w:t>
      </w:r>
      <w:r w:rsidR="006B194B">
        <w:rPr>
          <w:rFonts w:cs="Times"/>
          <w:szCs w:val="24"/>
        </w:rPr>
        <w:fldChar w:fldCharType="begin"/>
      </w:r>
      <w:r w:rsidR="006B194B">
        <w:rPr>
          <w:rFonts w:cs="Times"/>
          <w:szCs w:val="24"/>
        </w:rPr>
        <w:instrText xml:space="preserve"> ADDIN ZOTERO_ITEM CSL_CITATION {"citationID":"ar8ulc3370","properties":{"formattedCitation":"[12]","plainCitation":"[12]"},"citationItems":[{"id":94,"uris":["http://zotero.org/users/local/Ql1sXnnS/items/C7GPNDIK"],"uri":["http://zotero.org/users/local/Ql1sXnnS/items/C7GPNDIK"],"itemData":{"id":94,"type":"article-journal","title":"Source cell-phone identification","container-title":"IEEE Signal Processing and Communications Applications","page":"1–3","author":[{"family":"Celiktutan","given":"Oya"},{"family":"Avcibas","given":"Ismail"},{"family":"Sankur","given":"Bulent"},{"family":"Memon","given":"Nasir"}],"issued":{"date-parts":[["2005"]]}}}],"schema":"https://github.com/citation-style-language/schema/raw/master/csl-citation.json"} </w:instrText>
      </w:r>
      <w:r w:rsidR="006B194B">
        <w:rPr>
          <w:rFonts w:cs="Times"/>
          <w:szCs w:val="24"/>
        </w:rPr>
        <w:fldChar w:fldCharType="separate"/>
      </w:r>
      <w:r w:rsidR="006B194B">
        <w:rPr>
          <w:rFonts w:cs="Times"/>
          <w:noProof/>
          <w:szCs w:val="24"/>
        </w:rPr>
        <w:t>[12]</w:t>
      </w:r>
      <w:r w:rsidR="006B194B">
        <w:rPr>
          <w:rFonts w:cs="Times"/>
          <w:szCs w:val="24"/>
        </w:rPr>
        <w:fldChar w:fldCharType="end"/>
      </w:r>
      <w:r w:rsidR="001358EB" w:rsidRPr="001358EB">
        <w:rPr>
          <w:rFonts w:cs="Times"/>
          <w:szCs w:val="24"/>
        </w:rPr>
        <w:t xml:space="preserve">, </w:t>
      </w:r>
      <w:r w:rsidRPr="001358EB">
        <w:rPr>
          <w:rFonts w:cs="Times"/>
          <w:szCs w:val="24"/>
        </w:rPr>
        <w:t>Información del proceso de interpolación</w:t>
      </w:r>
      <w:r w:rsidR="001358EB" w:rsidRPr="001358EB">
        <w:rPr>
          <w:rFonts w:cs="Times"/>
          <w:szCs w:val="24"/>
        </w:rPr>
        <w:t xml:space="preserve"> </w:t>
      </w:r>
      <w:r w:rsidR="009D127D">
        <w:rPr>
          <w:rFonts w:cs="Times"/>
          <w:szCs w:val="24"/>
        </w:rPr>
        <w:fldChar w:fldCharType="begin"/>
      </w:r>
      <w:r w:rsidR="009D127D">
        <w:rPr>
          <w:rFonts w:cs="Times"/>
          <w:szCs w:val="24"/>
        </w:rPr>
        <w:instrText xml:space="preserve"> ADDIN ZOTERO_ITEM CSL_CITATION {"citationID":"a2ijccvnr5m","properties":{"formattedCitation":"[13]","plainCitation":"[13]"},"citationItems":[{"id":95,"uris":["http://zotero.org/users/local/Ql1sXnnS/items/DZSZ5BPZ"],"uri":["http://zotero.org/users/local/Ql1sXnnS/items/DZSZ5BPZ"],"itemData":{"id":95,"type":"paper-conference","title":"Mobile camera identification using demosaicing features","container-title":"Circuits and systems (ISCAS), Proceedings of 2010 IEEE international symposium on","publisher":"IEEE","page":"1683–1686","author":[{"family":"Cao","given":"Hong"},{"family":"Kot","given":"Alex C"}],"issued":{"date-parts":[["2010"]]}}}],"schema":"https://github.com/citation-style-language/schema/raw/master/csl-citation.json"} </w:instrText>
      </w:r>
      <w:r w:rsidR="009D127D">
        <w:rPr>
          <w:rFonts w:cs="Times"/>
          <w:szCs w:val="24"/>
        </w:rPr>
        <w:fldChar w:fldCharType="separate"/>
      </w:r>
      <w:r w:rsidR="009D127D">
        <w:rPr>
          <w:rFonts w:cs="Times"/>
          <w:noProof/>
          <w:szCs w:val="24"/>
        </w:rPr>
        <w:t>[13]</w:t>
      </w:r>
      <w:r w:rsidR="009D127D">
        <w:rPr>
          <w:rFonts w:cs="Times"/>
          <w:szCs w:val="24"/>
        </w:rPr>
        <w:fldChar w:fldCharType="end"/>
      </w:r>
      <w:r w:rsidR="001358EB" w:rsidRPr="001358EB">
        <w:rPr>
          <w:rFonts w:cs="Times"/>
          <w:szCs w:val="24"/>
        </w:rPr>
        <w:t xml:space="preserve">, </w:t>
      </w:r>
      <w:r w:rsidR="001358EB" w:rsidRPr="001358EB">
        <w:rPr>
          <w:rFonts w:cs="Times"/>
        </w:rPr>
        <w:t>c</w:t>
      </w:r>
      <w:r w:rsidRPr="001358EB">
        <w:rPr>
          <w:rFonts w:cs="Times"/>
        </w:rPr>
        <w:t>orrelación inter-channel</w:t>
      </w:r>
      <w:r w:rsidR="009D127D">
        <w:rPr>
          <w:rFonts w:cs="Times"/>
        </w:rPr>
        <w:t xml:space="preserve"> </w:t>
      </w:r>
      <w:r w:rsidR="009D127D">
        <w:rPr>
          <w:rFonts w:cs="Times"/>
        </w:rPr>
        <w:fldChar w:fldCharType="begin"/>
      </w:r>
      <w:r w:rsidR="009D127D">
        <w:rPr>
          <w:rFonts w:cs="Times"/>
        </w:rPr>
        <w:instrText xml:space="preserve"> ADDIN ZOTERO_ITEM CSL_CITATION {"citationID":"a26438ec3gs","properties":{"formattedCitation":"[14]","plainCitation":"[14]"},"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w:instrText>
      </w:r>
      <w:r w:rsidR="009D127D">
        <w:rPr>
          <w:rFonts w:cs="Times"/>
        </w:rPr>
        <w:fldChar w:fldCharType="separate"/>
      </w:r>
      <w:r w:rsidR="009D127D">
        <w:rPr>
          <w:rFonts w:cs="Times"/>
          <w:noProof/>
        </w:rPr>
        <w:t>[14]</w:t>
      </w:r>
      <w:r w:rsidR="009D127D">
        <w:rPr>
          <w:rFonts w:cs="Times"/>
        </w:rPr>
        <w:fldChar w:fldCharType="end"/>
      </w:r>
      <w:r w:rsidR="001358EB" w:rsidRPr="001358EB">
        <w:rPr>
          <w:rFonts w:cs="Times"/>
        </w:rPr>
        <w:t>.</w:t>
      </w:r>
      <w:r w:rsidRPr="001358EB">
        <w:rPr>
          <w:rFonts w:cs="Times"/>
        </w:rPr>
        <w:t xml:space="preserve"> </w:t>
      </w:r>
      <w:bookmarkStart w:id="54" w:name="_Toc477877520"/>
      <w:bookmarkStart w:id="55" w:name="_Toc484270807"/>
    </w:p>
    <w:p w14:paraId="4519FB7E" w14:textId="77777777" w:rsidR="009D127D" w:rsidRPr="001358EB" w:rsidRDefault="009D127D" w:rsidP="009D127D">
      <w:pPr>
        <w:pStyle w:val="Estilo12ptPrimeralnea05cm"/>
        <w:contextualSpacing/>
      </w:pPr>
    </w:p>
    <w:p w14:paraId="268809A2" w14:textId="6F6ACDCA" w:rsidR="001358EB" w:rsidRPr="00523067" w:rsidRDefault="006B6DA8" w:rsidP="00F17A84">
      <w:pPr>
        <w:pStyle w:val="Estilo12ptPrimeralnea05cm"/>
        <w:numPr>
          <w:ilvl w:val="0"/>
          <w:numId w:val="20"/>
        </w:numPr>
        <w:ind w:left="357" w:hanging="357"/>
        <w:contextualSpacing/>
      </w:pPr>
      <w:r w:rsidRPr="001358EB">
        <w:rPr>
          <w:b/>
          <w:szCs w:val="24"/>
        </w:rPr>
        <w:t>Técnicas basadas en las Características de las Imágenes</w:t>
      </w:r>
      <w:bookmarkEnd w:id="54"/>
      <w:bookmarkEnd w:id="55"/>
      <w:r w:rsidR="001358EB" w:rsidRPr="001358EB">
        <w:rPr>
          <w:b/>
          <w:szCs w:val="24"/>
        </w:rPr>
        <w:t xml:space="preserve">: </w:t>
      </w:r>
      <w:r w:rsidRPr="001358EB">
        <w:rPr>
          <w:rFonts w:cs="Times"/>
        </w:rPr>
        <w:t xml:space="preserve">Estas técnicas utilizan un conjunto de características extraídas del contenido de la imagen para hacer la identificación de la fuente. </w:t>
      </w:r>
      <w:r w:rsidR="00B20793">
        <w:rPr>
          <w:rFonts w:cs="Times"/>
        </w:rPr>
        <w:fldChar w:fldCharType="begin"/>
      </w:r>
      <w:r w:rsidR="00B20793">
        <w:rPr>
          <w:rFonts w:cs="Times"/>
        </w:rPr>
        <w:instrText xml:space="preserve"> ADDIN ZOTERO_ITEM CSL_CITATION {"citationID":"a5r21dbn37","properties":{"formattedCitation":"[15]","plainCitation":"[15]"},"citationItems":[{"id":64,"uris":["http://zotero.org/users/local/Ql1sXnnS/items/66AUBHHI"],"uri":["http://zotero.org/users/local/Ql1sXnnS/items/66AUBHHI"],"itemData":{"id":64,"type":"article-journal","title":"Detection of JPEG double compression and identification of smartphone image source and post-capture manipulation","container-title":"Applied Intelligence","page":"705–726","volume":"39","issue":"4","DOI":"10.1007/s10489-013-0430-z","ISSN":"1573-7497","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00B20793">
        <w:rPr>
          <w:rFonts w:cs="Times"/>
        </w:rPr>
        <w:fldChar w:fldCharType="separate"/>
      </w:r>
      <w:r w:rsidR="00B20793">
        <w:rPr>
          <w:rFonts w:cs="Times"/>
          <w:noProof/>
        </w:rPr>
        <w:t>[15]</w:t>
      </w:r>
      <w:r w:rsidR="00B20793">
        <w:rPr>
          <w:rFonts w:cs="Times"/>
        </w:rPr>
        <w:fldChar w:fldCharType="end"/>
      </w:r>
      <w:r w:rsidR="001358EB" w:rsidRPr="001358EB">
        <w:rPr>
          <w:rFonts w:cs="Times"/>
        </w:rPr>
        <w:t xml:space="preserve"> </w:t>
      </w:r>
      <w:r w:rsidR="001358EB" w:rsidRPr="001358EB">
        <w:rPr>
          <w:rFonts w:cs="Times"/>
        </w:rPr>
        <w:fldChar w:fldCharType="begin"/>
      </w:r>
      <w:r w:rsidR="00B20793">
        <w:rPr>
          <w:rFonts w:cs="Times"/>
        </w:rPr>
        <w:instrText xml:space="preserve"> ADDIN ZOTERO_ITEM CSL_CITATION {"citationID":"1o8bp6vs2p","properties":{"formattedCitation":"[16]","plainCitation":"[16]"},"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001358EB" w:rsidRPr="001358EB">
        <w:rPr>
          <w:rFonts w:cs="Times"/>
        </w:rPr>
        <w:fldChar w:fldCharType="separate"/>
      </w:r>
      <w:r w:rsidR="00B20793">
        <w:rPr>
          <w:rFonts w:cs="Times"/>
        </w:rPr>
        <w:t>[16]</w:t>
      </w:r>
      <w:r w:rsidR="001358EB" w:rsidRPr="001358EB">
        <w:rPr>
          <w:rFonts w:cs="Times"/>
        </w:rPr>
        <w:fldChar w:fldCharType="end"/>
      </w:r>
      <w:r w:rsidR="00B20793">
        <w:rPr>
          <w:rFonts w:cs="Times"/>
        </w:rPr>
        <w:t xml:space="preserve"> </w:t>
      </w:r>
      <w:r w:rsidR="00B20793">
        <w:rPr>
          <w:rFonts w:cs="Times"/>
        </w:rPr>
        <w:fldChar w:fldCharType="begin"/>
      </w:r>
      <w:r w:rsidR="00B20793">
        <w:rPr>
          <w:rFonts w:cs="Times"/>
        </w:rPr>
        <w:instrText xml:space="preserve"> ADDIN ZOTERO_ITEM CSL_CITATION {"citationID":"a167ukk1bap","properties":{"formattedCitation":"[17]","plainCitation":"[17]"},"citationItems":[{"id":97,"uris":["http://zotero.org/users/local/Ql1sXnnS/items/MEN4P2QW"],"uri":["http://zotero.org/users/local/Ql1sXnnS/items/MEN4P2QW"],"itemData":{"id":97,"type":"paper-conference","title":"Camera/mobile phone source identification for digital forensics","container-title":"Acoustics, Speech and Signal Processing, 2007. ICASSP 2007. IEEE International Conference on","publisher":"IEEE","page":"II–221","volume":"2","author":[{"family":"Tsai","given":"Min-Jen"},{"family":"Lai","given":"Cheng-Liang"},{"family":"Liu","given":"Jung"}],"issued":{"date-parts":[["2007"]]}}}],"schema":"https://github.com/citation-style-language/schema/raw/master/csl-citation.json"} </w:instrText>
      </w:r>
      <w:r w:rsidR="00B20793">
        <w:rPr>
          <w:rFonts w:cs="Times"/>
        </w:rPr>
        <w:fldChar w:fldCharType="separate"/>
      </w:r>
      <w:r w:rsidR="00B20793">
        <w:rPr>
          <w:rFonts w:cs="Times"/>
          <w:noProof/>
        </w:rPr>
        <w:t>[17]</w:t>
      </w:r>
      <w:r w:rsidR="00B20793">
        <w:rPr>
          <w:rFonts w:cs="Times"/>
        </w:rPr>
        <w:fldChar w:fldCharType="end"/>
      </w:r>
      <w:r w:rsidR="001358EB" w:rsidRPr="001358EB">
        <w:rPr>
          <w:rFonts w:cs="Times"/>
        </w:rPr>
        <w:t xml:space="preserve"> </w:t>
      </w:r>
      <w:r w:rsidR="00B20793">
        <w:rPr>
          <w:rFonts w:cs="Times"/>
        </w:rPr>
        <w:fldChar w:fldCharType="begin"/>
      </w:r>
      <w:r w:rsidR="00B20793">
        <w:rPr>
          <w:rFonts w:cs="Times"/>
        </w:rPr>
        <w:instrText xml:space="preserve"> ADDIN ZOTERO_ITEM CSL_CITATION {"citationID":"arbqmv1t81","properties":{"formattedCitation":"[18]","plainCitation":"[18]"},"citationItems":[{"id":101,"uris":["http://zotero.org/users/local/Ql1sXnnS/items/NBQGW79X"],"uri":["http://zotero.org/users/local/Ql1sXnnS/items/NBQGW79X"],"itemData":{"id":101,"type":"paper-conference","title":"Selecting forensic features for robust source camera identification","container-title":"Computer Symposium (ICS), 2010 International","publisher":"IEEE","page":"506–511","author":[{"family":"Hu","given":"Yongjian"},{"family":"Li","given":"Chang-Tsun"},{"family":"Zhou","given":"Changhui"}],"issued":{"date-parts":[["2010"]]}}}],"schema":"https://github.com/citation-style-language/schema/raw/master/csl-citation.json"} </w:instrText>
      </w:r>
      <w:r w:rsidR="00B20793">
        <w:rPr>
          <w:rFonts w:cs="Times"/>
        </w:rPr>
        <w:fldChar w:fldCharType="separate"/>
      </w:r>
      <w:r w:rsidR="00B20793">
        <w:rPr>
          <w:rFonts w:cs="Times"/>
          <w:noProof/>
        </w:rPr>
        <w:t>[18]</w:t>
      </w:r>
      <w:r w:rsidR="00B20793">
        <w:rPr>
          <w:rFonts w:cs="Times"/>
        </w:rPr>
        <w:fldChar w:fldCharType="end"/>
      </w:r>
      <w:r w:rsidR="001358EB" w:rsidRPr="001358EB">
        <w:rPr>
          <w:rFonts w:cs="Times"/>
        </w:rPr>
        <w:t xml:space="preserve"> combinan diferentes grupos de características (</w:t>
      </w:r>
      <w:r w:rsidRPr="001358EB">
        <w:rPr>
          <w:rFonts w:cs="Times"/>
        </w:rPr>
        <w:t>de color, métricas de calidad de la imagen (IQM) y estadísticas del dominio wavelet</w:t>
      </w:r>
      <w:r w:rsidR="001358EB" w:rsidRPr="001358EB">
        <w:rPr>
          <w:rFonts w:cs="Times"/>
        </w:rPr>
        <w:t xml:space="preserve">). </w:t>
      </w:r>
      <w:r w:rsidRPr="001358EB">
        <w:rPr>
          <w:rFonts w:cs="Times"/>
        </w:rPr>
        <w:t xml:space="preserve">En </w:t>
      </w:r>
      <w:r w:rsidRPr="001358EB">
        <w:rPr>
          <w:rFonts w:cs="Times"/>
        </w:rPr>
        <w:fldChar w:fldCharType="begin"/>
      </w:r>
      <w:r w:rsidR="00B20793">
        <w:rPr>
          <w:rFonts w:cs="Times"/>
        </w:rPr>
        <w:instrText xml:space="preserve"> ADDIN ZOTERO_ITEM CSL_CITATION {"citationID":"24pepfdi13","properties":{"formattedCitation":"[19]","plainCitation":"[19]"},"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1358EB">
        <w:rPr>
          <w:rFonts w:cs="Times"/>
        </w:rPr>
        <w:fldChar w:fldCharType="separate"/>
      </w:r>
      <w:r w:rsidR="00B20793">
        <w:rPr>
          <w:rFonts w:cs="Times"/>
        </w:rPr>
        <w:t>[19]</w:t>
      </w:r>
      <w:r w:rsidRPr="001358EB">
        <w:rPr>
          <w:rFonts w:cs="Times"/>
        </w:rPr>
        <w:fldChar w:fldCharType="end"/>
      </w:r>
      <w:r w:rsidR="001358EB" w:rsidRPr="001358EB">
        <w:rPr>
          <w:rFonts w:cs="Times"/>
        </w:rPr>
        <w:t xml:space="preserve"> se utiliza</w:t>
      </w:r>
      <w:r w:rsidRPr="001358EB">
        <w:rPr>
          <w:rFonts w:cs="Times"/>
        </w:rPr>
        <w:t xml:space="preserve"> un algoritmo genético (GA) para buscar automáticamente las características óptimas y un</w:t>
      </w:r>
      <w:r w:rsidR="001358EB" w:rsidRPr="001358EB">
        <w:rPr>
          <w:rFonts w:cs="Times"/>
        </w:rPr>
        <w:t>a Máquina de Soporte Vectorial (</w:t>
      </w:r>
      <w:r w:rsidRPr="001358EB">
        <w:rPr>
          <w:rFonts w:cs="Times"/>
        </w:rPr>
        <w:t xml:space="preserve">SVM </w:t>
      </w:r>
      <w:r w:rsidR="001358EB" w:rsidRPr="001358EB">
        <w:rPr>
          <w:rFonts w:cs="Times"/>
        </w:rPr>
        <w:t xml:space="preserve">del inglés </w:t>
      </w:r>
      <w:r w:rsidRPr="001358EB">
        <w:rPr>
          <w:rFonts w:cs="Times"/>
        </w:rPr>
        <w:t xml:space="preserve">Support Vector Machine) </w:t>
      </w:r>
      <w:r w:rsidR="001358EB" w:rsidRPr="001358EB">
        <w:rPr>
          <w:rFonts w:cs="Times"/>
        </w:rPr>
        <w:t>como clasificador</w:t>
      </w:r>
      <w:r w:rsidRPr="001358EB">
        <w:rPr>
          <w:rFonts w:cs="Times"/>
        </w:rPr>
        <w:t>.</w:t>
      </w:r>
      <w:r w:rsidR="00B20793">
        <w:rPr>
          <w:rFonts w:cs="Times"/>
        </w:rPr>
        <w:t xml:space="preserve"> </w:t>
      </w:r>
      <w:r w:rsidR="00B20793">
        <w:rPr>
          <w:rFonts w:cs="Times"/>
        </w:rPr>
        <w:fldChar w:fldCharType="begin"/>
      </w:r>
      <w:r w:rsidR="00B20793">
        <w:rPr>
          <w:rFonts w:cs="Times"/>
        </w:rPr>
        <w:instrText xml:space="preserve"> ADDIN ZOTERO_ITEM CSL_CITATION {"citationID":"aecmfqe4a2","properties":{"formattedCitation":"[20]","plainCitation":"[20]"},"citationItems":[{"id":99,"uris":["http://zotero.org/users/local/Ql1sXnnS/items/KDFDV8AJ"],"uri":["http://zotero.org/users/local/Ql1sXnnS/items/KDFDV8AJ"],"itemData":{"id":99,"type":"paper-conference","title":"Source camera identification forensics based on wavelet features","container-title":"Intelligent Information Hiding and Multimedia Signal Processing, 2009. IIH-MSP'09. Fifth International Conference on","publisher":"IEEE","page":"702–705","author":[{"family":"Wang","given":"Bo"},{"family":"Guo","given":"Yiping"},{"family":"Kong","given":"Xiangwei"},{"family":"Meng","given":"Fanjie"}],"issued":{"date-parts":[["2009"]]}}}],"schema":"https://github.com/citation-style-language/schema/raw/master/csl-citation.json"} </w:instrText>
      </w:r>
      <w:r w:rsidR="00B20793">
        <w:rPr>
          <w:rFonts w:cs="Times"/>
        </w:rPr>
        <w:fldChar w:fldCharType="separate"/>
      </w:r>
      <w:r w:rsidR="00B20793">
        <w:rPr>
          <w:rFonts w:cs="Times"/>
          <w:noProof/>
        </w:rPr>
        <w:t>[20]</w:t>
      </w:r>
      <w:r w:rsidR="00B20793">
        <w:rPr>
          <w:rFonts w:cs="Times"/>
        </w:rPr>
        <w:fldChar w:fldCharType="end"/>
      </w:r>
      <w:r w:rsidR="00B20793">
        <w:rPr>
          <w:rFonts w:cs="Times"/>
        </w:rPr>
        <w:t xml:space="preserve"> </w:t>
      </w:r>
      <w:r w:rsidR="00B20793">
        <w:rPr>
          <w:rFonts w:cs="Times"/>
        </w:rPr>
        <w:fldChar w:fldCharType="begin"/>
      </w:r>
      <w:r w:rsidR="00B20793">
        <w:rPr>
          <w:rFonts w:cs="Times"/>
        </w:rPr>
        <w:instrText xml:space="preserve"> ADDIN ZOTERO_ITEM CSL_CITATION {"citationID":"a3bvoq52t1","properties":{"formattedCitation":"[21]","plainCitation":"[21]"},"citationItems":[{"id":100,"uris":["http://zotero.org/users/local/Ql1sXnnS/items/4N3CKMTW"],"uri":["http://zotero.org/users/local/Ql1sXnnS/items/4N3CKMTW"],"itemData":{"id":100,"type":"paper-conference","title":"Source camera identification based on image bi-coherence and wavelet features","container-title":"Proceedings of the fourth annual IFIP WG 11.9 international conference on digital forensics. Kyoto, Japan","author":[{"family":"Meng","given":"FJ"},{"family":"Kong","given":"XW"},{"family":"You","given":"XG"}],"issued":{"date-parts":[["2008"]]}}}],"schema":"https://github.com/citation-style-language/schema/raw/master/csl-citation.json"} </w:instrText>
      </w:r>
      <w:r w:rsidR="00B20793">
        <w:rPr>
          <w:rFonts w:cs="Times"/>
        </w:rPr>
        <w:fldChar w:fldCharType="separate"/>
      </w:r>
      <w:r w:rsidR="00B20793">
        <w:rPr>
          <w:rFonts w:cs="Times"/>
          <w:noProof/>
        </w:rPr>
        <w:t>[21]</w:t>
      </w:r>
      <w:r w:rsidR="00B20793">
        <w:rPr>
          <w:rFonts w:cs="Times"/>
        </w:rPr>
        <w:fldChar w:fldCharType="end"/>
      </w:r>
      <w:r w:rsidR="001358EB" w:rsidRPr="001358EB">
        <w:rPr>
          <w:rFonts w:cs="Times"/>
        </w:rPr>
        <w:t xml:space="preserve"> usan las c</w:t>
      </w:r>
      <w:r w:rsidRPr="001358EB">
        <w:rPr>
          <w:rFonts w:cs="Times"/>
        </w:rPr>
        <w:t>aracterísticas del dominio wavelet para integrar un modelo estadístico a part</w:t>
      </w:r>
      <w:r w:rsidR="001358EB" w:rsidRPr="001358EB">
        <w:rPr>
          <w:rFonts w:cs="Times"/>
        </w:rPr>
        <w:t>ir de los coeficientes wavelet haciendo</w:t>
      </w:r>
      <w:r w:rsidRPr="001358EB">
        <w:rPr>
          <w:rFonts w:cs="Times"/>
        </w:rPr>
        <w:t xml:space="preserve"> una descomposición wavelet en 4 niveles basada en Quadrature Mirror Filter (QMF)</w:t>
      </w:r>
      <w:r w:rsidR="00B20793">
        <w:rPr>
          <w:rFonts w:cs="Times"/>
        </w:rPr>
        <w:t xml:space="preserve">. En </w:t>
      </w:r>
      <w:r w:rsidR="00B20793">
        <w:rPr>
          <w:rFonts w:cs="Times"/>
        </w:rPr>
        <w:fldChar w:fldCharType="begin"/>
      </w:r>
      <w:r w:rsidR="00B20793">
        <w:rPr>
          <w:rFonts w:cs="Times"/>
        </w:rPr>
        <w:instrText xml:space="preserve"> ADDIN ZOTERO_ITEM CSL_CITATION {"citationID":"atgbq7d6","properties":{"formattedCitation":"[22]","plainCitation":"[22]"},"citationItems":[{"id":102,"uris":["http://zotero.org/users/local/Ql1sXnnS/items/NJQW57E5"],"uri":["http://zotero.org/users/local/Ql1sXnnS/items/NJQW57E5"],"itemData":{"id":102,"type":"article-journal","title":"Differentiating between images using wavelet-based transforms: a comparative study","container-title":"IEEE Transactions on Information Forensics and Security","page":"1418–1431","volume":"6","issue":"4","author":[{"family":"Ozparlak","given":"Levent"},{"family":"Avcibas","given":"Ismail"}],"issued":{"date-parts":[["2011"]]}}}],"schema":"https://github.com/citation-style-language/schema/raw/master/csl-citation.json"} </w:instrText>
      </w:r>
      <w:r w:rsidR="00B20793">
        <w:rPr>
          <w:rFonts w:cs="Times"/>
        </w:rPr>
        <w:fldChar w:fldCharType="separate"/>
      </w:r>
      <w:r w:rsidR="00B20793">
        <w:rPr>
          <w:rFonts w:cs="Times"/>
          <w:noProof/>
        </w:rPr>
        <w:t>[22]</w:t>
      </w:r>
      <w:r w:rsidR="00B20793">
        <w:rPr>
          <w:rFonts w:cs="Times"/>
        </w:rPr>
        <w:fldChar w:fldCharType="end"/>
      </w:r>
      <w:r w:rsidR="001358EB" w:rsidRPr="001358EB">
        <w:rPr>
          <w:rFonts w:cs="Times"/>
        </w:rPr>
        <w:t xml:space="preserve"> se plantea una técnica basada en </w:t>
      </w:r>
      <w:r w:rsidRPr="001358EB">
        <w:rPr>
          <w:rFonts w:cs="Times"/>
        </w:rPr>
        <w:t>los modelos estadísticos para ridgelet y sub-bandas contourlet</w:t>
      </w:r>
      <w:r w:rsidR="001358EB" w:rsidRPr="001358EB">
        <w:rPr>
          <w:rFonts w:cs="Times"/>
        </w:rPr>
        <w:t xml:space="preserve"> que posteriormente </w:t>
      </w:r>
      <w:r w:rsidRPr="001358EB">
        <w:rPr>
          <w:rFonts w:cs="Times"/>
        </w:rPr>
        <w:t xml:space="preserve">aplica un algoritmo </w:t>
      </w:r>
      <w:r w:rsidRPr="003C3754">
        <w:rPr>
          <w:rFonts w:cs="Times"/>
          <w:szCs w:val="24"/>
        </w:rPr>
        <w:t>SFFS</w:t>
      </w:r>
      <w:r w:rsidR="003C3754">
        <w:rPr>
          <w:rFonts w:cs="Times"/>
          <w:szCs w:val="24"/>
        </w:rPr>
        <w:t xml:space="preserve">, </w:t>
      </w:r>
      <w:r w:rsidR="003C3754" w:rsidRPr="00712809">
        <w:rPr>
          <w:iCs/>
          <w:lang w:val="en-US"/>
        </w:rPr>
        <w:t>Sequential Floating Forward Selection</w:t>
      </w:r>
      <w:r w:rsidR="003C3754">
        <w:rPr>
          <w:rFonts w:cs="Times"/>
          <w:szCs w:val="24"/>
        </w:rPr>
        <w:t xml:space="preserve">, </w:t>
      </w:r>
      <w:r w:rsidR="003C3754">
        <w:rPr>
          <w:rStyle w:val="Refdecomentario"/>
          <w:sz w:val="24"/>
          <w:szCs w:val="24"/>
          <w:lang w:val="es-ES"/>
        </w:rPr>
        <w:t>p</w:t>
      </w:r>
      <w:r w:rsidRPr="003C3754">
        <w:rPr>
          <w:rFonts w:cs="Times"/>
          <w:szCs w:val="24"/>
        </w:rPr>
        <w:t>ara</w:t>
      </w:r>
      <w:r w:rsidRPr="001358EB">
        <w:rPr>
          <w:rFonts w:cs="Times"/>
        </w:rPr>
        <w:t xml:space="preserve"> selección de características y SVM</w:t>
      </w:r>
      <w:r w:rsidR="00B20793">
        <w:rPr>
          <w:rFonts w:cs="Times"/>
        </w:rPr>
        <w:t xml:space="preserve"> para la clasificación. En </w:t>
      </w:r>
      <w:r w:rsidR="00B20793">
        <w:rPr>
          <w:rFonts w:cs="Times"/>
        </w:rPr>
        <w:fldChar w:fldCharType="begin"/>
      </w:r>
      <w:r w:rsidR="0023149E">
        <w:rPr>
          <w:rFonts w:cs="Times"/>
        </w:rPr>
        <w:instrText xml:space="preserve"> ADDIN ZOTERO_ITEM CSL_CITATION {"citationID":"a10dqkt7146","properties":{"formattedCitation":"[23]","plainCitation":"[23]"},"citationItems":[{"id":103,"uris":["http://zotero.org/users/local/Ql1sXnnS/items/GNB4JHEH"],"uri":["http://zotero.org/users/local/Ql1sXnnS/items/GNB4JHEH"],"itemData":{"id":103,"type":"paper-conference","title":"Identification of smartphone-image source and manipulation","container-title":"International Conference on Industrial, Engineering and Other Applications of Applied Intelligent Systems","publisher":"Springer","page":"262–271","author":[{"family":"Liu","given":"Qingzhong"},{"family":"Li","given":"Xiaodong"},{"family":"Chen","given":"Lei"},{"family":"Cho","given":"Hyuk"},{"family":"Cooper","given":"Peter A"},{"family":"Chen","given":"Zhongxue"},{"family":"Qiao","given":"Mengyu"},{"family":"Sung","given":"Andrew H"}],"issued":{"date-parts":[["2012"]]}}}],"schema":"https://github.com/citation-style-language/schema/raw/master/csl-citation.json"} </w:instrText>
      </w:r>
      <w:r w:rsidR="00B20793">
        <w:rPr>
          <w:rFonts w:cs="Times"/>
        </w:rPr>
        <w:fldChar w:fldCharType="separate"/>
      </w:r>
      <w:r w:rsidR="0023149E">
        <w:rPr>
          <w:rFonts w:cs="Times"/>
          <w:noProof/>
        </w:rPr>
        <w:t>[23]</w:t>
      </w:r>
      <w:r w:rsidR="00B20793">
        <w:rPr>
          <w:rFonts w:cs="Times"/>
        </w:rPr>
        <w:fldChar w:fldCharType="end"/>
      </w:r>
      <w:r w:rsidRPr="001358EB">
        <w:rPr>
          <w:rFonts w:cs="Times"/>
        </w:rPr>
        <w:t xml:space="preserve"> se propone un método que emplea la densidad marginal de los coeficientes de la </w:t>
      </w:r>
      <w:r w:rsidR="00CF2EE0">
        <w:rPr>
          <w:rFonts w:cs="Times"/>
        </w:rPr>
        <w:t>transformada discreta del cos</w:t>
      </w:r>
      <w:r w:rsidR="001358EB" w:rsidRPr="001358EB">
        <w:rPr>
          <w:rFonts w:cs="Times"/>
        </w:rPr>
        <w:t>eno</w:t>
      </w:r>
      <w:r w:rsidRPr="001358EB">
        <w:rPr>
          <w:rFonts w:cs="Times"/>
        </w:rPr>
        <w:t xml:space="preserve"> (DCT) en las coordenadas de baja frecuencia y las características de densidad conjunt</w:t>
      </w:r>
      <w:bookmarkStart w:id="56" w:name="_Toc477877521"/>
      <w:bookmarkStart w:id="57" w:name="_Toc484270808"/>
      <w:r w:rsidR="001358EB">
        <w:rPr>
          <w:rFonts w:cs="Times"/>
        </w:rPr>
        <w:t>a de vecindad en el domino DCT.</w:t>
      </w:r>
    </w:p>
    <w:p w14:paraId="126CD906" w14:textId="77777777" w:rsidR="00523067" w:rsidRPr="00816651" w:rsidRDefault="00523067" w:rsidP="00523067">
      <w:pPr>
        <w:pStyle w:val="Estilo12ptPrimeralnea05cm"/>
        <w:contextualSpacing/>
      </w:pPr>
    </w:p>
    <w:p w14:paraId="4BAAECE6" w14:textId="77777777" w:rsidR="00816651" w:rsidRPr="001358EB" w:rsidRDefault="00816651" w:rsidP="00816651">
      <w:pPr>
        <w:pStyle w:val="Estilo12ptPrimeralnea05cm"/>
        <w:contextualSpacing/>
      </w:pPr>
    </w:p>
    <w:p w14:paraId="0378022B" w14:textId="11C9CD95" w:rsidR="00F81B93" w:rsidRDefault="006B6DA8" w:rsidP="00F17A84">
      <w:pPr>
        <w:pStyle w:val="Estilo12ptPrimeralnea05cm"/>
        <w:numPr>
          <w:ilvl w:val="0"/>
          <w:numId w:val="20"/>
        </w:numPr>
        <w:ind w:left="357" w:hanging="357"/>
        <w:contextualSpacing/>
        <w:rPr>
          <w:rFonts w:cs="Times"/>
        </w:rPr>
      </w:pPr>
      <w:r w:rsidRPr="0018191E">
        <w:rPr>
          <w:b/>
          <w:szCs w:val="24"/>
        </w:rPr>
        <w:t>Técnicas basadas en el Uso de las Imperfecciones del Sensor</w:t>
      </w:r>
      <w:bookmarkEnd w:id="56"/>
      <w:bookmarkEnd w:id="57"/>
      <w:r w:rsidR="001358EB">
        <w:rPr>
          <w:szCs w:val="24"/>
        </w:rPr>
        <w:t xml:space="preserve">: </w:t>
      </w:r>
      <w:r w:rsidRPr="0018191E">
        <w:rPr>
          <w:rFonts w:cs="Times"/>
        </w:rPr>
        <w:t xml:space="preserve">Estas </w:t>
      </w:r>
      <w:r w:rsidRPr="0018191E">
        <w:rPr>
          <w:rFonts w:cs="Times"/>
        </w:rPr>
        <w:lastRenderedPageBreak/>
        <w:t xml:space="preserve">técnicas se basan en el estudio de las huellas que los defectos del sensor pueden dejar sobre las imágenes. </w:t>
      </w:r>
      <w:r w:rsidR="0018191E" w:rsidRPr="0018191E">
        <w:rPr>
          <w:rFonts w:cs="Times"/>
        </w:rPr>
        <w:t>S</w:t>
      </w:r>
      <w:r w:rsidRPr="0018191E">
        <w:rPr>
          <w:rFonts w:cs="Times"/>
        </w:rPr>
        <w:t>e dividen en dos ramas: defectos de píxel y patrón de ruido del sensor (SPN</w:t>
      </w:r>
      <w:r w:rsidR="0018191E" w:rsidRPr="0018191E">
        <w:rPr>
          <w:rFonts w:cs="Times"/>
        </w:rPr>
        <w:t xml:space="preserve"> del inglés </w:t>
      </w:r>
      <w:r w:rsidR="0018191E" w:rsidRPr="00523067">
        <w:rPr>
          <w:rFonts w:cs="Times"/>
        </w:rPr>
        <w:t>Sensor Pattern Noise</w:t>
      </w:r>
      <w:r w:rsidRPr="0018191E">
        <w:rPr>
          <w:rFonts w:cs="Times"/>
        </w:rPr>
        <w:t>).</w:t>
      </w:r>
      <w:r w:rsidR="0018191E" w:rsidRPr="0018191E">
        <w:rPr>
          <w:rFonts w:cs="Times"/>
        </w:rPr>
        <w:t xml:space="preserve"> </w:t>
      </w:r>
      <w:r w:rsidRPr="0018191E">
        <w:rPr>
          <w:rFonts w:cs="Times"/>
        </w:rPr>
        <w:t>En la primera se estudian los defectos de píxel, los píxeles calientes, los píxeles muertos, los defectos de fila o columna, y los defectos de grupo</w:t>
      </w:r>
      <w:r w:rsidR="00042A2C">
        <w:rPr>
          <w:rFonts w:cs="Times"/>
        </w:rPr>
        <w:t xml:space="preserve"> </w:t>
      </w:r>
      <w:r w:rsidR="00042A2C">
        <w:rPr>
          <w:rFonts w:cs="Times"/>
        </w:rPr>
        <w:fldChar w:fldCharType="begin"/>
      </w:r>
      <w:r w:rsidR="00042A2C">
        <w:rPr>
          <w:rFonts w:cs="Times"/>
        </w:rPr>
        <w:instrText xml:space="preserve"> ADDIN ZOTERO_ITEM CSL_CITATION {"citationID":"a2km088g6pi","properties":{"formattedCitation":"[24]","plainCitation":"[24]"},"citationItems":[{"id":164,"uris":["http://zotero.org/users/local/Ql1sXnnS/items/IMJD5QRA"],"uri":["http://zotero.org/users/local/Ql1sXnnS/items/IMJD5QRA"],"itemData":{"id":164,"type":"paper-conference","title":"Methods for identification of images acquired with digital cameras","container-title":"Enabling Technologies for Law Enforcement","publisher":"International Society for Optics and Photonics","page":"505–512","author":[{"family":"Geradts","given":"Zeno J"},{"family":"Bijhold","given":"Jurrien"},{"family":"Kieft","given":"Martijn"},{"family":"Kurosawa","given":"Kenji"},{"family":"Kuroki","given":"Kenro"},{"family":"Saitoh","given":"Naoki"}],"issued":{"date-parts":[["2001"]]}}}],"schema":"https://github.com/citation-style-language/schema/raw/master/csl-citation.json"} </w:instrText>
      </w:r>
      <w:r w:rsidR="00042A2C">
        <w:rPr>
          <w:rFonts w:cs="Times"/>
        </w:rPr>
        <w:fldChar w:fldCharType="separate"/>
      </w:r>
      <w:r w:rsidR="00042A2C">
        <w:rPr>
          <w:rFonts w:cs="Times"/>
          <w:noProof/>
        </w:rPr>
        <w:t>[24]</w:t>
      </w:r>
      <w:r w:rsidR="00042A2C">
        <w:rPr>
          <w:rFonts w:cs="Times"/>
        </w:rPr>
        <w:fldChar w:fldCharType="end"/>
      </w:r>
      <w:r w:rsidRPr="0018191E">
        <w:rPr>
          <w:rFonts w:cs="Times"/>
        </w:rPr>
        <w:t>. En la segunda se construye un patrón del ruido dosificando los residuos de ruido obtenidos aplicando algún</w:t>
      </w:r>
      <w:r w:rsidR="00592B2E">
        <w:rPr>
          <w:rFonts w:cs="Times"/>
        </w:rPr>
        <w:t xml:space="preserve"> filtro de eliminación de ruido </w:t>
      </w:r>
      <w:r w:rsidR="008734E2">
        <w:rPr>
          <w:rFonts w:cs="Times"/>
        </w:rPr>
        <w:fldChar w:fldCharType="begin"/>
      </w:r>
      <w:r w:rsidR="00042A2C">
        <w:rPr>
          <w:rFonts w:cs="Times"/>
        </w:rPr>
        <w:instrText xml:space="preserve"> ADDIN ZOTERO_ITEM CSL_CITATION {"citationID":"a1a5c9p3rql","properties":{"formattedCitation":"[25]","plainCitation":"[25]"},"citationItems":[{"id":68,"uris":["http://zotero.org/users/local/Ql1sXnnS/items/QPAZ4WUG"],"uri":["http://zotero.org/users/local/Ql1sXnnS/items/QPAZ4WUG"],"itemData":{"id":68,"type":"article-journal","title":"Digital camera identification from sensor pattern noise","container-title":"IEEE Transactions on Information Forensics and Security","page":"205-214","volume":"1","issue":"2","DOI":"10.1109/TIFS.2006.873602","ISSN":"1556-6013","author":[{"family":"Lukas","given":"J."},{"family":"Fridrich","given":"J."},{"family":"Goljan","given":"M."}],"issued":{"date-parts":[["2006",6]]}}}],"schema":"https://github.com/citation-style-language/schema/raw/master/csl-citation.json"} </w:instrText>
      </w:r>
      <w:r w:rsidR="008734E2">
        <w:rPr>
          <w:rFonts w:cs="Times"/>
        </w:rPr>
        <w:fldChar w:fldCharType="separate"/>
      </w:r>
      <w:r w:rsidR="00042A2C">
        <w:rPr>
          <w:rFonts w:cs="Times"/>
          <w:noProof/>
        </w:rPr>
        <w:t>[25]</w:t>
      </w:r>
      <w:r w:rsidR="008734E2">
        <w:rPr>
          <w:rFonts w:cs="Times"/>
        </w:rPr>
        <w:fldChar w:fldCharType="end"/>
      </w:r>
      <w:r w:rsidRPr="00592B2E">
        <w:rPr>
          <w:rFonts w:cs="Times"/>
        </w:rPr>
        <w:t xml:space="preserve"> </w:t>
      </w:r>
      <w:r w:rsidR="008734E2">
        <w:rPr>
          <w:rFonts w:cs="Times"/>
        </w:rPr>
        <w:fldChar w:fldCharType="begin"/>
      </w:r>
      <w:r w:rsidR="008734E2">
        <w:rPr>
          <w:rFonts w:cs="Times"/>
        </w:rPr>
        <w:instrText xml:space="preserve"> ADDIN ZOTERO_ITEM CSL_CITATION {"citationID":"asqthem2o6","properties":{"formattedCitation":"[14]","plainCitation":"[14]"},"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w:instrText>
      </w:r>
      <w:r w:rsidR="008734E2">
        <w:rPr>
          <w:rFonts w:cs="Times"/>
        </w:rPr>
        <w:fldChar w:fldCharType="separate"/>
      </w:r>
      <w:r w:rsidR="008734E2">
        <w:rPr>
          <w:rFonts w:cs="Times"/>
          <w:noProof/>
        </w:rPr>
        <w:t>[14]</w:t>
      </w:r>
      <w:r w:rsidR="008734E2">
        <w:rPr>
          <w:rFonts w:cs="Times"/>
        </w:rPr>
        <w:fldChar w:fldCharType="end"/>
      </w:r>
      <w:r w:rsidRPr="00592B2E">
        <w:rPr>
          <w:rFonts w:cs="Times"/>
        </w:rPr>
        <w:t xml:space="preserve">. </w:t>
      </w:r>
      <w:r w:rsidR="00F6091D" w:rsidRPr="00F6091D">
        <w:rPr>
          <w:rFonts w:cs="Times"/>
        </w:rPr>
        <w:t>Algunas investigaciones analizan la huella presente en diferentes regiones de la imagen</w:t>
      </w:r>
      <w:r w:rsidR="008734E2">
        <w:rPr>
          <w:rFonts w:cs="Times"/>
        </w:rPr>
        <w:t xml:space="preserve"> </w:t>
      </w:r>
      <w:r w:rsidR="008734E2">
        <w:rPr>
          <w:rFonts w:cs="Times"/>
        </w:rPr>
        <w:fldChar w:fldCharType="begin"/>
      </w:r>
      <w:r w:rsidR="00042A2C">
        <w:rPr>
          <w:rFonts w:cs="Times"/>
        </w:rPr>
        <w:instrText xml:space="preserve"> ADDIN ZOTERO_ITEM CSL_CITATION {"citationID":"a511pmkp2l","properties":{"formattedCitation":"[26]","plainCitation":"[26]"},"citationItems":[{"id":104,"uris":["http://zotero.org/users/local/Ql1sXnnS/items/93H6A77K"],"uri":["http://zotero.org/users/local/Ql1sXnnS/items/93H6A77K"],"itemData":{"id":104,"type":"paper-conference","title":"Open set source camera attribution","container-title":"Graphics, Patterns and Images (SIBGRAPI), 2012 25th SIBGRAPI Conference on","publisher":"IEEE","page":"71–78","author":[{"family":"Costa","given":"Filipe de O"},{"family":"Eckmann","given":"Michael"},{"family":"Scheirer","given":"Walter J"},{"family":"Rocha","given":"Anderson"}],"issued":{"date-parts":[["2012"]]}}}],"schema":"https://github.com/citation-style-language/schema/raw/master/csl-citation.json"} </w:instrText>
      </w:r>
      <w:r w:rsidR="008734E2">
        <w:rPr>
          <w:rFonts w:cs="Times"/>
        </w:rPr>
        <w:fldChar w:fldCharType="separate"/>
      </w:r>
      <w:r w:rsidR="00042A2C">
        <w:rPr>
          <w:rFonts w:cs="Times"/>
          <w:noProof/>
        </w:rPr>
        <w:t>[26]</w:t>
      </w:r>
      <w:r w:rsidR="008734E2">
        <w:rPr>
          <w:rFonts w:cs="Times"/>
        </w:rPr>
        <w:fldChar w:fldCharType="end"/>
      </w:r>
      <w:r w:rsidR="00F6091D" w:rsidRPr="00F6091D">
        <w:rPr>
          <w:rFonts w:cs="Times"/>
        </w:rPr>
        <w:t xml:space="preserve"> ya que l</w:t>
      </w:r>
      <w:r w:rsidRPr="00F6091D">
        <w:rPr>
          <w:rFonts w:cs="Times"/>
        </w:rPr>
        <w:t xml:space="preserve">as diferentes regiones de las imágenes pueden contener información distinta sobre la huella digital de la cámara fuente. </w:t>
      </w:r>
      <w:r w:rsidR="00F6091D">
        <w:rPr>
          <w:rFonts w:cs="Times"/>
        </w:rPr>
        <w:t xml:space="preserve">Asimismo, </w:t>
      </w:r>
      <w:r w:rsidRPr="00F6091D">
        <w:rPr>
          <w:rFonts w:cs="Times"/>
        </w:rPr>
        <w:t xml:space="preserve">debido a la propiedad determinista del patrón de ruido del sensor presente todas las imágenes, </w:t>
      </w:r>
      <w:r w:rsidR="00F6091D">
        <w:rPr>
          <w:rFonts w:cs="Times"/>
        </w:rPr>
        <w:t xml:space="preserve">éste </w:t>
      </w:r>
      <w:r w:rsidRPr="00F6091D">
        <w:rPr>
          <w:rFonts w:cs="Times"/>
        </w:rPr>
        <w:t xml:space="preserve">se puede usar como huella para identificar el dispositivo que generó la imagen </w:t>
      </w:r>
      <w:r w:rsidR="008734E2">
        <w:rPr>
          <w:rFonts w:cs="Times"/>
        </w:rPr>
        <w:fldChar w:fldCharType="begin"/>
      </w:r>
      <w:r w:rsidR="00042A2C">
        <w:rPr>
          <w:rFonts w:cs="Times"/>
        </w:rPr>
        <w:instrText xml:space="preserve"> ADDIN ZOTERO_ITEM CSL_CITATION {"citationID":"a1m6054b1ol","properties":{"formattedCitation":"[27]","plainCitation":"[27]"},"citationItems":[{"id":105,"uris":["http://zotero.org/users/local/Ql1sXnnS/items/TZ7QEZ4K"],"uri":["http://zotero.org/users/local/Ql1sXnnS/items/TZ7QEZ4K"],"itemData":{"id":105,"type":"article-journal","title":"Identificación de la fuente de imágenes de dispositivos móviles basada en el ruido del sensor","author":[{"family":"Rosales Corripio","given":"Jocelin"},{"family":"Arenas González","given":"David Manuel"},{"family":"Sandoval Orozco","given":"Ana Lucila"},{"family":"García Villalba","given":"Luis Javier"}],"issued":{"date-parts":[["2014"]]}}}],"schema":"https://github.com/citation-style-language/schema/raw/master/csl-citation.json"} </w:instrText>
      </w:r>
      <w:r w:rsidR="008734E2">
        <w:rPr>
          <w:rFonts w:cs="Times"/>
        </w:rPr>
        <w:fldChar w:fldCharType="separate"/>
      </w:r>
      <w:r w:rsidR="00042A2C">
        <w:rPr>
          <w:rFonts w:cs="Times"/>
          <w:noProof/>
        </w:rPr>
        <w:t>[27]</w:t>
      </w:r>
      <w:r w:rsidR="008734E2">
        <w:rPr>
          <w:rFonts w:cs="Times"/>
        </w:rPr>
        <w:fldChar w:fldCharType="end"/>
      </w:r>
      <w:r w:rsidR="00F6091D">
        <w:rPr>
          <w:rFonts w:cs="Times"/>
        </w:rPr>
        <w:t>.</w:t>
      </w:r>
    </w:p>
    <w:p w14:paraId="59BA3976" w14:textId="2C6CFDB5" w:rsidR="00F81B93" w:rsidRDefault="00F81B93" w:rsidP="00F81B93">
      <w:pPr>
        <w:pStyle w:val="Estilo12ptPrimeralnea05cm"/>
        <w:ind w:firstLine="0"/>
        <w:rPr>
          <w:rFonts w:cs="Times"/>
        </w:rPr>
      </w:pPr>
      <w:r>
        <w:rPr>
          <w:rFonts w:cs="Times"/>
        </w:rPr>
        <w:t>En l</w:t>
      </w:r>
      <w:r w:rsidRPr="00F81B93">
        <w:rPr>
          <w:rFonts w:cs="Times"/>
        </w:rPr>
        <w:t>a</w:t>
      </w:r>
      <w:r w:rsidR="00AC616B">
        <w:rPr>
          <w:rFonts w:cs="Times"/>
        </w:rPr>
        <w:t xml:space="preserve"> Tabla 2.1 se presenta</w:t>
      </w:r>
      <w:r>
        <w:rPr>
          <w:rFonts w:cs="Times"/>
        </w:rPr>
        <w:t xml:space="preserve"> un</w:t>
      </w:r>
      <w:r w:rsidR="00C06DA4">
        <w:rPr>
          <w:rFonts w:cs="Times"/>
        </w:rPr>
        <w:t xml:space="preserve">a comparación </w:t>
      </w:r>
      <w:r>
        <w:rPr>
          <w:rFonts w:cs="Times"/>
        </w:rPr>
        <w:t>de los trabajos de identificación de la fuente de acuerdo a la técnica utilizada para la identificación.</w:t>
      </w:r>
    </w:p>
    <w:p w14:paraId="470B7F07" w14:textId="77777777" w:rsidR="00453F56" w:rsidRDefault="00453F56" w:rsidP="00F81B93">
      <w:pPr>
        <w:pStyle w:val="Estilo12ptPrimeralnea05cm"/>
        <w:ind w:firstLine="0"/>
        <w:rPr>
          <w:rFonts w:cs="Times"/>
        </w:rPr>
        <w:sectPr w:rsidR="00453F56" w:rsidSect="0096592C">
          <w:headerReference w:type="even" r:id="rId36"/>
          <w:headerReference w:type="default" r:id="rId37"/>
          <w:footerReference w:type="default" r:id="rId38"/>
          <w:headerReference w:type="first" r:id="rId39"/>
          <w:footerReference w:type="first" r:id="rId40"/>
          <w:pgSz w:w="11907" w:h="16840" w:code="9"/>
          <w:pgMar w:top="1701" w:right="1701" w:bottom="1701" w:left="1701" w:header="720" w:footer="851" w:gutter="0"/>
          <w:cols w:space="720"/>
          <w:docGrid w:linePitch="326"/>
        </w:sectPr>
      </w:pPr>
    </w:p>
    <w:tbl>
      <w:tblPr>
        <w:tblStyle w:val="Tablaconcuadrcula"/>
        <w:tblpPr w:leftFromText="142" w:rightFromText="142" w:horzAnchor="margin" w:tblpXSpec="center" w:tblpY="1118"/>
        <w:tblW w:w="14908" w:type="dxa"/>
        <w:tblLook w:val="04A0" w:firstRow="1" w:lastRow="0" w:firstColumn="1" w:lastColumn="0" w:noHBand="0" w:noVBand="1"/>
      </w:tblPr>
      <w:tblGrid>
        <w:gridCol w:w="2467"/>
        <w:gridCol w:w="1127"/>
        <w:gridCol w:w="1585"/>
        <w:gridCol w:w="1136"/>
        <w:gridCol w:w="1281"/>
        <w:gridCol w:w="972"/>
        <w:gridCol w:w="1238"/>
        <w:gridCol w:w="1094"/>
        <w:gridCol w:w="961"/>
        <w:gridCol w:w="1016"/>
        <w:gridCol w:w="2031"/>
      </w:tblGrid>
      <w:tr w:rsidR="00EE5AB5" w:rsidRPr="00061BFC" w14:paraId="4DE20160" w14:textId="77777777" w:rsidTr="00061BFC">
        <w:trPr>
          <w:trHeight w:val="61"/>
        </w:trPr>
        <w:tc>
          <w:tcPr>
            <w:tcW w:w="0" w:type="auto"/>
            <w:shd w:val="clear" w:color="auto" w:fill="C6D9F1" w:themeFill="text2" w:themeFillTint="33"/>
            <w:vAlign w:val="center"/>
          </w:tcPr>
          <w:p w14:paraId="3FA7F76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lastRenderedPageBreak/>
              <w:t>Técnica</w:t>
            </w:r>
          </w:p>
        </w:tc>
        <w:tc>
          <w:tcPr>
            <w:tcW w:w="0" w:type="auto"/>
            <w:shd w:val="clear" w:color="auto" w:fill="C6D9F1" w:themeFill="text2" w:themeFillTint="33"/>
            <w:vAlign w:val="center"/>
          </w:tcPr>
          <w:p w14:paraId="29CA891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Propuesta</w:t>
            </w:r>
          </w:p>
        </w:tc>
        <w:tc>
          <w:tcPr>
            <w:tcW w:w="1585" w:type="dxa"/>
            <w:shd w:val="clear" w:color="auto" w:fill="C6D9F1" w:themeFill="text2" w:themeFillTint="33"/>
            <w:vAlign w:val="center"/>
          </w:tcPr>
          <w:p w14:paraId="59F97E42"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Clasificador</w:t>
            </w:r>
          </w:p>
        </w:tc>
        <w:tc>
          <w:tcPr>
            <w:tcW w:w="0" w:type="auto"/>
            <w:shd w:val="clear" w:color="auto" w:fill="C6D9F1" w:themeFill="text2" w:themeFillTint="33"/>
            <w:vAlign w:val="center"/>
          </w:tcPr>
          <w:p w14:paraId="536D9A71"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Nº Marcas</w:t>
            </w:r>
          </w:p>
        </w:tc>
        <w:tc>
          <w:tcPr>
            <w:tcW w:w="0" w:type="auto"/>
            <w:shd w:val="clear" w:color="auto" w:fill="C6D9F1" w:themeFill="text2" w:themeFillTint="33"/>
            <w:vAlign w:val="center"/>
          </w:tcPr>
          <w:p w14:paraId="2ECAD38B"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Nº Modelos</w:t>
            </w:r>
          </w:p>
        </w:tc>
        <w:tc>
          <w:tcPr>
            <w:tcW w:w="0" w:type="auto"/>
            <w:shd w:val="clear" w:color="auto" w:fill="C6D9F1" w:themeFill="text2" w:themeFillTint="33"/>
            <w:vAlign w:val="center"/>
          </w:tcPr>
          <w:p w14:paraId="362243F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Formato</w:t>
            </w:r>
          </w:p>
        </w:tc>
        <w:tc>
          <w:tcPr>
            <w:tcW w:w="0" w:type="auto"/>
            <w:shd w:val="clear" w:color="auto" w:fill="C6D9F1" w:themeFill="text2" w:themeFillTint="33"/>
            <w:vAlign w:val="center"/>
          </w:tcPr>
          <w:p w14:paraId="5B95B3EB"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Resolución</w:t>
            </w:r>
          </w:p>
        </w:tc>
        <w:tc>
          <w:tcPr>
            <w:tcW w:w="0" w:type="auto"/>
            <w:shd w:val="clear" w:color="auto" w:fill="C6D9F1" w:themeFill="text2" w:themeFillTint="33"/>
            <w:vAlign w:val="center"/>
          </w:tcPr>
          <w:p w14:paraId="192414C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Nº</w:t>
            </w:r>
          </w:p>
          <w:p w14:paraId="183D673E"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mágenes</w:t>
            </w:r>
          </w:p>
        </w:tc>
        <w:tc>
          <w:tcPr>
            <w:tcW w:w="0" w:type="auto"/>
            <w:shd w:val="clear" w:color="auto" w:fill="C6D9F1" w:themeFill="text2" w:themeFillTint="33"/>
            <w:vAlign w:val="center"/>
          </w:tcPr>
          <w:p w14:paraId="06AE664E"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Móviles</w:t>
            </w:r>
          </w:p>
        </w:tc>
        <w:tc>
          <w:tcPr>
            <w:tcW w:w="0" w:type="auto"/>
            <w:shd w:val="clear" w:color="auto" w:fill="C6D9F1" w:themeFill="text2" w:themeFillTint="33"/>
            <w:vAlign w:val="center"/>
          </w:tcPr>
          <w:p w14:paraId="6B977B53" w14:textId="77777777" w:rsidR="00BC6514" w:rsidRPr="00061BFC" w:rsidRDefault="00BC6514" w:rsidP="00061BFC">
            <w:pPr>
              <w:ind w:left="1" w:hanging="1"/>
              <w:jc w:val="center"/>
              <w:rPr>
                <w:rFonts w:ascii="Book Antiqua" w:hAnsi="Book Antiqua"/>
                <w:b/>
                <w:iCs/>
                <w:sz w:val="20"/>
                <w:szCs w:val="20"/>
                <w:lang w:val="es-ES_tradnl"/>
              </w:rPr>
            </w:pPr>
            <w:r w:rsidRPr="00061BFC">
              <w:rPr>
                <w:rFonts w:ascii="Book Antiqua" w:hAnsi="Book Antiqua"/>
                <w:b/>
                <w:iCs/>
                <w:sz w:val="20"/>
                <w:szCs w:val="20"/>
                <w:lang w:val="es-ES_tradnl"/>
              </w:rPr>
              <w:t>Modelos</w:t>
            </w:r>
          </w:p>
        </w:tc>
        <w:tc>
          <w:tcPr>
            <w:tcW w:w="0" w:type="auto"/>
            <w:shd w:val="clear" w:color="auto" w:fill="C6D9F1" w:themeFill="text2" w:themeFillTint="33"/>
            <w:vAlign w:val="center"/>
          </w:tcPr>
          <w:p w14:paraId="2D6319D0"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 Acierto</w:t>
            </w:r>
          </w:p>
        </w:tc>
      </w:tr>
      <w:tr w:rsidR="00EE5AB5" w:rsidRPr="00061BFC" w14:paraId="7A07A414" w14:textId="77777777" w:rsidTr="00061BFC">
        <w:trPr>
          <w:trHeight w:val="61"/>
        </w:trPr>
        <w:tc>
          <w:tcPr>
            <w:tcW w:w="0" w:type="auto"/>
            <w:vMerge w:val="restart"/>
            <w:vAlign w:val="center"/>
          </w:tcPr>
          <w:p w14:paraId="725B9E48"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Aberración</w:t>
            </w:r>
          </w:p>
          <w:p w14:paraId="3FD42B4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de las Lentes</w:t>
            </w:r>
          </w:p>
        </w:tc>
        <w:tc>
          <w:tcPr>
            <w:tcW w:w="0" w:type="auto"/>
            <w:vAlign w:val="center"/>
          </w:tcPr>
          <w:p w14:paraId="498C93F6" w14:textId="0B612135"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pu1pmscgc","properties":{"formattedCitation":"[8]","plainCitation":"[8]00"},"citationItems":[{"id":90,"uris":["http://zotero.org/users/local/Ql1sXnnS/items/AFD569XV"],"uri":["http://zotero.org/users/local/Ql1sXnnS/items/AFD569XV"],"itemData":{"id":90,"type":"paper-conference","title":"Source camera identification using footprints from lens aberration","container-title":"Electronic Imaging 2006","publisher":"International Society for Optics and Photonics","page":"60690J–60690J","author":[{"family":"San Choi","given":"Kai"},{"family":"Lam","given":"Edmund Y"},{"family":"Wong","given":"Kenneth KY"}],"issued":{"date-parts":[["2006"]]}}}],"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8]</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3115306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4EF298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3617E8E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4E4F5BE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585B9A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62F5A5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00</w:t>
            </w:r>
          </w:p>
        </w:tc>
        <w:tc>
          <w:tcPr>
            <w:tcW w:w="0" w:type="auto"/>
            <w:vAlign w:val="center"/>
          </w:tcPr>
          <w:p w14:paraId="61A970F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C5F271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296A9CA1"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7’38%- 91’53%</w:t>
            </w:r>
          </w:p>
        </w:tc>
      </w:tr>
      <w:tr w:rsidR="00EE5AB5" w:rsidRPr="00061BFC" w14:paraId="0BF91D25" w14:textId="77777777" w:rsidTr="00061BFC">
        <w:trPr>
          <w:trHeight w:val="61"/>
        </w:trPr>
        <w:tc>
          <w:tcPr>
            <w:tcW w:w="0" w:type="auto"/>
            <w:vMerge/>
            <w:vAlign w:val="center"/>
          </w:tcPr>
          <w:p w14:paraId="122E7A12"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1C0DC01C" w14:textId="33050707"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i9p533rmh","properties":{"formattedCitation":"[9]","plainCitation":"[9]00"},"citationItems":[{"id":91,"uris":["http://zotero.org/users/local/Ql1sXnnS/items/ZF6ZJWDS"],"uri":["http://zotero.org/users/local/Ql1sXnnS/items/ZF6ZJWDS"],"itemData":{"id":91,"type":"paper-conference","title":"Identifying source cell phone using chromatic aberration","container-title":"Multimedia and Expo, 2007 IEEE International Conference on","publisher":"IEEE","page":"883–886","author":[{"family":"Van","given":"Lanh Tran"},{"family":"Emmanuel","given":"Sabu"},{"family":"Kankanhalli","given":"Mohan S"}],"issued":{"date-parts":[["2007"]]}}}],"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9]</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568FB52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6225A83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59B2C99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3AEC01D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0B0E7A9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4582515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800</w:t>
            </w:r>
          </w:p>
        </w:tc>
        <w:tc>
          <w:tcPr>
            <w:tcW w:w="0" w:type="auto"/>
            <w:vAlign w:val="center"/>
          </w:tcPr>
          <w:p w14:paraId="3376756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283D11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75F9D1F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72’75% - 92’22%</w:t>
            </w:r>
          </w:p>
        </w:tc>
      </w:tr>
      <w:tr w:rsidR="00EE5AB5" w:rsidRPr="00061BFC" w14:paraId="283125CF" w14:textId="77777777" w:rsidTr="00061BFC">
        <w:trPr>
          <w:trHeight w:val="61"/>
        </w:trPr>
        <w:tc>
          <w:tcPr>
            <w:tcW w:w="0" w:type="auto"/>
            <w:vMerge w:val="restart"/>
            <w:vAlign w:val="center"/>
          </w:tcPr>
          <w:p w14:paraId="6EDFC64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nterpolación</w:t>
            </w:r>
          </w:p>
          <w:p w14:paraId="19C616E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Matriz CFA</w:t>
            </w:r>
          </w:p>
        </w:tc>
        <w:tc>
          <w:tcPr>
            <w:tcW w:w="0" w:type="auto"/>
            <w:vAlign w:val="center"/>
          </w:tcPr>
          <w:p w14:paraId="5F68E9CA" w14:textId="3BFE64E5"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94s1nllch","properties":{"formattedCitation":"[10]","plainCitation":"[10]00"},"citationItems":[{"id":92,"uris":["http://zotero.org/users/local/Ql1sXnnS/items/DDKVUIF2"],"uri":["http://zotero.org/users/local/Ql1sXnnS/items/DDKVUIF2"],"itemData":{"id":92,"type":"article-journal","title":"Classification of digital camera-models based on demosaicing artifacts","container-title":"digital investigation","page":"49–59","volume":"5","issue":"1","author":[{"family":"Bayram","given":"Sevinc"},{"family":"Sencar","given":"Husrev T"},{"family":"Memon","given":"Nasir"}],"issued":{"date-parts":[["2008"]]}}}],"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0]</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56DDD6B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783907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2D48DD9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5F6AFAC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6243C6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572D07A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00</w:t>
            </w:r>
          </w:p>
        </w:tc>
        <w:tc>
          <w:tcPr>
            <w:tcW w:w="0" w:type="auto"/>
            <w:vAlign w:val="center"/>
          </w:tcPr>
          <w:p w14:paraId="758BE7F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34EB517"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D85FC69"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4’8% - 88%</w:t>
            </w:r>
          </w:p>
        </w:tc>
      </w:tr>
      <w:tr w:rsidR="00EE5AB5" w:rsidRPr="00061BFC" w14:paraId="50776669" w14:textId="77777777" w:rsidTr="00061BFC">
        <w:trPr>
          <w:trHeight w:val="61"/>
        </w:trPr>
        <w:tc>
          <w:tcPr>
            <w:tcW w:w="0" w:type="auto"/>
            <w:vMerge/>
            <w:vAlign w:val="center"/>
          </w:tcPr>
          <w:p w14:paraId="00842BA1"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698A6028" w14:textId="3B2E2DAB"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6si1j66p6","properties":{"formattedCitation":"[11]","plainCitation":"[11]00"},"citationItems":[{"id":93,"uris":["http://zotero.org/users/local/Ql1sXnnS/items/I3GKZ6HW"],"uri":["http://zotero.org/users/local/Ql1sXnnS/items/I3GKZ6HW"],"itemData":{"id":93,"type":"paper-conference","title":"Image based source camera identification using demosaicking","container-title":"Multimedia Signal Processing, 2006 IEEE 8th Workshop on","publisher":"IEEE","page":"419–424","author":[{"family":"Long","given":"Yangjing"},{"family":"Huang","given":"Yizhen"}],"issued":{"date-parts":[["2006"]]}}}],"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1]</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7C97BFD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Red Neuronal</w:t>
            </w:r>
          </w:p>
        </w:tc>
        <w:tc>
          <w:tcPr>
            <w:tcW w:w="0" w:type="auto"/>
            <w:vAlign w:val="center"/>
          </w:tcPr>
          <w:p w14:paraId="64A864B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B2C9BD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69628AD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C</w:t>
            </w:r>
          </w:p>
        </w:tc>
        <w:tc>
          <w:tcPr>
            <w:tcW w:w="0" w:type="auto"/>
            <w:vAlign w:val="center"/>
          </w:tcPr>
          <w:p w14:paraId="0476871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5228934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800</w:t>
            </w:r>
          </w:p>
        </w:tc>
        <w:tc>
          <w:tcPr>
            <w:tcW w:w="0" w:type="auto"/>
            <w:vAlign w:val="center"/>
          </w:tcPr>
          <w:p w14:paraId="79A61D0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74B4450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2C9BD7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8’25%</w:t>
            </w:r>
          </w:p>
        </w:tc>
      </w:tr>
      <w:tr w:rsidR="00EE5AB5" w:rsidRPr="00061BFC" w14:paraId="45C2ED70" w14:textId="77777777" w:rsidTr="00061BFC">
        <w:trPr>
          <w:trHeight w:val="61"/>
        </w:trPr>
        <w:tc>
          <w:tcPr>
            <w:tcW w:w="0" w:type="auto"/>
            <w:vMerge/>
            <w:vAlign w:val="center"/>
          </w:tcPr>
          <w:p w14:paraId="0FA0A99B"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21976285" w14:textId="1EBD0F0B"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e84r7bsa0","properties":{"formattedCitation":"[12]","plainCitation":"[12]00"},"citationItems":[{"id":94,"uris":["http://zotero.org/users/local/Ql1sXnnS/items/C7GPNDIK"],"uri":["http://zotero.org/users/local/Ql1sXnnS/items/C7GPNDIK"],"itemData":{"id":94,"type":"article-journal","title":"Source cell-phone identification","container-title":"IEEE Signal Processing and Communications Applications","page":"1–3","author":[{"family":"Celiktutan","given":"Oya"},{"family":"Avcibas","given":"Ismail"},{"family":"Sankur","given":"Bulent"},{"family":"Memon","given":"Nasir"}],"issued":{"date-parts":[["2005"]]}}}],"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2]</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47AB5F8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47CCEB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1313AC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74BE6F4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48C0177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C500E5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w:t>
            </w:r>
          </w:p>
        </w:tc>
        <w:tc>
          <w:tcPr>
            <w:tcW w:w="0" w:type="auto"/>
            <w:vAlign w:val="center"/>
          </w:tcPr>
          <w:p w14:paraId="7641D8B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724EE6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3ED9D4BB"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1%-98%</w:t>
            </w:r>
          </w:p>
        </w:tc>
      </w:tr>
      <w:tr w:rsidR="00EE5AB5" w:rsidRPr="00061BFC" w14:paraId="561DEDEA" w14:textId="77777777" w:rsidTr="00061BFC">
        <w:trPr>
          <w:trHeight w:val="61"/>
        </w:trPr>
        <w:tc>
          <w:tcPr>
            <w:tcW w:w="0" w:type="auto"/>
            <w:vMerge/>
            <w:vAlign w:val="center"/>
          </w:tcPr>
          <w:p w14:paraId="621BC3EB"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5E37ED3B" w14:textId="77D5198D" w:rsidR="00BC6514" w:rsidRPr="00061BFC" w:rsidRDefault="004752B9" w:rsidP="004752B9">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4mogbsf54","properties":{"formattedCitation":"[13]","plainCitation":"[13]00"},"citationItems":[{"id":95,"uris":["http://zotero.org/users/local/Ql1sXnnS/items/DZSZ5BPZ"],"uri":["http://zotero.org/users/local/Ql1sXnnS/items/DZSZ5BPZ"],"itemData":{"id":95,"type":"paper-conference","title":"Mobile camera identification using demosaicing features","container-title":"Circuits and systems (ISCAS), Proceedings of 2010 IEEE international symposium on","publisher":"IEEE","page":"1683–1686","author":[{"family":"Cao","given":"Hong"},{"family":"Kot","given":"Alex C"}],"issued":{"date-parts":[["2010"]]}}}],"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3]</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2294C8A0"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PSVM 1NN</w:t>
            </w:r>
          </w:p>
        </w:tc>
        <w:tc>
          <w:tcPr>
            <w:tcW w:w="0" w:type="auto"/>
            <w:vAlign w:val="center"/>
          </w:tcPr>
          <w:p w14:paraId="40E173F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429F23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1</w:t>
            </w:r>
          </w:p>
        </w:tc>
        <w:tc>
          <w:tcPr>
            <w:tcW w:w="0" w:type="auto"/>
            <w:vAlign w:val="center"/>
          </w:tcPr>
          <w:p w14:paraId="783EFA8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31D19B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2E70DFF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B4C058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E7DECBA"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FEF9B1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4’8%-99’4%</w:t>
            </w:r>
          </w:p>
        </w:tc>
      </w:tr>
      <w:tr w:rsidR="00EE5AB5" w:rsidRPr="00061BFC" w14:paraId="17716EA4" w14:textId="77777777" w:rsidTr="00061BFC">
        <w:trPr>
          <w:trHeight w:val="61"/>
        </w:trPr>
        <w:tc>
          <w:tcPr>
            <w:tcW w:w="0" w:type="auto"/>
            <w:vMerge/>
            <w:vAlign w:val="center"/>
          </w:tcPr>
          <w:p w14:paraId="553D1022"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22A0D84C" w14:textId="1E0A9F27" w:rsidR="00BC6514" w:rsidRPr="00061BFC" w:rsidRDefault="00D93749" w:rsidP="00D93749">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8cs5dnur7","properties":{"formattedCitation":"[14]","plainCitation":"[14]00"},"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4]</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0F969D5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NN</w:t>
            </w:r>
          </w:p>
        </w:tc>
        <w:tc>
          <w:tcPr>
            <w:tcW w:w="0" w:type="auto"/>
            <w:vAlign w:val="center"/>
          </w:tcPr>
          <w:p w14:paraId="201E381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425ABA6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DACBD8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6F0D1C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6FAC3C9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w:t>
            </w:r>
          </w:p>
        </w:tc>
        <w:tc>
          <w:tcPr>
            <w:tcW w:w="0" w:type="auto"/>
            <w:vAlign w:val="center"/>
          </w:tcPr>
          <w:p w14:paraId="3D9D7EB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5E140BAC"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210BEB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4’5%</w:t>
            </w:r>
          </w:p>
        </w:tc>
      </w:tr>
      <w:tr w:rsidR="00EE5AB5" w:rsidRPr="00061BFC" w14:paraId="1DDDF6FD" w14:textId="77777777" w:rsidTr="00061BFC">
        <w:trPr>
          <w:trHeight w:val="61"/>
        </w:trPr>
        <w:tc>
          <w:tcPr>
            <w:tcW w:w="0" w:type="auto"/>
            <w:vMerge w:val="restart"/>
            <w:vAlign w:val="center"/>
          </w:tcPr>
          <w:p w14:paraId="75AE3C3A"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Características</w:t>
            </w:r>
          </w:p>
          <w:p w14:paraId="3849752E"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de las Imágenes</w:t>
            </w:r>
          </w:p>
        </w:tc>
        <w:tc>
          <w:tcPr>
            <w:tcW w:w="0" w:type="auto"/>
            <w:vAlign w:val="center"/>
          </w:tcPr>
          <w:p w14:paraId="75214624" w14:textId="1C209245" w:rsidR="00BC6514" w:rsidRPr="00061BFC" w:rsidRDefault="00D93749" w:rsidP="00D93749">
            <w:pPr>
              <w:ind w:left="0" w:firstLine="0"/>
              <w:contextualSpacing/>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b6chr4a6n","properties":{"formattedCitation":"[17]","plainCitation":"[17]00"},"citationItems":[{"id":97,"uris":["http://zotero.org/users/local/Ql1sXnnS/items/MEN4P2QW"],"uri":["http://zotero.org/users/local/Ql1sXnnS/items/MEN4P2QW"],"itemData":{"id":97,"type":"paper-conference","title":"Camera/mobile phone source identification for digital forensics","container-title":"Acoustics, Speech and Signal Processing, 2007. ICASSP 2007. IEEE International Conference on","publisher":"IEEE","page":"II–221","volume":"2","author":[{"family":"Tsai","given":"Min-Jen"},{"family":"Lai","given":"Cheng-Liang"},{"family":"Liu","given":"Jung"}],"issued":{"date-parts":[["2007"]]}}}],"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7]</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188CCA8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N</w:t>
            </w:r>
          </w:p>
        </w:tc>
        <w:tc>
          <w:tcPr>
            <w:tcW w:w="0" w:type="auto"/>
            <w:vAlign w:val="center"/>
          </w:tcPr>
          <w:p w14:paraId="6C41F21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38F1F2F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3501C83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06AB675"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1600 x 1200</w:t>
            </w:r>
          </w:p>
        </w:tc>
        <w:tc>
          <w:tcPr>
            <w:tcW w:w="0" w:type="auto"/>
            <w:vAlign w:val="center"/>
          </w:tcPr>
          <w:p w14:paraId="38E65D2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50</w:t>
            </w:r>
          </w:p>
        </w:tc>
        <w:tc>
          <w:tcPr>
            <w:tcW w:w="0" w:type="auto"/>
            <w:vAlign w:val="center"/>
          </w:tcPr>
          <w:p w14:paraId="788F7E6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33F1E15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15F3E1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61’7% 99’72%</w:t>
            </w:r>
          </w:p>
        </w:tc>
      </w:tr>
      <w:tr w:rsidR="00EE5AB5" w:rsidRPr="00061BFC" w14:paraId="29A23697" w14:textId="77777777" w:rsidTr="00061BFC">
        <w:trPr>
          <w:trHeight w:val="61"/>
        </w:trPr>
        <w:tc>
          <w:tcPr>
            <w:tcW w:w="0" w:type="auto"/>
            <w:vMerge/>
            <w:vAlign w:val="center"/>
          </w:tcPr>
          <w:p w14:paraId="6758FA56"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5B889872" w14:textId="482D3917" w:rsidR="00BC6514" w:rsidRPr="00061BFC" w:rsidRDefault="00D93749" w:rsidP="00AE1E3F">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p03oj1jov","properties":{"formattedCitation":"[28]","plainCitation":"[28]00"},"citationItems":[{"id":98,"uris":["http://zotero.org/users/local/Ql1sXnnS/items/86T9SRP3"],"uri":["http://zotero.org/users/local/Ql1sXnnS/items/86T9SRP3"],"itemData":{"id":98,"type":"paper-conference","title":"Image acquisition forensics: Forensic analysis to identify imaging source","container-title":"Acoustics, Speech and Signal Processing, 2008. ICASSP 2008. IEEE International Conference on","publisher":"IEEE","page":"1657–1660","author":[{"family":"McKay","given":"Christine"},{"family":"Swaminathan","given":"Ashwin"},{"family":"Gou","given":"Hongmei"},{"family":"Wu","given":"Min"}],"issued":{"date-parts":[["2008"]]}}}],"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8]</w:t>
            </w:r>
            <w:r>
              <w:rPr>
                <w:rFonts w:ascii="Book Antiqua" w:hAnsi="Book Antiqua"/>
                <w:iCs/>
                <w:sz w:val="20"/>
                <w:szCs w:val="20"/>
                <w:lang w:val="es-ES_tradnl"/>
              </w:rPr>
              <w:fldChar w:fldCharType="end"/>
            </w:r>
            <w:r w:rsidR="00AE1E3F" w:rsidRPr="00061BFC">
              <w:rPr>
                <w:rFonts w:ascii="Book Antiqua" w:hAnsi="Book Antiqua"/>
                <w:iCs/>
                <w:sz w:val="20"/>
                <w:szCs w:val="20"/>
                <w:lang w:val="es-ES_tradnl"/>
              </w:rPr>
              <w:t xml:space="preserve"> </w:t>
            </w:r>
          </w:p>
        </w:tc>
        <w:tc>
          <w:tcPr>
            <w:tcW w:w="1585" w:type="dxa"/>
            <w:vAlign w:val="center"/>
          </w:tcPr>
          <w:p w14:paraId="224D3A2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7BC19B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5632985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6E0BBAF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31082C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B74E4A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00</w:t>
            </w:r>
          </w:p>
        </w:tc>
        <w:tc>
          <w:tcPr>
            <w:tcW w:w="0" w:type="auto"/>
            <w:vAlign w:val="center"/>
          </w:tcPr>
          <w:p w14:paraId="0E75B46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4961740"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1D06D19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7’7%</w:t>
            </w:r>
          </w:p>
        </w:tc>
      </w:tr>
      <w:tr w:rsidR="00EE5AB5" w:rsidRPr="00061BFC" w14:paraId="601CB9AA" w14:textId="77777777" w:rsidTr="00061BFC">
        <w:trPr>
          <w:trHeight w:val="61"/>
        </w:trPr>
        <w:tc>
          <w:tcPr>
            <w:tcW w:w="0" w:type="auto"/>
            <w:vMerge/>
            <w:vAlign w:val="center"/>
          </w:tcPr>
          <w:p w14:paraId="4F14F7F3"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72790ED9" w14:textId="27334CF6" w:rsidR="00BC6514" w:rsidRPr="00061BFC" w:rsidRDefault="00EE5AB5" w:rsidP="00EE5AB5">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ouhum27ai","properties":{"formattedCitation":"[23]","plainCitation":"[23]00"},"citationItems":[{"id":103,"uris":["http://zotero.org/users/local/Ql1sXnnS/items/GNB4JHEH"],"uri":["http://zotero.org/users/local/Ql1sXnnS/items/GNB4JHEH"],"itemData":{"id":103,"type":"paper-conference","title":"Identification of smartphone-image source and manipulation","container-title":"International Conference on Industrial, Engineering and Other Applications of Applied Intelligent Systems","publisher":"Springer","page":"262–271","author":[{"family":"Liu","given":"Qingzhong"},{"family":"Li","given":"Xiaodong"},{"family":"Chen","given":"Lei"},{"family":"Cho","given":"Hyuk"},{"family":"Cooper","given":"Peter A"},{"family":"Chen","given":"Zhongxue"},{"family":"Qiao","given":"Mengyu"},{"family":"Sung","given":"Andrew H"}],"issued":{"date-parts":[["2012"]]}}}],"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3]</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293B986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6E52DE7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7C2D71C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767253D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1B06CDF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6F17A65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99</w:t>
            </w:r>
          </w:p>
        </w:tc>
        <w:tc>
          <w:tcPr>
            <w:tcW w:w="0" w:type="auto"/>
            <w:vAlign w:val="center"/>
          </w:tcPr>
          <w:p w14:paraId="795520E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1DB70D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A83DF5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6’3% 99’91%</w:t>
            </w:r>
          </w:p>
        </w:tc>
      </w:tr>
      <w:tr w:rsidR="00EE5AB5" w:rsidRPr="00061BFC" w14:paraId="29D52D9F" w14:textId="77777777" w:rsidTr="00061BFC">
        <w:trPr>
          <w:trHeight w:val="61"/>
        </w:trPr>
        <w:tc>
          <w:tcPr>
            <w:tcW w:w="0" w:type="auto"/>
            <w:vMerge/>
            <w:vAlign w:val="center"/>
          </w:tcPr>
          <w:p w14:paraId="490BA884"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5F4CB029" w14:textId="52B9144B" w:rsidR="00BC6514" w:rsidRPr="00061BFC" w:rsidRDefault="00EE5AB5" w:rsidP="00EE5AB5">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aaq18ne1u","properties":{"formattedCitation":"[20]","plainCitation":"[20]00"},"citationItems":[{"id":99,"uris":["http://zotero.org/users/local/Ql1sXnnS/items/KDFDV8AJ"],"uri":["http://zotero.org/users/local/Ql1sXnnS/items/KDFDV8AJ"],"itemData":{"id":99,"type":"paper-conference","title":"Source camera identification forensics based on wavelet features","container-title":"Intelligent Information Hiding and Multimedia Signal Processing, 2009. IIH-MSP'09. Fifth International Conference on","publisher":"IEEE","page":"702–705","author":[{"family":"Wang","given":"Bo"},{"family":"Guo","given":"Yiping"},{"family":"Kong","given":"Xiangwei"},{"family":"Meng","given":"Fanjie"}],"issued":{"date-parts":[["2009"]]}}}],"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0]</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1C0EF76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536E4F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5FAC5C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w:t>
            </w:r>
          </w:p>
        </w:tc>
        <w:tc>
          <w:tcPr>
            <w:tcW w:w="0" w:type="auto"/>
            <w:vAlign w:val="center"/>
          </w:tcPr>
          <w:p w14:paraId="20831CC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60F470F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1C9F5A3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50</w:t>
            </w:r>
          </w:p>
        </w:tc>
        <w:tc>
          <w:tcPr>
            <w:tcW w:w="0" w:type="auto"/>
            <w:vAlign w:val="center"/>
          </w:tcPr>
          <w:p w14:paraId="28542A8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FF021E8"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7A51A93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8%</w:t>
            </w:r>
          </w:p>
        </w:tc>
      </w:tr>
      <w:tr w:rsidR="00EE5AB5" w:rsidRPr="00061BFC" w14:paraId="502C2590" w14:textId="77777777" w:rsidTr="00061BFC">
        <w:trPr>
          <w:trHeight w:val="61"/>
        </w:trPr>
        <w:tc>
          <w:tcPr>
            <w:tcW w:w="0" w:type="auto"/>
            <w:vMerge/>
            <w:vAlign w:val="center"/>
          </w:tcPr>
          <w:p w14:paraId="7243FECE"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35932111" w14:textId="6B0F1FD7" w:rsidR="00BC6514" w:rsidRPr="00061BFC" w:rsidRDefault="00EE5AB5" w:rsidP="00EE5AB5">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uqh9m3hgo","properties":{"formattedCitation":"[18]","plainCitation":"[18]00"},"citationItems":[{"id":101,"uris":["http://zotero.org/users/local/Ql1sXnnS/items/NBQGW79X"],"uri":["http://zotero.org/users/local/Ql1sXnnS/items/NBQGW79X"],"itemData":{"id":101,"type":"paper-conference","title":"Selecting forensic features for robust source camera identification","container-title":"Computer Symposium (ICS), 2010 International","publisher":"IEEE","page":"506–511","author":[{"family":"Hu","given":"Yongjian"},{"family":"Li","given":"Chang-Tsun"},{"family":"Zhou","given":"Changhui"}],"issued":{"date-parts":[["2010"]]}}}],"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8]</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6868694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89CD74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03FAFDD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0</w:t>
            </w:r>
          </w:p>
        </w:tc>
        <w:tc>
          <w:tcPr>
            <w:tcW w:w="0" w:type="auto"/>
            <w:vAlign w:val="center"/>
          </w:tcPr>
          <w:p w14:paraId="4EE89BB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4CAA6BF5"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1024 x 1024</w:t>
            </w:r>
          </w:p>
        </w:tc>
        <w:tc>
          <w:tcPr>
            <w:tcW w:w="0" w:type="auto"/>
            <w:vAlign w:val="center"/>
          </w:tcPr>
          <w:p w14:paraId="40FC83D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000</w:t>
            </w:r>
          </w:p>
        </w:tc>
        <w:tc>
          <w:tcPr>
            <w:tcW w:w="0" w:type="auto"/>
            <w:vAlign w:val="center"/>
          </w:tcPr>
          <w:p w14:paraId="325B009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8334646"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121BD0F6"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47%92%</w:t>
            </w:r>
          </w:p>
        </w:tc>
      </w:tr>
      <w:tr w:rsidR="00EE5AB5" w:rsidRPr="00061BFC" w14:paraId="7EE4846C" w14:textId="77777777" w:rsidTr="00061BFC">
        <w:trPr>
          <w:trHeight w:val="61"/>
        </w:trPr>
        <w:tc>
          <w:tcPr>
            <w:tcW w:w="0" w:type="auto"/>
            <w:vMerge/>
            <w:vAlign w:val="center"/>
          </w:tcPr>
          <w:p w14:paraId="48A9E7FE"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3935DD95" w14:textId="3695C757" w:rsidR="00BC6514" w:rsidRPr="00061BFC" w:rsidRDefault="00627F0B" w:rsidP="00627F0B">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mu43rnllr","properties":{"formattedCitation":"[22]","plainCitation":"[22]00"},"citationItems":[{"id":102,"uris":["http://zotero.org/users/local/Ql1sXnnS/items/NJQW57E5"],"uri":["http://zotero.org/users/local/Ql1sXnnS/items/NJQW57E5"],"itemData":{"id":102,"type":"article-journal","title":"Differentiating between images using wavelet-based transforms: a comparative study","container-title":"IEEE Transactions on Information Forensics and Security","page":"1418–1431","volume":"6","issue":"4","author":[{"family":"Ozparlak","given":"Levent"},{"family":"Avcibas","given":"Ismail"}],"issued":{"date-parts":[["2011"]]}}}],"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2]</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62825C9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3E27074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7A4F741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5525071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088D154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2776398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0</w:t>
            </w:r>
          </w:p>
        </w:tc>
        <w:tc>
          <w:tcPr>
            <w:tcW w:w="0" w:type="auto"/>
            <w:vAlign w:val="center"/>
          </w:tcPr>
          <w:p w14:paraId="7D89F01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2FCCB2D2"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5AF4DD8E"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3’3% 99’7%</w:t>
            </w:r>
          </w:p>
        </w:tc>
      </w:tr>
      <w:tr w:rsidR="00EE5AB5" w:rsidRPr="00061BFC" w14:paraId="15AB8FED" w14:textId="77777777" w:rsidTr="00061BFC">
        <w:trPr>
          <w:trHeight w:val="61"/>
        </w:trPr>
        <w:tc>
          <w:tcPr>
            <w:tcW w:w="0" w:type="auto"/>
            <w:vMerge w:val="restart"/>
            <w:vAlign w:val="center"/>
          </w:tcPr>
          <w:p w14:paraId="1FB91C65"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mperfecciones del Sensor</w:t>
            </w:r>
          </w:p>
        </w:tc>
        <w:tc>
          <w:tcPr>
            <w:tcW w:w="0" w:type="auto"/>
            <w:vAlign w:val="center"/>
          </w:tcPr>
          <w:p w14:paraId="1B831D98" w14:textId="7692F120" w:rsidR="00BC6514" w:rsidRPr="00061BFC" w:rsidRDefault="007B70C0" w:rsidP="00423070">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cpq9ktstc","properties":{"formattedCitation":"[26]","plainCitation":"[26]00"},"citationItems":[{"id":104,"uris":["http://zotero.org/users/local/Ql1sXnnS/items/93H6A77K"],"uri":["http://zotero.org/users/local/Ql1sXnnS/items/93H6A77K"],"itemData":{"id":104,"type":"paper-conference","title":"Open set source camera attribution","container-title":"Graphics, Patterns and Images (SIBGRAPI), 2012 25th SIBGRAPI Conference on","publisher":"IEEE","page":"71–78","author":[{"family":"Costa","given":"Filipe de O"},{"family":"Eckmann","given":"Michael"},{"family":"Scheirer","given":"Walter J"},{"family":"Rocha","given":"Anderson"}],"issued":{"date-parts":[["2012"]]}}}],"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6]</w:t>
            </w:r>
            <w:r>
              <w:rPr>
                <w:rFonts w:ascii="Book Antiqua" w:hAnsi="Book Antiqua"/>
                <w:iCs/>
                <w:sz w:val="20"/>
                <w:szCs w:val="20"/>
                <w:lang w:val="es-ES_tradnl"/>
              </w:rPr>
              <w:fldChar w:fldCharType="end"/>
            </w:r>
            <w:r w:rsidR="00423070" w:rsidRPr="00061BFC">
              <w:rPr>
                <w:rFonts w:ascii="Book Antiqua" w:hAnsi="Book Antiqua"/>
                <w:iCs/>
                <w:sz w:val="20"/>
                <w:szCs w:val="20"/>
                <w:lang w:val="es-ES_tradnl"/>
              </w:rPr>
              <w:t xml:space="preserve"> </w:t>
            </w:r>
          </w:p>
        </w:tc>
        <w:tc>
          <w:tcPr>
            <w:tcW w:w="1585" w:type="dxa"/>
            <w:vAlign w:val="center"/>
          </w:tcPr>
          <w:p w14:paraId="10130DF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460B639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w:t>
            </w:r>
          </w:p>
        </w:tc>
        <w:tc>
          <w:tcPr>
            <w:tcW w:w="0" w:type="auto"/>
            <w:vAlign w:val="center"/>
          </w:tcPr>
          <w:p w14:paraId="3DF988A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28FC49D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71AA329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40 x 480</w:t>
            </w:r>
          </w:p>
        </w:tc>
        <w:tc>
          <w:tcPr>
            <w:tcW w:w="0" w:type="auto"/>
            <w:vAlign w:val="center"/>
          </w:tcPr>
          <w:p w14:paraId="2962E6F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5243D9D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009D359"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63FDAB90"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w:t>
            </w:r>
          </w:p>
        </w:tc>
      </w:tr>
      <w:tr w:rsidR="00EE5AB5" w:rsidRPr="00061BFC" w14:paraId="026BFCA1" w14:textId="77777777" w:rsidTr="00061BFC">
        <w:trPr>
          <w:trHeight w:val="61"/>
        </w:trPr>
        <w:tc>
          <w:tcPr>
            <w:tcW w:w="0" w:type="auto"/>
            <w:vMerge/>
            <w:vAlign w:val="center"/>
          </w:tcPr>
          <w:p w14:paraId="71BD3E0D"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04027974" w14:textId="03073FA8" w:rsidR="00BC6514" w:rsidRPr="00061BFC" w:rsidRDefault="00423070" w:rsidP="00423070">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af20ct8eh","properties":{"formattedCitation":"[25]","plainCitation":"[25]00"},"citationItems":[{"id":68,"uris":["http://zotero.org/users/local/Ql1sXnnS/items/QPAZ4WUG"],"uri":["http://zotero.org/users/local/Ql1sXnnS/items/QPAZ4WUG"],"itemData":{"id":68,"type":"article-journal","title":"Digital camera identification from sensor pattern noise","container-title":"IEEE Transactions on Information Forensics and Security","page":"205-214","volume":"1","issue":"2","DOI":"10.1109/TIFS.2006.873602","ISSN":"1556-6013","author":[{"family":"Lukas","given":"J."},{"family":"Fridrich","given":"J."},{"family":"Goljan","given":"M."}],"issued":{"date-parts":[["2006",6]]}}}],"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5]</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6DFA0D0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2CD21CE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13ACC59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6624A6E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7244B4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3668CEB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880</w:t>
            </w:r>
          </w:p>
        </w:tc>
        <w:tc>
          <w:tcPr>
            <w:tcW w:w="0" w:type="auto"/>
            <w:vAlign w:val="center"/>
          </w:tcPr>
          <w:p w14:paraId="6DCE255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87BF1B9"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5F4FBC7"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w:t>
            </w:r>
          </w:p>
        </w:tc>
      </w:tr>
      <w:tr w:rsidR="00EE5AB5" w:rsidRPr="00061BFC" w14:paraId="5132A325" w14:textId="77777777" w:rsidTr="00061BFC">
        <w:trPr>
          <w:trHeight w:val="61"/>
        </w:trPr>
        <w:tc>
          <w:tcPr>
            <w:tcW w:w="0" w:type="auto"/>
            <w:vMerge/>
            <w:vAlign w:val="center"/>
          </w:tcPr>
          <w:p w14:paraId="03C75F38" w14:textId="34B8F4EA"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129C99B3" w14:textId="3480E4F8" w:rsidR="00BC6514" w:rsidRPr="00061BFC" w:rsidRDefault="00423070" w:rsidP="00423070">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2638nhgifq","properties":{"formattedCitation":"[24]","plainCitation":"[24]00"},"citationItems":[{"id":164,"uris":["http://zotero.org/users/local/Ql1sXnnS/items/IMJD5QRA"],"uri":["http://zotero.org/users/local/Ql1sXnnS/items/IMJD5QRA"],"itemData":{"id":164,"type":"paper-conference","title":"Methods for identification of images acquired with digital cameras","container-title":"Enabling Technologies for Law Enforcement","publisher":"International Society for Optics and Photonics","page":"505–512","author":[{"family":"Geradts","given":"Zeno J"},{"family":"Bijhold","given":"Jurrien"},{"family":"Kieft","given":"Martijn"},{"family":"Kurosawa","given":"Kenji"},{"family":"Kuroki","given":"Kenro"},{"family":"Saitoh","given":"Naoki"}],"issued":{"date-parts":[["2001"]]}}}],"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4]</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1CC134E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3B170DB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7E7629D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5</w:t>
            </w:r>
          </w:p>
        </w:tc>
        <w:tc>
          <w:tcPr>
            <w:tcW w:w="0" w:type="auto"/>
            <w:vAlign w:val="center"/>
          </w:tcPr>
          <w:p w14:paraId="163005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4B40BB2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D58483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250</w:t>
            </w:r>
          </w:p>
        </w:tc>
        <w:tc>
          <w:tcPr>
            <w:tcW w:w="0" w:type="auto"/>
            <w:vAlign w:val="center"/>
          </w:tcPr>
          <w:p w14:paraId="0ED754A7" w14:textId="3CD1D586"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2 de 25</w:t>
            </w:r>
          </w:p>
        </w:tc>
        <w:tc>
          <w:tcPr>
            <w:tcW w:w="0" w:type="auto"/>
            <w:vAlign w:val="center"/>
          </w:tcPr>
          <w:p w14:paraId="75D7490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F18B05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4’49% 96’77%98’10%</w:t>
            </w:r>
          </w:p>
        </w:tc>
      </w:tr>
    </w:tbl>
    <w:p w14:paraId="2C4E992B" w14:textId="56C6E7FD" w:rsidR="00453F56" w:rsidRDefault="00453F56" w:rsidP="00F81B93">
      <w:pPr>
        <w:pStyle w:val="Estilo12ptPrimeralnea05cm"/>
        <w:ind w:firstLine="0"/>
        <w:rPr>
          <w:rFonts w:cs="Times"/>
        </w:rPr>
      </w:pPr>
    </w:p>
    <w:p w14:paraId="6E9460B3" w14:textId="11140A64" w:rsidR="00BC6514" w:rsidRPr="001F1BB4" w:rsidRDefault="00BC6514" w:rsidP="00BC6514">
      <w:pPr>
        <w:pStyle w:val="Tablas7"/>
      </w:pPr>
      <w:bookmarkStart w:id="58" w:name="_Toc484417269"/>
      <w:r w:rsidRPr="001F1BB4">
        <w:t xml:space="preserve">Tabla </w:t>
      </w:r>
      <w:r>
        <w:t>2</w:t>
      </w:r>
      <w:r w:rsidRPr="001F1BB4">
        <w:t xml:space="preserve">.1.  </w:t>
      </w:r>
      <w:r>
        <w:t>Técnicas de identificación de la fuente</w:t>
      </w:r>
      <w:bookmarkEnd w:id="58"/>
    </w:p>
    <w:p w14:paraId="52133F5C" w14:textId="483DEB57" w:rsidR="00BC6514" w:rsidRDefault="00BC6514" w:rsidP="00F81B93">
      <w:pPr>
        <w:pStyle w:val="Estilo12ptPrimeralnea05cm"/>
        <w:ind w:firstLine="0"/>
        <w:rPr>
          <w:rFonts w:cs="Times"/>
        </w:rPr>
      </w:pPr>
    </w:p>
    <w:p w14:paraId="5437AF16" w14:textId="77777777" w:rsidR="00BC6514" w:rsidRDefault="00BC6514" w:rsidP="00F81B93">
      <w:pPr>
        <w:pStyle w:val="Estilo12ptPrimeralnea05cm"/>
        <w:ind w:firstLine="0"/>
        <w:rPr>
          <w:rFonts w:cs="Times"/>
        </w:rPr>
        <w:sectPr w:rsidR="00BC6514" w:rsidSect="00453F56">
          <w:pgSz w:w="16840" w:h="11907" w:orient="landscape" w:code="9"/>
          <w:pgMar w:top="1701" w:right="1701" w:bottom="1701" w:left="1701" w:header="720" w:footer="851" w:gutter="0"/>
          <w:cols w:space="720"/>
          <w:docGrid w:linePitch="326"/>
        </w:sectPr>
      </w:pPr>
    </w:p>
    <w:p w14:paraId="1F3708B6" w14:textId="2C052626" w:rsidR="006B6DA8" w:rsidRPr="00C06DA4" w:rsidRDefault="00C06DA4" w:rsidP="00C06DA4">
      <w:pPr>
        <w:pStyle w:val="Ttulo1"/>
        <w:numPr>
          <w:ilvl w:val="0"/>
          <w:numId w:val="1"/>
        </w:numPr>
        <w:spacing w:after="720"/>
        <w:ind w:left="357" w:hanging="357"/>
      </w:pPr>
      <w:bookmarkStart w:id="59" w:name="_Toc477877522"/>
      <w:bookmarkStart w:id="60" w:name="_Toc484270809"/>
      <w:bookmarkStart w:id="61" w:name="_Toc484586151"/>
      <w:r>
        <w:lastRenderedPageBreak/>
        <w:t>F</w:t>
      </w:r>
      <w:r w:rsidRPr="00C06DA4">
        <w:t>alsificación</w:t>
      </w:r>
      <w:bookmarkEnd w:id="59"/>
      <w:bookmarkEnd w:id="60"/>
      <w:r>
        <w:t xml:space="preserve"> de Imágenes Digitales</w:t>
      </w:r>
      <w:bookmarkEnd w:id="61"/>
    </w:p>
    <w:p w14:paraId="7F6DC9BD" w14:textId="05A25C6C" w:rsidR="006B6DA8" w:rsidRPr="00C06DA4" w:rsidRDefault="006B6DA8" w:rsidP="00F17A84">
      <w:pPr>
        <w:pStyle w:val="Estilo12ptPrimeralnea05cm"/>
        <w:ind w:firstLine="0"/>
        <w:rPr>
          <w:iCs/>
        </w:rPr>
      </w:pPr>
      <w:r w:rsidRPr="00C06DA4">
        <w:rPr>
          <w:iCs/>
        </w:rPr>
        <w:t xml:space="preserve">Con </w:t>
      </w:r>
      <w:r w:rsidR="00F17A84">
        <w:rPr>
          <w:iCs/>
        </w:rPr>
        <w:t xml:space="preserve">la cantidad de </w:t>
      </w:r>
      <w:r w:rsidR="00D53FBB">
        <w:rPr>
          <w:iCs/>
        </w:rPr>
        <w:t xml:space="preserve">herramientas </w:t>
      </w:r>
      <w:r w:rsidR="00F17A84">
        <w:rPr>
          <w:iCs/>
        </w:rPr>
        <w:t xml:space="preserve">de </w:t>
      </w:r>
      <w:r w:rsidR="00F17A84" w:rsidRPr="00C06DA4">
        <w:rPr>
          <w:iCs/>
        </w:rPr>
        <w:t xml:space="preserve">edición de imágenes </w:t>
      </w:r>
      <w:r w:rsidRPr="00C06DA4">
        <w:rPr>
          <w:iCs/>
        </w:rPr>
        <w:t>que existen hoy en día no es difícil modificar una imagen para cambiar el contenido que se muestra en ella.</w:t>
      </w:r>
      <w:r w:rsidR="00F17A84">
        <w:rPr>
          <w:iCs/>
        </w:rPr>
        <w:t xml:space="preserve"> Asimismo, n</w:t>
      </w:r>
      <w:r w:rsidRPr="00C06DA4">
        <w:rPr>
          <w:iCs/>
        </w:rPr>
        <w:t>o es demasiado complicado insertar, cambiar o eliminar cierta información contenida en una imagen sin dejar rastro apreciable para el ojo humano.</w:t>
      </w:r>
      <w:r w:rsidR="00F17A84">
        <w:rPr>
          <w:iCs/>
        </w:rPr>
        <w:t xml:space="preserve"> </w:t>
      </w:r>
      <w:r w:rsidRPr="00C06DA4">
        <w:rPr>
          <w:iCs/>
        </w:rPr>
        <w:t>Esto plantea un problema de confianza en el ámbito de la autenticidad del contenido digital actual, especialmente cuando se presenta como evidencia en un tribunal para verificar algo en concreto.</w:t>
      </w:r>
    </w:p>
    <w:p w14:paraId="64B5A710" w14:textId="0F6B5002" w:rsidR="006B6DA8" w:rsidRPr="00C06DA4" w:rsidRDefault="006B6DA8" w:rsidP="00C06DA4">
      <w:pPr>
        <w:pStyle w:val="Estilo12ptPrimeralnea05cm"/>
        <w:rPr>
          <w:iCs/>
        </w:rPr>
      </w:pPr>
      <w:r w:rsidRPr="00C06DA4">
        <w:rPr>
          <w:iCs/>
        </w:rPr>
        <w:t xml:space="preserve">El objetivo básico de la falsificación o manipulación </w:t>
      </w:r>
      <w:r w:rsidR="0025360F">
        <w:rPr>
          <w:iCs/>
        </w:rPr>
        <w:t xml:space="preserve">de una imagen </w:t>
      </w:r>
      <w:r w:rsidRPr="00C06DA4">
        <w:rPr>
          <w:iCs/>
        </w:rPr>
        <w:t>es la distorsión de la información.</w:t>
      </w:r>
      <w:r w:rsidR="0025360F">
        <w:rPr>
          <w:iCs/>
        </w:rPr>
        <w:t xml:space="preserve"> </w:t>
      </w:r>
      <w:r w:rsidRPr="00C06DA4">
        <w:rPr>
          <w:iCs/>
        </w:rPr>
        <w:t>La historia de la falsificación de imágenes comenzó en 1840 cuando Hippolyte produjo una imagen falsa suya suicidándose.</w:t>
      </w:r>
      <w:r w:rsidR="0025360F">
        <w:rPr>
          <w:iCs/>
        </w:rPr>
        <w:t xml:space="preserve"> La </w:t>
      </w:r>
      <w:r w:rsidRPr="00C06DA4">
        <w:rPr>
          <w:iCs/>
        </w:rPr>
        <w:t>primera imagen falsificada de la historia</w:t>
      </w:r>
      <w:r w:rsidR="0025360F">
        <w:rPr>
          <w:iCs/>
        </w:rPr>
        <w:t xml:space="preserve"> se muestra en la Figura </w:t>
      </w:r>
      <w:r w:rsidR="00F65852">
        <w:rPr>
          <w:iCs/>
        </w:rPr>
        <w:t>3.1</w:t>
      </w:r>
      <w:r w:rsidR="0025360F">
        <w:rPr>
          <w:iCs/>
        </w:rPr>
        <w:t>.</w:t>
      </w:r>
    </w:p>
    <w:p w14:paraId="417EE9E5"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6139710D" wp14:editId="73B2F715">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36167" cy="2550912"/>
                    </a:xfrm>
                    <a:prstGeom prst="rect">
                      <a:avLst/>
                    </a:prstGeom>
                  </pic:spPr>
                </pic:pic>
              </a:graphicData>
            </a:graphic>
          </wp:inline>
        </w:drawing>
      </w:r>
    </w:p>
    <w:p w14:paraId="3CDFC025" w14:textId="77777777" w:rsidR="006B6DA8" w:rsidRPr="006541DB" w:rsidRDefault="006B6DA8" w:rsidP="006541DB">
      <w:pPr>
        <w:pStyle w:val="Figprot"/>
      </w:pPr>
      <w:bookmarkStart w:id="62" w:name="_Toc484586186"/>
      <w:r w:rsidRPr="006541DB">
        <w:t>Figura 3.1: Primera imagen falsificada</w:t>
      </w:r>
      <w:bookmarkEnd w:id="62"/>
    </w:p>
    <w:p w14:paraId="2790E2E0" w14:textId="64783188" w:rsidR="006B6DA8" w:rsidRPr="00E51DD9" w:rsidRDefault="006B6DA8" w:rsidP="006541DB">
      <w:pPr>
        <w:pStyle w:val="Estilo12ptPrimeralnea05cm"/>
        <w:rPr>
          <w:iCs/>
        </w:rPr>
      </w:pPr>
      <w:r w:rsidRPr="00E51DD9">
        <w:rPr>
          <w:iCs/>
        </w:rPr>
        <w:t xml:space="preserve">Más recientemente, en la </w:t>
      </w:r>
      <w:r w:rsidR="00F65852">
        <w:rPr>
          <w:iCs/>
        </w:rPr>
        <w:t xml:space="preserve">Figura 3.2 se </w:t>
      </w:r>
      <w:r w:rsidRPr="00E51DD9">
        <w:rPr>
          <w:iCs/>
        </w:rPr>
        <w:t>muestra a John Kerry (secretario de Estado estadounidense) con Jane Fonda (actriz de Hollywood) hablando a una multitud en un</w:t>
      </w:r>
      <w:r w:rsidRPr="001C601D">
        <w:rPr>
          <w:iCs/>
        </w:rPr>
        <w:t xml:space="preserve"> evento de paz. Esta foto fue manipulada durante la campaña presidencial electoral de 2004, pero, en realidad, el evento nunca tuvo lugar. La </w:t>
      </w:r>
      <w:r w:rsidRPr="001C601D">
        <w:rPr>
          <w:iCs/>
        </w:rPr>
        <w:lastRenderedPageBreak/>
        <w:t>foto original de John Kerry (</w:t>
      </w:r>
      <w:r w:rsidR="00F65852">
        <w:rPr>
          <w:iCs/>
        </w:rPr>
        <w:t>Figura 3.2.</w:t>
      </w:r>
      <w:r w:rsidRPr="00E51DD9">
        <w:rPr>
          <w:iCs/>
        </w:rPr>
        <w:t xml:space="preserve">b) fue tomada en 1971 en una concentración de la paz en Long Island, mientras que la </w:t>
      </w:r>
      <w:r w:rsidRPr="00D2199E">
        <w:rPr>
          <w:iCs/>
        </w:rPr>
        <w:t>foto de Jane Fonda (</w:t>
      </w:r>
      <w:r w:rsidR="00F65852">
        <w:rPr>
          <w:iCs/>
        </w:rPr>
        <w:t>Figura 3.2.</w:t>
      </w:r>
      <w:r w:rsidRPr="00E51DD9">
        <w:rPr>
          <w:iCs/>
        </w:rPr>
        <w:t>c) fue tomada en 1972.</w:t>
      </w:r>
    </w:p>
    <w:p w14:paraId="74990EF6"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33BDC808" wp14:editId="59F73574">
            <wp:extent cx="3809398" cy="2464904"/>
            <wp:effectExtent l="0" t="0" r="63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34331" cy="2481037"/>
                    </a:xfrm>
                    <a:prstGeom prst="rect">
                      <a:avLst/>
                    </a:prstGeom>
                  </pic:spPr>
                </pic:pic>
              </a:graphicData>
            </a:graphic>
          </wp:inline>
        </w:drawing>
      </w:r>
    </w:p>
    <w:p w14:paraId="2EDFF33C" w14:textId="3067FFA3" w:rsidR="006B6DA8" w:rsidRPr="00B20469" w:rsidRDefault="00450F9E" w:rsidP="00B20469">
      <w:pPr>
        <w:pStyle w:val="Prrafodelista"/>
        <w:numPr>
          <w:ilvl w:val="0"/>
          <w:numId w:val="26"/>
        </w:numPr>
        <w:jc w:val="center"/>
        <w:rPr>
          <w:rFonts w:ascii="Book Antiqua" w:hAnsi="Book Antiqua"/>
          <w:sz w:val="21"/>
        </w:rPr>
      </w:pPr>
      <w:r w:rsidRPr="00F4745A">
        <w:rPr>
          <w:rFonts w:ascii="Book Antiqua" w:hAnsi="Book Antiqua"/>
          <w:noProof/>
          <w:lang w:val="es-ES_tradnl" w:eastAsia="es-ES_tradnl"/>
        </w:rPr>
        <w:drawing>
          <wp:anchor distT="0" distB="0" distL="114300" distR="114300" simplePos="0" relativeHeight="251667456" behindDoc="0" locked="0" layoutInCell="1" allowOverlap="1" wp14:anchorId="6446D653" wp14:editId="3706D450">
            <wp:simplePos x="0" y="0"/>
            <wp:positionH relativeFrom="margin">
              <wp:posOffset>3432030</wp:posOffset>
            </wp:positionH>
            <wp:positionV relativeFrom="margin">
              <wp:posOffset>3540760</wp:posOffset>
            </wp:positionV>
            <wp:extent cx="1189990" cy="1811020"/>
            <wp:effectExtent l="0" t="0" r="381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189990" cy="1811020"/>
                    </a:xfrm>
                    <a:prstGeom prst="rect">
                      <a:avLst/>
                    </a:prstGeom>
                  </pic:spPr>
                </pic:pic>
              </a:graphicData>
            </a:graphic>
          </wp:anchor>
        </w:drawing>
      </w:r>
      <w:r w:rsidR="00B20469">
        <w:rPr>
          <w:rFonts w:ascii="Book Antiqua" w:hAnsi="Book Antiqua"/>
          <w:sz w:val="21"/>
        </w:rPr>
        <w:t>Manipulada</w:t>
      </w:r>
    </w:p>
    <w:p w14:paraId="60830A67" w14:textId="28005921"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77C76B4D" wp14:editId="20C6CFFB">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18217" cy="1858702"/>
                    </a:xfrm>
                    <a:prstGeom prst="rect">
                      <a:avLst/>
                    </a:prstGeom>
                  </pic:spPr>
                </pic:pic>
              </a:graphicData>
            </a:graphic>
          </wp:inline>
        </w:drawing>
      </w:r>
    </w:p>
    <w:p w14:paraId="1E3307CF" w14:textId="77341AF8" w:rsidR="006B6DA8" w:rsidRPr="00BA3782" w:rsidRDefault="004376E2" w:rsidP="00450F9E">
      <w:pPr>
        <w:tabs>
          <w:tab w:val="left" w:pos="3536"/>
          <w:tab w:val="left" w:pos="6320"/>
        </w:tabs>
        <w:jc w:val="center"/>
        <w:rPr>
          <w:rFonts w:ascii="Book Antiqua" w:hAnsi="Book Antiqua"/>
          <w:sz w:val="20"/>
        </w:rPr>
      </w:pPr>
      <w:r>
        <w:rPr>
          <w:rFonts w:ascii="Book Antiqua" w:hAnsi="Book Antiqua"/>
          <w:sz w:val="20"/>
        </w:rPr>
        <w:t xml:space="preserve">        </w:t>
      </w:r>
      <w:r w:rsidR="006B6DA8" w:rsidRPr="00BA3782">
        <w:rPr>
          <w:rFonts w:ascii="Book Antiqua" w:hAnsi="Book Antiqua"/>
          <w:sz w:val="20"/>
        </w:rPr>
        <w:t>(b)</w:t>
      </w:r>
      <w:r w:rsidR="00450F9E">
        <w:rPr>
          <w:rFonts w:ascii="Book Antiqua" w:hAnsi="Book Antiqua"/>
          <w:sz w:val="20"/>
        </w:rPr>
        <w:t xml:space="preserve"> Original 1</w:t>
      </w:r>
      <w:r w:rsidR="006B6DA8" w:rsidRPr="00BA3782">
        <w:rPr>
          <w:rFonts w:ascii="Book Antiqua" w:hAnsi="Book Antiqua"/>
          <w:sz w:val="20"/>
        </w:rPr>
        <w:tab/>
      </w:r>
      <w:r>
        <w:rPr>
          <w:rFonts w:ascii="Book Antiqua" w:hAnsi="Book Antiqua"/>
          <w:sz w:val="20"/>
        </w:rPr>
        <w:t xml:space="preserve">             </w:t>
      </w:r>
      <w:r w:rsidR="006B6DA8" w:rsidRPr="00BA3782">
        <w:rPr>
          <w:rFonts w:ascii="Book Antiqua" w:hAnsi="Book Antiqua"/>
          <w:sz w:val="20"/>
        </w:rPr>
        <w:t>(c)</w:t>
      </w:r>
      <w:r w:rsidR="00450F9E">
        <w:rPr>
          <w:rFonts w:ascii="Book Antiqua" w:hAnsi="Book Antiqua"/>
          <w:sz w:val="20"/>
        </w:rPr>
        <w:t xml:space="preserve"> Original 2</w:t>
      </w:r>
    </w:p>
    <w:p w14:paraId="1288960A" w14:textId="72111CD9" w:rsidR="006B6DA8" w:rsidRPr="00F4745A" w:rsidRDefault="006B6DA8" w:rsidP="006541DB">
      <w:pPr>
        <w:pStyle w:val="Figprot"/>
      </w:pPr>
      <w:bookmarkStart w:id="63" w:name="_Toc484586187"/>
      <w:r w:rsidRPr="006541DB">
        <w:t>Figura 3.2: Imagen (a) representa una falsificación mediante la técnica</w:t>
      </w:r>
      <w:r w:rsidR="00E51DD9">
        <w:t xml:space="preserve"> </w:t>
      </w:r>
      <w:r w:rsidRPr="006541DB">
        <w:t>del empalme de imágenes, entre las imágenes (b) y (c</w:t>
      </w:r>
      <w:r w:rsidRPr="00E51DD9">
        <w:rPr>
          <w:rStyle w:val="nfasis"/>
          <w:i w:val="0"/>
        </w:rPr>
        <w:t>)</w:t>
      </w:r>
      <w:r w:rsidRPr="00712809">
        <w:rPr>
          <w:rStyle w:val="nfasis"/>
        </w:rPr>
        <w:t>.</w:t>
      </w:r>
      <w:bookmarkEnd w:id="63"/>
    </w:p>
    <w:p w14:paraId="2E906568" w14:textId="64A244BF" w:rsidR="00592DDA" w:rsidRDefault="006B6DA8" w:rsidP="006B339A">
      <w:pPr>
        <w:pStyle w:val="Estilo12ptPrimeralnea05cm"/>
        <w:rPr>
          <w:iCs/>
        </w:rPr>
      </w:pPr>
      <w:r w:rsidRPr="006541DB">
        <w:rPr>
          <w:iCs/>
        </w:rPr>
        <w:t>Existen varios tipos de manipulación de imágenes, a continuación</w:t>
      </w:r>
      <w:r w:rsidR="00A93F13">
        <w:rPr>
          <w:iCs/>
        </w:rPr>
        <w:t>,</w:t>
      </w:r>
      <w:r w:rsidRPr="006541DB">
        <w:rPr>
          <w:iCs/>
        </w:rPr>
        <w:t xml:space="preserve"> se presentan los más comunes: retoque de imágenes, copia-pega, falsificación mediante empalme de imágenes</w:t>
      </w:r>
      <w:r w:rsidR="00D97D02">
        <w:rPr>
          <w:iCs/>
        </w:rPr>
        <w:t xml:space="preserve"> y modificación o eliminación de la huella digital</w:t>
      </w:r>
      <w:r w:rsidR="00CB5950">
        <w:rPr>
          <w:iCs/>
        </w:rPr>
        <w:t xml:space="preserve"> </w:t>
      </w:r>
      <w:r w:rsidR="00CB5950">
        <w:rPr>
          <w:iCs/>
        </w:rPr>
        <w:fldChar w:fldCharType="begin"/>
      </w:r>
      <w:r w:rsidR="00CB5950">
        <w:rPr>
          <w:iCs/>
        </w:rPr>
        <w:instrText xml:space="preserve"> ADDIN ZOTERO_ITEM CSL_CITATION {"citationID":"a201ov9egnk","properties":{"formattedCitation":"[2]","plainCitation":"[2]"},"citationItems":[{"id":"PmhXkUjU/CrpQJjHK","uris":["http://zotero.org/users/local/49djA4rk/items/QVNB2ZNF"],"uri":["http://zotero.org/users/local/49djA4rk/items/QVNB2ZNF"],"itemData":{"id":"PmhXkUjU/CrpQJjHK","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CB5950">
        <w:rPr>
          <w:iCs/>
        </w:rPr>
        <w:fldChar w:fldCharType="separate"/>
      </w:r>
      <w:r w:rsidR="00CB5950">
        <w:rPr>
          <w:iCs/>
          <w:noProof/>
        </w:rPr>
        <w:t>[2]</w:t>
      </w:r>
      <w:r w:rsidR="00CB5950">
        <w:rPr>
          <w:iCs/>
        </w:rPr>
        <w:fldChar w:fldCharType="end"/>
      </w:r>
      <w:r w:rsidR="00F65852">
        <w:rPr>
          <w:iCs/>
        </w:rPr>
        <w:t>.</w:t>
      </w:r>
      <w:r w:rsidR="006B339A">
        <w:rPr>
          <w:iCs/>
        </w:rPr>
        <w:t xml:space="preserve"> </w:t>
      </w:r>
      <w:r w:rsidR="00592DDA">
        <w:rPr>
          <w:iCs/>
        </w:rPr>
        <w:t>Todas estas técn</w:t>
      </w:r>
      <w:r w:rsidR="00C95F8A">
        <w:rPr>
          <w:iCs/>
        </w:rPr>
        <w:t>icas generan una doble compresió</w:t>
      </w:r>
      <w:r w:rsidR="00EB41CB">
        <w:rPr>
          <w:iCs/>
        </w:rPr>
        <w:t>n en las imágenes JPG</w:t>
      </w:r>
      <w:r w:rsidR="006B339A">
        <w:rPr>
          <w:iCs/>
        </w:rPr>
        <w:t xml:space="preserve"> por lo que también es objeto de estudio.</w:t>
      </w:r>
    </w:p>
    <w:p w14:paraId="40BB4F68" w14:textId="77777777" w:rsidR="006F380B" w:rsidRPr="00E51DD9" w:rsidRDefault="006F380B" w:rsidP="006B339A">
      <w:pPr>
        <w:pStyle w:val="Estilo12ptPrimeralnea05cm"/>
        <w:rPr>
          <w:iCs/>
        </w:rPr>
      </w:pPr>
    </w:p>
    <w:p w14:paraId="6CC469FA" w14:textId="2F7CB69B" w:rsidR="006B6DA8" w:rsidRPr="00E51DD9" w:rsidRDefault="006B6DA8" w:rsidP="006541DB">
      <w:pPr>
        <w:pStyle w:val="Ttulo2"/>
        <w:numPr>
          <w:ilvl w:val="1"/>
          <w:numId w:val="1"/>
        </w:numPr>
        <w:rPr>
          <w:sz w:val="30"/>
          <w:szCs w:val="28"/>
        </w:rPr>
      </w:pPr>
      <w:bookmarkStart w:id="64" w:name="_Toc477877523"/>
      <w:r w:rsidRPr="006541DB">
        <w:rPr>
          <w:sz w:val="30"/>
          <w:szCs w:val="28"/>
        </w:rPr>
        <w:lastRenderedPageBreak/>
        <w:t xml:space="preserve"> </w:t>
      </w:r>
      <w:bookmarkStart w:id="65" w:name="_Toc484270810"/>
      <w:bookmarkStart w:id="66" w:name="_Toc484586152"/>
      <w:r w:rsidRPr="00E51DD9">
        <w:rPr>
          <w:sz w:val="30"/>
          <w:szCs w:val="28"/>
        </w:rPr>
        <w:t xml:space="preserve">Retoque de </w:t>
      </w:r>
      <w:bookmarkEnd w:id="64"/>
      <w:bookmarkEnd w:id="65"/>
      <w:r w:rsidR="00F65852">
        <w:rPr>
          <w:sz w:val="30"/>
          <w:szCs w:val="28"/>
        </w:rPr>
        <w:t>I</w:t>
      </w:r>
      <w:r w:rsidR="00F65852" w:rsidRPr="00E51DD9">
        <w:rPr>
          <w:sz w:val="30"/>
          <w:szCs w:val="28"/>
        </w:rPr>
        <w:t>mágenes</w:t>
      </w:r>
      <w:bookmarkEnd w:id="66"/>
    </w:p>
    <w:p w14:paraId="7CD379BB" w14:textId="6AB6A82E" w:rsidR="006B6DA8" w:rsidRPr="006541DB" w:rsidRDefault="00F65852" w:rsidP="006541DB">
      <w:pPr>
        <w:pStyle w:val="Estilo12ptPrimeralnea05cm"/>
        <w:ind w:firstLine="0"/>
        <w:rPr>
          <w:iCs/>
        </w:rPr>
      </w:pPr>
      <w:r>
        <w:rPr>
          <w:iCs/>
        </w:rPr>
        <w:t>Esta t</w:t>
      </w:r>
      <w:r w:rsidR="006B6DA8" w:rsidRPr="00E51DD9">
        <w:rPr>
          <w:iCs/>
        </w:rPr>
        <w:t xml:space="preserve">écnica comúnmente </w:t>
      </w:r>
      <w:r>
        <w:rPr>
          <w:iCs/>
        </w:rPr>
        <w:t xml:space="preserve">es </w:t>
      </w:r>
      <w:r w:rsidR="006B6DA8" w:rsidRPr="00E51DD9">
        <w:rPr>
          <w:iCs/>
        </w:rPr>
        <w:t xml:space="preserve">usada en la industria de los medios de comunicación. Está aceptada y es un método de manipulación de imágenes muy </w:t>
      </w:r>
      <w:r w:rsidR="006B6DA8" w:rsidRPr="00D2199E">
        <w:rPr>
          <w:iCs/>
        </w:rPr>
        <w:t>usado, ya que, en cuanto a apariencia suele mejorar los resultados de las imágenes originales, dándoles un toque más atractivo.</w:t>
      </w:r>
      <w:r>
        <w:rPr>
          <w:iCs/>
        </w:rPr>
        <w:t xml:space="preserve"> </w:t>
      </w:r>
      <w:r w:rsidR="006B6DA8" w:rsidRPr="00E51DD9">
        <w:rPr>
          <w:iCs/>
        </w:rPr>
        <w:t>Es</w:t>
      </w:r>
      <w:r w:rsidR="006B6DA8" w:rsidRPr="00D2199E">
        <w:rPr>
          <w:iCs/>
        </w:rPr>
        <w:t xml:space="preserve"> popularmente usada en revistas de fotos y películas. La imagen es alterada para </w:t>
      </w:r>
      <w:r w:rsidR="006B6DA8" w:rsidRPr="001C601D">
        <w:rPr>
          <w:iCs/>
        </w:rPr>
        <w:t>proporcionar un mejor acabado. No está cons</w:t>
      </w:r>
      <w:r w:rsidR="006B6DA8" w:rsidRPr="006541DB">
        <w:rPr>
          <w:iCs/>
        </w:rPr>
        <w:t xml:space="preserve">iderada una técnica de falsificación, pero está incluida porque incluye manipulación de la imagen original. </w:t>
      </w:r>
    </w:p>
    <w:p w14:paraId="57F1EE8C" w14:textId="7C5ECD24" w:rsidR="006B6DA8" w:rsidRPr="001C601D" w:rsidRDefault="00F65852" w:rsidP="006541DB">
      <w:pPr>
        <w:pStyle w:val="Estilo12ptPrimeralnea05cm"/>
        <w:rPr>
          <w:iCs/>
        </w:rPr>
      </w:pPr>
      <w:r>
        <w:rPr>
          <w:iCs/>
        </w:rPr>
        <w:t xml:space="preserve">Es muy </w:t>
      </w:r>
      <w:r w:rsidR="006B6DA8" w:rsidRPr="00E51DD9">
        <w:rPr>
          <w:iCs/>
        </w:rPr>
        <w:t>habitual ver imágenes de estas características teniendo en cuenta que existe una cantidad importante de aplicaciones que se dedican a el</w:t>
      </w:r>
      <w:r w:rsidR="006B6DA8" w:rsidRPr="001C601D">
        <w:rPr>
          <w:iCs/>
        </w:rPr>
        <w:t>lo, además de los cursos que se proporcionan hoy en día en este ámbito. Incluso los propios dispositivos móviles de hoy en día contienen software de fábrica para llevar a cabo esta edición.</w:t>
      </w:r>
    </w:p>
    <w:p w14:paraId="7759552F" w14:textId="5BF0D583" w:rsidR="006B6DA8" w:rsidRPr="00D2199E" w:rsidRDefault="006B6DA8" w:rsidP="006541DB">
      <w:pPr>
        <w:pStyle w:val="Estilo12ptPrimeralnea05cm"/>
        <w:rPr>
          <w:iCs/>
        </w:rPr>
      </w:pPr>
      <w:r w:rsidRPr="006541DB">
        <w:rPr>
          <w:iCs/>
        </w:rPr>
        <w:t>Esta técnica se emplea mayoritariamente para crear una admirable representación de la belleza. Se basa en el copia-pega de la mayoría de las partes similares de la imagen con una regla bien definida. Es diferente de la técnica copia-pega en el sentido de que las regiones copiadas proceden de</w:t>
      </w:r>
      <w:r w:rsidR="00D2199E">
        <w:rPr>
          <w:iCs/>
        </w:rPr>
        <w:t xml:space="preserve"> </w:t>
      </w:r>
      <w:r w:rsidRPr="00D2199E">
        <w:rPr>
          <w:iCs/>
        </w:rPr>
        <w:t>l</w:t>
      </w:r>
      <w:r w:rsidR="00D2199E">
        <w:rPr>
          <w:iCs/>
        </w:rPr>
        <w:t>a</w:t>
      </w:r>
      <w:r w:rsidRPr="00D2199E">
        <w:rPr>
          <w:iCs/>
        </w:rPr>
        <w:t xml:space="preserve"> mism</w:t>
      </w:r>
      <w:r w:rsidR="00D2199E">
        <w:rPr>
          <w:iCs/>
        </w:rPr>
        <w:t>a</w:t>
      </w:r>
      <w:r w:rsidRPr="00D2199E">
        <w:rPr>
          <w:iCs/>
        </w:rPr>
        <w:t xml:space="preserve"> área en lugar de diferentes regiones como en el copia-pega. Sus aplicaciones suelen ser para quitar texto, sellos, para eliminar arrugas o modificar de alguna forma ciertas siluetas o colores.</w:t>
      </w:r>
    </w:p>
    <w:p w14:paraId="00254344" w14:textId="33B564F4" w:rsidR="006B6DA8" w:rsidRPr="00E51DD9" w:rsidRDefault="006B6DA8" w:rsidP="006541DB">
      <w:pPr>
        <w:pStyle w:val="Estilo12ptPrimeralnea05cm"/>
        <w:rPr>
          <w:iCs/>
        </w:rPr>
      </w:pPr>
      <w:r w:rsidRPr="001C601D">
        <w:rPr>
          <w:iCs/>
        </w:rPr>
        <w:t xml:space="preserve">En la </w:t>
      </w:r>
      <w:r w:rsidR="00E51DD9">
        <w:rPr>
          <w:iCs/>
        </w:rPr>
        <w:t>F</w:t>
      </w:r>
      <w:r w:rsidRPr="00E51DD9">
        <w:rPr>
          <w:iCs/>
        </w:rPr>
        <w:t>igura</w:t>
      </w:r>
      <w:r w:rsidR="006027E8">
        <w:rPr>
          <w:iCs/>
        </w:rPr>
        <w:t xml:space="preserve"> 3.3 s</w:t>
      </w:r>
      <w:r w:rsidRPr="00E51DD9">
        <w:rPr>
          <w:iCs/>
        </w:rPr>
        <w:t>e puede observar como la imagen (b) ha sido retocada sin reflejar ningún tipo de marca que llame la atención o que haga sospechar que la imagen ha sido manipulada.</w:t>
      </w:r>
    </w:p>
    <w:p w14:paraId="3092253A" w14:textId="77777777" w:rsidR="006B6DA8" w:rsidRPr="001C601D" w:rsidRDefault="006B6DA8" w:rsidP="006541DB">
      <w:pPr>
        <w:pStyle w:val="Estilo12ptPrimeralnea05cm"/>
        <w:rPr>
          <w:iCs/>
        </w:rPr>
      </w:pPr>
    </w:p>
    <w:p w14:paraId="71AAEB46" w14:textId="77777777" w:rsidR="006B6DA8"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552603D0" wp14:editId="2E6D149C">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675" cy="3600450"/>
                    </a:xfrm>
                    <a:prstGeom prst="rect">
                      <a:avLst/>
                    </a:prstGeom>
                  </pic:spPr>
                </pic:pic>
              </a:graphicData>
            </a:graphic>
          </wp:inline>
        </w:drawing>
      </w:r>
    </w:p>
    <w:p w14:paraId="4510D66A" w14:textId="7056B9B9" w:rsidR="006B6DA8" w:rsidRPr="00556A8F" w:rsidRDefault="006B6DA8" w:rsidP="006B6DA8">
      <w:pPr>
        <w:widowControl w:val="0"/>
        <w:tabs>
          <w:tab w:val="left" w:pos="1833"/>
          <w:tab w:val="left" w:pos="2600"/>
          <w:tab w:val="left" w:pos="6235"/>
        </w:tabs>
        <w:autoSpaceDE w:val="0"/>
        <w:autoSpaceDN w:val="0"/>
        <w:adjustRightInd w:val="0"/>
        <w:rPr>
          <w:rFonts w:ascii="Book Antiqua" w:hAnsi="Book Antiqua" w:cs="Times"/>
          <w:sz w:val="20"/>
        </w:rPr>
      </w:pPr>
      <w:r w:rsidRPr="008B6AE5">
        <w:rPr>
          <w:rFonts w:ascii="Book Antiqua" w:hAnsi="Book Antiqua" w:cs="Times"/>
          <w:i/>
          <w:sz w:val="20"/>
        </w:rPr>
        <w:tab/>
      </w:r>
      <w:r w:rsidRPr="00073B27">
        <w:rPr>
          <w:rFonts w:ascii="Book Antiqua" w:hAnsi="Book Antiqua" w:cs="Times"/>
          <w:sz w:val="20"/>
        </w:rPr>
        <w:t>(</w:t>
      </w:r>
      <w:r w:rsidRPr="00556A8F">
        <w:rPr>
          <w:rFonts w:ascii="Book Antiqua" w:hAnsi="Book Antiqua" w:cs="Times"/>
          <w:sz w:val="20"/>
        </w:rPr>
        <w:t>a)</w:t>
      </w:r>
      <w:r w:rsidR="00556A8F" w:rsidRPr="00556A8F">
        <w:rPr>
          <w:rFonts w:ascii="Book Antiqua" w:hAnsi="Book Antiqua" w:cs="Times"/>
          <w:sz w:val="20"/>
        </w:rPr>
        <w:t xml:space="preserve"> </w:t>
      </w:r>
      <w:r w:rsidR="00556A8F">
        <w:rPr>
          <w:rFonts w:ascii="Book Antiqua" w:hAnsi="Book Antiqua" w:cs="Times"/>
          <w:sz w:val="20"/>
        </w:rPr>
        <w:t xml:space="preserve">Original                                                             </w:t>
      </w:r>
      <w:r w:rsidRPr="00556A8F">
        <w:rPr>
          <w:rFonts w:ascii="Book Antiqua" w:hAnsi="Book Antiqua" w:cs="Times"/>
          <w:sz w:val="20"/>
        </w:rPr>
        <w:t>(b)</w:t>
      </w:r>
      <w:r w:rsidR="00556A8F">
        <w:rPr>
          <w:rFonts w:ascii="Book Antiqua" w:hAnsi="Book Antiqua" w:cs="Times"/>
          <w:sz w:val="20"/>
        </w:rPr>
        <w:t xml:space="preserve"> Modificada</w:t>
      </w:r>
    </w:p>
    <w:p w14:paraId="31FE6F42" w14:textId="1B69FA38" w:rsidR="006B6DA8" w:rsidRPr="006541DB" w:rsidRDefault="006B6DA8" w:rsidP="006541DB">
      <w:pPr>
        <w:pStyle w:val="Figprot"/>
      </w:pPr>
      <w:bookmarkStart w:id="67" w:name="_Toc484586188"/>
      <w:r w:rsidRPr="006541DB">
        <w:t>Figura 3.3: Ejemplo de retoque de imágenes</w:t>
      </w:r>
      <w:r w:rsidR="00067D5D">
        <w:t xml:space="preserve"> (1)</w:t>
      </w:r>
      <w:r w:rsidRPr="006541DB">
        <w:t>.</w:t>
      </w:r>
      <w:bookmarkEnd w:id="67"/>
    </w:p>
    <w:p w14:paraId="42DA26EB" w14:textId="37DB68E1" w:rsidR="006B6DA8" w:rsidRPr="006541DB" w:rsidRDefault="006B6DA8" w:rsidP="006541DB">
      <w:pPr>
        <w:pStyle w:val="Estilo12ptPrimeralnea05cm"/>
        <w:rPr>
          <w:iCs/>
        </w:rPr>
      </w:pPr>
      <w:r w:rsidRPr="006541DB">
        <w:rPr>
          <w:iCs/>
        </w:rPr>
        <w:t xml:space="preserve">En la </w:t>
      </w:r>
      <w:r w:rsidR="00E51DD9" w:rsidRPr="006541DB">
        <w:rPr>
          <w:iCs/>
        </w:rPr>
        <w:t xml:space="preserve">Figura </w:t>
      </w:r>
      <w:r w:rsidRPr="006541DB">
        <w:rPr>
          <w:iCs/>
        </w:rPr>
        <w:t>3.4 se observa la portada de un periódico español (ABC) que manipuló una fotografía cuando se produjo una agresión al presidente del gobierno español Mariano Rajoy durante un paseo electoral en Pontevedra en el año 2015.</w:t>
      </w:r>
      <w:r w:rsidR="006541DB">
        <w:rPr>
          <w:iCs/>
        </w:rPr>
        <w:t xml:space="preserve"> </w:t>
      </w:r>
      <w:r w:rsidRPr="006541DB">
        <w:rPr>
          <w:iCs/>
        </w:rPr>
        <w:t>Las imágenes se hicieron virales debido al abuso de la manipulación en la imagen (b) que provocó que la gente se diera cuenta y aparecieran las comparaciones entre la original y la editada por el periódico.</w:t>
      </w:r>
    </w:p>
    <w:p w14:paraId="579D53D5" w14:textId="77777777" w:rsidR="006B6DA8" w:rsidRPr="00F4745A"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29BC7A8B" wp14:editId="3EB5E01E">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675" cy="3013710"/>
                    </a:xfrm>
                    <a:prstGeom prst="rect">
                      <a:avLst/>
                    </a:prstGeom>
                  </pic:spPr>
                </pic:pic>
              </a:graphicData>
            </a:graphic>
          </wp:inline>
        </w:drawing>
      </w:r>
    </w:p>
    <w:p w14:paraId="49A60877" w14:textId="3FDF88C1" w:rsidR="006B6DA8" w:rsidRPr="00971F38" w:rsidRDefault="006B6DA8" w:rsidP="006B6DA8">
      <w:pPr>
        <w:widowControl w:val="0"/>
        <w:tabs>
          <w:tab w:val="left" w:pos="1833"/>
          <w:tab w:val="left" w:pos="2600"/>
          <w:tab w:val="left" w:pos="6235"/>
        </w:tabs>
        <w:autoSpaceDE w:val="0"/>
        <w:autoSpaceDN w:val="0"/>
        <w:adjustRightInd w:val="0"/>
        <w:rPr>
          <w:rFonts w:ascii="Book Antiqua" w:hAnsi="Book Antiqua" w:cs="Times"/>
          <w:sz w:val="20"/>
        </w:rPr>
      </w:pPr>
      <w:r>
        <w:rPr>
          <w:rFonts w:ascii="Book Antiqua" w:hAnsi="Book Antiqua"/>
        </w:rPr>
        <w:tab/>
      </w:r>
      <w:r w:rsidRPr="00821339">
        <w:rPr>
          <w:rFonts w:ascii="Book Antiqua" w:hAnsi="Book Antiqua" w:cs="Times"/>
          <w:sz w:val="20"/>
        </w:rPr>
        <w:t>(</w:t>
      </w:r>
      <w:r w:rsidRPr="00971F38">
        <w:rPr>
          <w:rFonts w:ascii="Book Antiqua" w:hAnsi="Book Antiqua" w:cs="Times"/>
          <w:sz w:val="20"/>
        </w:rPr>
        <w:t>a)</w:t>
      </w:r>
      <w:r w:rsidR="00971F38" w:rsidRPr="00971F38">
        <w:rPr>
          <w:rFonts w:ascii="Book Antiqua" w:hAnsi="Book Antiqua" w:cs="Times"/>
          <w:sz w:val="20"/>
        </w:rPr>
        <w:t xml:space="preserve"> </w:t>
      </w:r>
      <w:r w:rsidR="00971F38">
        <w:rPr>
          <w:rFonts w:ascii="Book Antiqua" w:hAnsi="Book Antiqua" w:cs="Times"/>
          <w:sz w:val="20"/>
        </w:rPr>
        <w:t xml:space="preserve">Original                                                    </w:t>
      </w:r>
      <w:r w:rsidRPr="00971F38">
        <w:rPr>
          <w:rFonts w:ascii="Book Antiqua" w:hAnsi="Book Antiqua" w:cs="Times"/>
          <w:sz w:val="20"/>
        </w:rPr>
        <w:t>(b)</w:t>
      </w:r>
      <w:r w:rsidR="00971F38">
        <w:rPr>
          <w:rFonts w:ascii="Book Antiqua" w:hAnsi="Book Antiqua" w:cs="Times"/>
          <w:sz w:val="20"/>
        </w:rPr>
        <w:t xml:space="preserve"> Modificada</w:t>
      </w:r>
    </w:p>
    <w:p w14:paraId="63FA4D9F" w14:textId="6FFCC7D1" w:rsidR="006B6DA8" w:rsidRPr="00F4745A" w:rsidRDefault="006B6DA8" w:rsidP="006541DB">
      <w:pPr>
        <w:pStyle w:val="Figprot"/>
      </w:pPr>
      <w:bookmarkStart w:id="68" w:name="_Toc484586189"/>
      <w:r w:rsidRPr="006541DB">
        <w:t>Figura 3.4: Ejemplo de retoque de imágenes</w:t>
      </w:r>
      <w:r w:rsidR="00195436">
        <w:t xml:space="preserve"> (2)</w:t>
      </w:r>
      <w:r w:rsidRPr="006541DB">
        <w:t>.</w:t>
      </w:r>
      <w:bookmarkEnd w:id="68"/>
    </w:p>
    <w:p w14:paraId="1480B524" w14:textId="77777777" w:rsidR="006B6DA8" w:rsidRPr="00E51DD9" w:rsidRDefault="006B6DA8" w:rsidP="006541DB">
      <w:pPr>
        <w:pStyle w:val="Ttulo2"/>
        <w:numPr>
          <w:ilvl w:val="1"/>
          <w:numId w:val="1"/>
        </w:numPr>
        <w:rPr>
          <w:sz w:val="30"/>
          <w:szCs w:val="28"/>
        </w:rPr>
      </w:pPr>
      <w:bookmarkStart w:id="69" w:name="_Toc477877524"/>
      <w:r w:rsidRPr="00E51DD9">
        <w:rPr>
          <w:sz w:val="30"/>
          <w:szCs w:val="28"/>
        </w:rPr>
        <w:t xml:space="preserve"> </w:t>
      </w:r>
      <w:bookmarkStart w:id="70" w:name="_Toc484270811"/>
      <w:bookmarkStart w:id="71" w:name="_Toc484586153"/>
      <w:r w:rsidRPr="00E51DD9">
        <w:rPr>
          <w:sz w:val="30"/>
          <w:szCs w:val="28"/>
        </w:rPr>
        <w:t>Copia-pega</w:t>
      </w:r>
      <w:bookmarkEnd w:id="69"/>
      <w:bookmarkEnd w:id="70"/>
      <w:bookmarkEnd w:id="71"/>
    </w:p>
    <w:p w14:paraId="2F236D09" w14:textId="5BF4E62A" w:rsidR="006B6DA8" w:rsidRPr="006541DB" w:rsidRDefault="006B6DA8" w:rsidP="006541DB">
      <w:pPr>
        <w:pStyle w:val="Estilo12ptPrimeralnea05cm"/>
        <w:rPr>
          <w:iCs/>
        </w:rPr>
      </w:pPr>
      <w:r w:rsidRPr="006541DB">
        <w:rPr>
          <w:iCs/>
        </w:rPr>
        <w:t>Las falsificaciones de copia-pega es una de las técnicas más comunes empleadas, debido a su facilidad gracias a las herramientas típicas de procesamiento de imágenes.</w:t>
      </w:r>
      <w:r w:rsidR="00E51DD9">
        <w:rPr>
          <w:iCs/>
        </w:rPr>
        <w:t xml:space="preserve"> En este tipo de </w:t>
      </w:r>
      <w:r w:rsidRPr="00E51DD9">
        <w:rPr>
          <w:iCs/>
        </w:rPr>
        <w:t xml:space="preserve">falsificación </w:t>
      </w:r>
      <w:r w:rsidRPr="00D2199E">
        <w:rPr>
          <w:iCs/>
        </w:rPr>
        <w:t xml:space="preserve">una </w:t>
      </w:r>
      <w:r w:rsidR="00E51DD9">
        <w:rPr>
          <w:iCs/>
        </w:rPr>
        <w:t xml:space="preserve">región </w:t>
      </w:r>
      <w:r w:rsidRPr="00E51DD9">
        <w:rPr>
          <w:iCs/>
        </w:rPr>
        <w:t xml:space="preserve">de la imagen es copiada y pegada en otra </w:t>
      </w:r>
      <w:r w:rsidR="00E51DD9">
        <w:rPr>
          <w:iCs/>
        </w:rPr>
        <w:t xml:space="preserve">región de la </w:t>
      </w:r>
      <w:r w:rsidRPr="00E51DD9">
        <w:rPr>
          <w:iCs/>
        </w:rPr>
        <w:t xml:space="preserve">misma foto, ya sea para eliminar cierto contenido o </w:t>
      </w:r>
      <w:r w:rsidRPr="00D2199E">
        <w:rPr>
          <w:iCs/>
        </w:rPr>
        <w:t>duplicar ciertos elementos de la imagen.</w:t>
      </w:r>
      <w:r w:rsidR="00E51DD9">
        <w:rPr>
          <w:iCs/>
        </w:rPr>
        <w:t xml:space="preserve"> </w:t>
      </w:r>
      <w:r w:rsidRPr="006541DB">
        <w:rPr>
          <w:iCs/>
        </w:rPr>
        <w:t>Sin embargo, el proceso de detectar manipulaciones se vuelve más costoso debido al post-procesamiento de estas imágenes, ya que, para mejorar estas ediciones, el área copiada puede ser escalada, rotada o incluso difuminada.</w:t>
      </w:r>
    </w:p>
    <w:p w14:paraId="43D3F94A" w14:textId="75272663" w:rsidR="006B6DA8" w:rsidRPr="006541DB" w:rsidRDefault="006B6DA8" w:rsidP="006541DB">
      <w:pPr>
        <w:pStyle w:val="Estilo12ptPrimeralnea05cm"/>
        <w:rPr>
          <w:iCs/>
        </w:rPr>
      </w:pPr>
      <w:r w:rsidRPr="00E51DD9">
        <w:rPr>
          <w:iCs/>
        </w:rPr>
        <w:t xml:space="preserve">Un ejemplo de esta técnica se muestra en la </w:t>
      </w:r>
      <w:r w:rsidR="00E51DD9">
        <w:rPr>
          <w:iCs/>
        </w:rPr>
        <w:t>F</w:t>
      </w:r>
      <w:r w:rsidRPr="00E51DD9">
        <w:rPr>
          <w:iCs/>
        </w:rPr>
        <w:t>igura</w:t>
      </w:r>
      <w:r w:rsidR="00E51DD9">
        <w:rPr>
          <w:iCs/>
        </w:rPr>
        <w:t xml:space="preserve"> </w:t>
      </w:r>
      <w:r w:rsidR="00CA46E8">
        <w:rPr>
          <w:iCs/>
        </w:rPr>
        <w:t>3.5</w:t>
      </w:r>
      <w:r w:rsidR="00E51DD9" w:rsidRPr="006541DB">
        <w:rPr>
          <w:iCs/>
          <w:color w:val="FF0000"/>
        </w:rPr>
        <w:t xml:space="preserve"> </w:t>
      </w:r>
      <w:r w:rsidRPr="006541DB">
        <w:rPr>
          <w:iCs/>
        </w:rPr>
        <w:t>en la cual se aprecia en la primera imagen un solo pájaro, mientras que en la segunda aparecen dos pájaros debido a la clonación del contenido</w:t>
      </w:r>
      <w:r w:rsidR="00E51DD9">
        <w:rPr>
          <w:iCs/>
        </w:rPr>
        <w:t xml:space="preserve"> </w:t>
      </w:r>
      <w:r w:rsidR="00E51DD9" w:rsidRPr="00144E8D">
        <w:rPr>
          <w:iCs/>
        </w:rPr>
        <w:fldChar w:fldCharType="begin"/>
      </w:r>
      <w:r w:rsidR="00E51DD9" w:rsidRPr="00144E8D">
        <w:rPr>
          <w:iC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r w:rsidR="00E51DD9" w:rsidRPr="00144E8D">
        <w:rPr>
          <w:iCs/>
        </w:rPr>
        <w:fldChar w:fldCharType="separate"/>
      </w:r>
      <w:r w:rsidR="00E51DD9" w:rsidRPr="00144E8D">
        <w:rPr>
          <w:iCs/>
        </w:rPr>
        <w:t>[7]</w:t>
      </w:r>
      <w:r w:rsidR="00E51DD9" w:rsidRPr="00144E8D">
        <w:rPr>
          <w:iCs/>
        </w:rPr>
        <w:fldChar w:fldCharType="end"/>
      </w:r>
      <w:r w:rsidRPr="00E51DD9">
        <w:rPr>
          <w:iCs/>
        </w:rPr>
        <w:t>.</w:t>
      </w:r>
      <w:r w:rsidR="00E51DD9">
        <w:rPr>
          <w:iCs/>
        </w:rPr>
        <w:t xml:space="preserve"> </w:t>
      </w:r>
      <w:r w:rsidRPr="00E51DD9">
        <w:rPr>
          <w:iCs/>
        </w:rPr>
        <w:t>En este caso se lleva a cabo una duplicación del contenido, quizás para una imagen como esta, que no tenga n</w:t>
      </w:r>
      <w:r w:rsidRPr="006541DB">
        <w:rPr>
          <w:iCs/>
        </w:rPr>
        <w:t xml:space="preserve">ingún tipo de influencia no es relevante, pero este tipo de manipulación puede conllevar diferentes consecuencias si se trata de alguna imagen que contenga números o letras y estos caracteres sean duplicados con intención de manipular </w:t>
      </w:r>
      <w:r w:rsidRPr="006541DB">
        <w:rPr>
          <w:iCs/>
        </w:rPr>
        <w:lastRenderedPageBreak/>
        <w:t>algún tipo de identificador, ya sea números de teléfono o de una cuenta de banco en algún tipo de documento, o una matrícula de un coche.</w:t>
      </w:r>
    </w:p>
    <w:p w14:paraId="115A7CDC" w14:textId="77777777" w:rsidR="006B6DA8" w:rsidRDefault="006B6DA8" w:rsidP="006B6DA8">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6263AC86" wp14:editId="24DE716A">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97300" cy="1866900"/>
                    </a:xfrm>
                    <a:prstGeom prst="rect">
                      <a:avLst/>
                    </a:prstGeom>
                  </pic:spPr>
                </pic:pic>
              </a:graphicData>
            </a:graphic>
          </wp:inline>
        </w:drawing>
      </w:r>
    </w:p>
    <w:p w14:paraId="29678674" w14:textId="3C427339" w:rsidR="00026B7A" w:rsidRPr="00026B7A" w:rsidRDefault="00026B7A" w:rsidP="00026B7A">
      <w:pPr>
        <w:pStyle w:val="Prrafodelista"/>
        <w:widowControl w:val="0"/>
        <w:numPr>
          <w:ilvl w:val="0"/>
          <w:numId w:val="28"/>
        </w:numPr>
        <w:tabs>
          <w:tab w:val="left" w:pos="2260"/>
        </w:tabs>
        <w:autoSpaceDE w:val="0"/>
        <w:autoSpaceDN w:val="0"/>
        <w:adjustRightInd w:val="0"/>
        <w:rPr>
          <w:rFonts w:ascii="Book Antiqua" w:hAnsi="Book Antiqua" w:cs="Times"/>
          <w:sz w:val="20"/>
          <w:szCs w:val="20"/>
        </w:rPr>
      </w:pPr>
      <w:r>
        <w:rPr>
          <w:rFonts w:ascii="Book Antiqua" w:hAnsi="Book Antiqua" w:cs="Times"/>
          <w:sz w:val="20"/>
          <w:szCs w:val="20"/>
        </w:rPr>
        <w:t>Original</w:t>
      </w:r>
      <w:r>
        <w:rPr>
          <w:rFonts w:ascii="Book Antiqua" w:hAnsi="Book Antiqua" w:cs="Times"/>
          <w:sz w:val="20"/>
          <w:szCs w:val="20"/>
        </w:rPr>
        <w:tab/>
      </w:r>
      <w:r>
        <w:rPr>
          <w:rFonts w:ascii="Book Antiqua" w:hAnsi="Book Antiqua" w:cs="Times"/>
          <w:sz w:val="20"/>
          <w:szCs w:val="20"/>
        </w:rPr>
        <w:tab/>
      </w:r>
      <w:r>
        <w:rPr>
          <w:rFonts w:ascii="Book Antiqua" w:hAnsi="Book Antiqua" w:cs="Times"/>
          <w:sz w:val="20"/>
          <w:szCs w:val="20"/>
        </w:rPr>
        <w:tab/>
        <w:t>(b) Modificada</w:t>
      </w:r>
    </w:p>
    <w:p w14:paraId="355EA233" w14:textId="77777777" w:rsidR="006B6DA8" w:rsidRPr="00712809" w:rsidRDefault="006B6DA8" w:rsidP="006B6DA8">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
      </w:pPr>
    </w:p>
    <w:p w14:paraId="1DD1CF36" w14:textId="096FF5DB" w:rsidR="006B6DA8" w:rsidRPr="00E51DD9" w:rsidRDefault="00083D48" w:rsidP="006541DB">
      <w:pPr>
        <w:pStyle w:val="Figprot"/>
      </w:pPr>
      <w:bookmarkStart w:id="72" w:name="_Toc484586190"/>
      <w:r>
        <w:t>Figura 3.5</w:t>
      </w:r>
      <w:r w:rsidR="006B6DA8" w:rsidRPr="006541DB">
        <w:t>: Ejemplo de duplicación por técnica de copia-pega.</w:t>
      </w:r>
      <w:bookmarkEnd w:id="72"/>
    </w:p>
    <w:p w14:paraId="4CBE1D4E" w14:textId="0E3974A1" w:rsidR="006B6DA8" w:rsidRPr="00E51DD9" w:rsidRDefault="006B6DA8" w:rsidP="006541DB">
      <w:pPr>
        <w:pStyle w:val="Estilo12ptPrimeralnea05cm"/>
        <w:rPr>
          <w:iCs/>
        </w:rPr>
      </w:pPr>
      <w:r w:rsidRPr="006541DB">
        <w:rPr>
          <w:iCs/>
        </w:rPr>
        <w:t xml:space="preserve">Esta técnica también puede ser utilizada con el objetivo de ocultar información o contenido en una imagen digital. En la </w:t>
      </w:r>
      <w:r w:rsidR="00E51DD9">
        <w:rPr>
          <w:iCs/>
        </w:rPr>
        <w:t>F</w:t>
      </w:r>
      <w:r w:rsidRPr="00E51DD9">
        <w:rPr>
          <w:iCs/>
        </w:rPr>
        <w:t>igura</w:t>
      </w:r>
      <w:r w:rsidR="00E51DD9">
        <w:rPr>
          <w:iCs/>
        </w:rPr>
        <w:t xml:space="preserve"> </w:t>
      </w:r>
      <w:r w:rsidR="001718AC">
        <w:rPr>
          <w:iCs/>
        </w:rPr>
        <w:t>3.6</w:t>
      </w:r>
      <w:r w:rsidRPr="00E51DD9">
        <w:rPr>
          <w:iCs/>
        </w:rPr>
        <w:t xml:space="preserve"> se muestran dos imágenes, al comparar ambas se nota como en la imagen (</w:t>
      </w:r>
      <w:r w:rsidR="00E51DD9">
        <w:rPr>
          <w:iCs/>
        </w:rPr>
        <w:t xml:space="preserve">Figura </w:t>
      </w:r>
      <w:r w:rsidR="001718AC">
        <w:rPr>
          <w:iCs/>
        </w:rPr>
        <w:t>3.</w:t>
      </w:r>
      <w:r w:rsidR="001718AC" w:rsidRPr="001718AC">
        <w:rPr>
          <w:iCs/>
        </w:rPr>
        <w:t>6</w:t>
      </w:r>
      <w:r w:rsidR="001718AC">
        <w:rPr>
          <w:iCs/>
        </w:rPr>
        <w:t>.</w:t>
      </w:r>
      <w:r w:rsidRPr="001718AC">
        <w:rPr>
          <w:iCs/>
        </w:rPr>
        <w:t>b</w:t>
      </w:r>
      <w:r w:rsidRPr="00E51DD9">
        <w:rPr>
          <w:iCs/>
        </w:rPr>
        <w:t>) se ha ocultado una parte de la información de la imagen original (</w:t>
      </w:r>
      <w:r w:rsidR="00E51DD9">
        <w:rPr>
          <w:iCs/>
        </w:rPr>
        <w:t xml:space="preserve">Figura </w:t>
      </w:r>
      <w:r w:rsidR="001718AC">
        <w:rPr>
          <w:iCs/>
        </w:rPr>
        <w:t>3.6.</w:t>
      </w:r>
      <w:r w:rsidRPr="00E51DD9">
        <w:rPr>
          <w:iCs/>
        </w:rPr>
        <w:t>a)</w:t>
      </w:r>
      <w:r w:rsidR="00E51DD9">
        <w:rPr>
          <w:iCs/>
        </w:rPr>
        <w:t xml:space="preserve"> </w:t>
      </w:r>
      <w:r w:rsidR="00E51DD9" w:rsidRPr="00144E8D">
        <w:rPr>
          <w:iCs/>
        </w:rPr>
        <w:fldChar w:fldCharType="begin"/>
      </w:r>
      <w:r w:rsidR="00D93749">
        <w:rPr>
          <w:iCs/>
        </w:rPr>
        <w:instrText xml:space="preserve"> ADDIN ZOTERO_ITEM CSL_CITATION {"citationID":"20u4hvstbj","properties":{"formattedCitation":"[30]","plainCitation":"[30]"},"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E51DD9" w:rsidRPr="00144E8D">
        <w:rPr>
          <w:iCs/>
        </w:rPr>
        <w:fldChar w:fldCharType="separate"/>
      </w:r>
      <w:r w:rsidR="00D93749">
        <w:rPr>
          <w:iCs/>
        </w:rPr>
        <w:t>[30]</w:t>
      </w:r>
      <w:r w:rsidR="00E51DD9" w:rsidRPr="00144E8D">
        <w:rPr>
          <w:iCs/>
        </w:rPr>
        <w:fldChar w:fldCharType="end"/>
      </w:r>
      <w:r w:rsidRPr="00E51DD9">
        <w:rPr>
          <w:iCs/>
        </w:rPr>
        <w:t>.</w:t>
      </w:r>
    </w:p>
    <w:p w14:paraId="04BC5DE1" w14:textId="496A2F91" w:rsidR="006B6DA8" w:rsidRPr="002206F1" w:rsidRDefault="002206F1" w:rsidP="002206F1">
      <w:pPr>
        <w:spacing w:after="200" w:line="276" w:lineRule="auto"/>
        <w:rPr>
          <w:rFonts w:ascii="Book Antiqua" w:hAnsi="Book Antiqua"/>
          <w:iCs/>
          <w:szCs w:val="20"/>
          <w:lang w:val="es-ES_tradnl"/>
        </w:rPr>
      </w:pPr>
      <w:r>
        <w:rPr>
          <w:iCs/>
        </w:rPr>
        <w:br w:type="page"/>
      </w:r>
    </w:p>
    <w:p w14:paraId="711C3DFF" w14:textId="320CB41A" w:rsidR="006B6DA8" w:rsidRPr="0060300D" w:rsidRDefault="0060300D" w:rsidP="0060300D">
      <w:pPr>
        <w:pStyle w:val="Estilo12ptPrimeralnea05cm"/>
        <w:numPr>
          <w:ilvl w:val="0"/>
          <w:numId w:val="25"/>
        </w:numPr>
        <w:jc w:val="left"/>
        <w:rPr>
          <w:iCs/>
        </w:rPr>
      </w:pPr>
      <w:r w:rsidRPr="0060300D">
        <w:rPr>
          <w:noProof/>
          <w:sz w:val="20"/>
          <w:lang w:eastAsia="es-ES_tradnl"/>
        </w:rPr>
        <w:lastRenderedPageBreak/>
        <w:drawing>
          <wp:anchor distT="0" distB="0" distL="114300" distR="114300" simplePos="0" relativeHeight="251666432" behindDoc="0" locked="0" layoutInCell="1" allowOverlap="1" wp14:anchorId="7DE45005" wp14:editId="48E0EFC8">
            <wp:simplePos x="0" y="0"/>
            <wp:positionH relativeFrom="margin">
              <wp:align>left</wp:align>
            </wp:positionH>
            <wp:positionV relativeFrom="margin">
              <wp:align>top</wp:align>
            </wp:positionV>
            <wp:extent cx="5400675" cy="1723390"/>
            <wp:effectExtent l="0" t="0" r="9525" b="381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400675" cy="1723390"/>
                    </a:xfrm>
                    <a:prstGeom prst="rect">
                      <a:avLst/>
                    </a:prstGeom>
                  </pic:spPr>
                </pic:pic>
              </a:graphicData>
            </a:graphic>
          </wp:anchor>
        </w:drawing>
      </w:r>
      <w:r w:rsidRPr="0060300D">
        <w:rPr>
          <w:sz w:val="20"/>
          <w:lang w:val="es-ES" w:eastAsia="en-US"/>
        </w:rPr>
        <w:t>Original</w:t>
      </w:r>
      <w:r>
        <w:rPr>
          <w:iCs/>
        </w:rPr>
        <w:tab/>
      </w:r>
      <w:r>
        <w:rPr>
          <w:iCs/>
        </w:rPr>
        <w:tab/>
      </w:r>
      <w:r>
        <w:rPr>
          <w:iCs/>
        </w:rPr>
        <w:tab/>
      </w:r>
      <w:r>
        <w:rPr>
          <w:iCs/>
        </w:rPr>
        <w:tab/>
      </w:r>
      <w:r>
        <w:rPr>
          <w:iCs/>
        </w:rPr>
        <w:tab/>
      </w:r>
      <w:r w:rsidRPr="0060300D">
        <w:rPr>
          <w:sz w:val="20"/>
          <w:lang w:val="es-ES" w:eastAsia="en-US"/>
        </w:rPr>
        <w:t>(b) Modificada</w:t>
      </w:r>
      <w:r>
        <w:rPr>
          <w:iCs/>
        </w:rPr>
        <w:tab/>
      </w:r>
    </w:p>
    <w:p w14:paraId="6EE6018D" w14:textId="3A9101EE" w:rsidR="006B6DA8" w:rsidRPr="00F4745A" w:rsidRDefault="00F22476" w:rsidP="006541DB">
      <w:pPr>
        <w:pStyle w:val="Figprot"/>
      </w:pPr>
      <w:bookmarkStart w:id="73" w:name="_Toc484586191"/>
      <w:r>
        <w:t>Figura 3.6</w:t>
      </w:r>
      <w:r w:rsidR="006B6DA8" w:rsidRPr="006541DB">
        <w:t>: Ejemplo de ocultación de información mediante copia-pega</w:t>
      </w:r>
      <w:bookmarkEnd w:id="73"/>
    </w:p>
    <w:p w14:paraId="08D65F2F" w14:textId="42FC6090" w:rsidR="006B6DA8" w:rsidRPr="006541DB" w:rsidRDefault="006B6DA8" w:rsidP="006541DB">
      <w:pPr>
        <w:pStyle w:val="Ttulo2"/>
        <w:numPr>
          <w:ilvl w:val="1"/>
          <w:numId w:val="1"/>
        </w:numPr>
        <w:rPr>
          <w:sz w:val="30"/>
          <w:szCs w:val="28"/>
        </w:rPr>
      </w:pPr>
      <w:bookmarkStart w:id="74" w:name="_Toc477877525"/>
      <w:r w:rsidRPr="006541DB">
        <w:rPr>
          <w:sz w:val="30"/>
          <w:szCs w:val="28"/>
        </w:rPr>
        <w:t xml:space="preserve"> </w:t>
      </w:r>
      <w:bookmarkStart w:id="75" w:name="_Toc484270812"/>
      <w:bookmarkStart w:id="76" w:name="_Toc484586154"/>
      <w:r w:rsidR="006541DB">
        <w:rPr>
          <w:sz w:val="30"/>
          <w:szCs w:val="28"/>
        </w:rPr>
        <w:t>E</w:t>
      </w:r>
      <w:r w:rsidRPr="006541DB">
        <w:rPr>
          <w:sz w:val="30"/>
          <w:szCs w:val="28"/>
        </w:rPr>
        <w:t>mpalme</w:t>
      </w:r>
      <w:bookmarkEnd w:id="74"/>
      <w:bookmarkEnd w:id="75"/>
      <w:bookmarkEnd w:id="76"/>
    </w:p>
    <w:p w14:paraId="1B09304C" w14:textId="040C693A" w:rsidR="006B6DA8" w:rsidRPr="006541DB" w:rsidRDefault="006B6DA8" w:rsidP="006541DB">
      <w:pPr>
        <w:pStyle w:val="Estilo12ptPrimeralnea05cm"/>
        <w:rPr>
          <w:iCs/>
        </w:rPr>
      </w:pPr>
      <w:r w:rsidRPr="006541DB">
        <w:rPr>
          <w:iCs/>
        </w:rPr>
        <w:t>La técnica de manipulación de imágenes mediante empalme es una de las más empleadas hoy en día, este método consiste en cortar cierto contenido de una imagen y pegarlo en otra. Con intención de mezclar dos imágenes para manipular una escena.</w:t>
      </w:r>
      <w:r w:rsidR="006541DB">
        <w:rPr>
          <w:iCs/>
        </w:rPr>
        <w:t xml:space="preserve"> Actualmente </w:t>
      </w:r>
      <w:r w:rsidRPr="006541DB">
        <w:rPr>
          <w:iCs/>
        </w:rPr>
        <w:t>existe una cantidad abrumadora de imágenes creadas mediante empalme, a pesar de ello, muchos medios de información las intentan vender como contenido original y verdadero, tanto en revistas o televisión, por ejemplo.</w:t>
      </w:r>
      <w:r w:rsidR="006541DB">
        <w:rPr>
          <w:iCs/>
        </w:rPr>
        <w:t xml:space="preserve"> </w:t>
      </w:r>
      <w:r w:rsidRPr="006541DB">
        <w:rPr>
          <w:iCs/>
        </w:rPr>
        <w:t>La gran variedad de aplicaciones de edición de imágenes que existe en esta época facilita de manera exponencial la creación de este tipo de imágenes, ya que, cualquier persona que sepa manejar una aplicación de este estilo, no necesariamente a nivel experto, puede crear contenido de estas características sin ninguna complicación sin que la manipulación sea apreciable.</w:t>
      </w:r>
      <w:r w:rsidR="006541DB">
        <w:rPr>
          <w:iCs/>
        </w:rPr>
        <w:t xml:space="preserve"> </w:t>
      </w:r>
    </w:p>
    <w:p w14:paraId="5C64E02F" w14:textId="104ED393" w:rsidR="006B6DA8" w:rsidRPr="006541DB" w:rsidRDefault="006B6DA8" w:rsidP="006541DB">
      <w:pPr>
        <w:pStyle w:val="Estilo12ptPrimeralnea05cm"/>
        <w:rPr>
          <w:iCs/>
        </w:rPr>
      </w:pPr>
      <w:r w:rsidRPr="006541DB">
        <w:rPr>
          <w:iCs/>
        </w:rPr>
        <w:t xml:space="preserve">En la </w:t>
      </w:r>
      <w:r w:rsidR="006541DB">
        <w:rPr>
          <w:iCs/>
        </w:rPr>
        <w:t>F</w:t>
      </w:r>
      <w:r w:rsidR="00C946A9">
        <w:rPr>
          <w:iCs/>
        </w:rPr>
        <w:t>igura 3.7</w:t>
      </w:r>
      <w:r w:rsidRPr="006541DB">
        <w:rPr>
          <w:iCs/>
        </w:rPr>
        <w:t xml:space="preserve"> aparecen 5 ejemplos de imágenes manipuladas mediant</w:t>
      </w:r>
      <w:r w:rsidR="00FF322D">
        <w:rPr>
          <w:iCs/>
        </w:rPr>
        <w:t xml:space="preserve">e empalme. Las imágenes de la Figura3.7.c </w:t>
      </w:r>
      <w:r w:rsidRPr="006541DB">
        <w:rPr>
          <w:iCs/>
        </w:rPr>
        <w:t>son las resultantes de la mezcl</w:t>
      </w:r>
      <w:r w:rsidR="00FF322D">
        <w:rPr>
          <w:iCs/>
        </w:rPr>
        <w:t>a de las imágenes de las figuras Figura3.7.a y Figura.3.7.b</w:t>
      </w:r>
      <w:r w:rsidR="006541DB">
        <w:rPr>
          <w:iCs/>
        </w:rPr>
        <w:t xml:space="preserve"> </w:t>
      </w:r>
      <w:r w:rsidR="006541DB" w:rsidRPr="006541DB">
        <w:rPr>
          <w:iCs/>
        </w:rPr>
        <w:fldChar w:fldCharType="begin"/>
      </w:r>
      <w:r w:rsidR="00D93749">
        <w:rPr>
          <w:iCs/>
        </w:rPr>
        <w:instrText xml:space="preserve"> ADDIN ZOTERO_ITEM CSL_CITATION {"citationID":"a21vkul98mv","properties":{"formattedCitation":"[31]","plainCitation":"[31]"},"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r w:rsidR="006541DB" w:rsidRPr="006541DB">
        <w:rPr>
          <w:iCs/>
        </w:rPr>
        <w:fldChar w:fldCharType="separate"/>
      </w:r>
      <w:r w:rsidR="00D93749">
        <w:rPr>
          <w:iCs/>
        </w:rPr>
        <w:t>[31]</w:t>
      </w:r>
      <w:r w:rsidR="006541DB" w:rsidRPr="006541DB">
        <w:rPr>
          <w:iCs/>
        </w:rPr>
        <w:fldChar w:fldCharType="end"/>
      </w:r>
      <w:r w:rsidRPr="006541DB">
        <w:rPr>
          <w:iCs/>
        </w:rPr>
        <w:t>.</w:t>
      </w:r>
    </w:p>
    <w:p w14:paraId="6F71C427" w14:textId="29EDD08E" w:rsidR="006B6DA8" w:rsidRDefault="004526AE" w:rsidP="006B6DA8">
      <w:pPr>
        <w:jc w:val="both"/>
        <w:rPr>
          <w:rFonts w:ascii="Book Antiqua" w:hAnsi="Book Antiqua" w:cs="Times"/>
        </w:rPr>
      </w:pPr>
      <w:r w:rsidRPr="004526AE">
        <w:rPr>
          <w:rFonts w:ascii="Book Antiqua" w:hAnsi="Book Antiqua" w:cs="Times"/>
          <w:noProof/>
          <w:lang w:val="es-ES_tradnl" w:eastAsia="es-ES_tradnl"/>
        </w:rPr>
        <w:lastRenderedPageBreak/>
        <w:drawing>
          <wp:inline distT="0" distB="0" distL="0" distR="0" wp14:anchorId="2366B34D" wp14:editId="1A630BEA">
            <wp:extent cx="5400675" cy="1196975"/>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675" cy="1196975"/>
                    </a:xfrm>
                    <a:prstGeom prst="rect">
                      <a:avLst/>
                    </a:prstGeom>
                  </pic:spPr>
                </pic:pic>
              </a:graphicData>
            </a:graphic>
          </wp:inline>
        </w:drawing>
      </w:r>
    </w:p>
    <w:p w14:paraId="64CCCB93" w14:textId="74C78038" w:rsidR="004526AE" w:rsidRDefault="004526AE"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4526AE">
        <w:rPr>
          <w:rFonts w:ascii="Book Antiqua" w:hAnsi="Book Antiqua" w:cs="Times"/>
          <w:sz w:val="20"/>
        </w:rPr>
        <w:t>(a)</w:t>
      </w:r>
      <w:r w:rsidR="00E33718">
        <w:rPr>
          <w:rFonts w:ascii="Book Antiqua" w:hAnsi="Book Antiqua" w:cs="Times"/>
          <w:sz w:val="20"/>
        </w:rPr>
        <w:t>Original 1</w:t>
      </w:r>
    </w:p>
    <w:p w14:paraId="73C3027A" w14:textId="77777777" w:rsidR="00F85121" w:rsidRDefault="00F85121" w:rsidP="006B6DA8">
      <w:pPr>
        <w:jc w:val="both"/>
        <w:rPr>
          <w:rFonts w:ascii="Book Antiqua" w:hAnsi="Book Antiqua" w:cs="Times"/>
          <w:sz w:val="20"/>
        </w:rPr>
      </w:pPr>
    </w:p>
    <w:p w14:paraId="6781A6C8" w14:textId="5A76DB8C" w:rsidR="004526AE" w:rsidRDefault="0035125D" w:rsidP="006B6DA8">
      <w:pPr>
        <w:jc w:val="both"/>
        <w:rPr>
          <w:rFonts w:ascii="Book Antiqua" w:hAnsi="Book Antiqua" w:cs="Times"/>
        </w:rPr>
      </w:pPr>
      <w:r w:rsidRPr="0035125D">
        <w:rPr>
          <w:rFonts w:ascii="Book Antiqua" w:hAnsi="Book Antiqua" w:cs="Times"/>
          <w:noProof/>
          <w:lang w:val="es-ES_tradnl" w:eastAsia="es-ES_tradnl"/>
        </w:rPr>
        <w:drawing>
          <wp:inline distT="0" distB="0" distL="0" distR="0" wp14:anchorId="1CD16640" wp14:editId="5FA05361">
            <wp:extent cx="5400675" cy="1190625"/>
            <wp:effectExtent l="0" t="0" r="9525"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675" cy="1190625"/>
                    </a:xfrm>
                    <a:prstGeom prst="rect">
                      <a:avLst/>
                    </a:prstGeom>
                  </pic:spPr>
                </pic:pic>
              </a:graphicData>
            </a:graphic>
          </wp:inline>
        </w:drawing>
      </w:r>
    </w:p>
    <w:p w14:paraId="24AB989E" w14:textId="248EDFFA" w:rsidR="0035125D" w:rsidRDefault="0035125D"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35125D">
        <w:rPr>
          <w:rFonts w:ascii="Book Antiqua" w:hAnsi="Book Antiqua" w:cs="Times"/>
          <w:sz w:val="20"/>
        </w:rPr>
        <w:t>(b)</w:t>
      </w:r>
      <w:r w:rsidR="00E33718">
        <w:rPr>
          <w:rFonts w:ascii="Book Antiqua" w:hAnsi="Book Antiqua" w:cs="Times"/>
          <w:sz w:val="20"/>
        </w:rPr>
        <w:t>Original 2</w:t>
      </w:r>
    </w:p>
    <w:p w14:paraId="1B43029A" w14:textId="77777777" w:rsidR="00F85121" w:rsidRDefault="00F85121" w:rsidP="006B6DA8">
      <w:pPr>
        <w:jc w:val="both"/>
        <w:rPr>
          <w:rFonts w:ascii="Book Antiqua" w:hAnsi="Book Antiqua" w:cs="Times"/>
          <w:sz w:val="20"/>
        </w:rPr>
      </w:pPr>
    </w:p>
    <w:p w14:paraId="2B73BEA2" w14:textId="5202F3D5" w:rsidR="005F4BC6" w:rsidRDefault="005F4BC6" w:rsidP="006B6DA8">
      <w:pPr>
        <w:jc w:val="both"/>
        <w:rPr>
          <w:rFonts w:ascii="Book Antiqua" w:hAnsi="Book Antiqua" w:cs="Times"/>
        </w:rPr>
      </w:pPr>
      <w:r w:rsidRPr="005F4BC6">
        <w:rPr>
          <w:rFonts w:ascii="Book Antiqua" w:hAnsi="Book Antiqua" w:cs="Times"/>
          <w:noProof/>
          <w:lang w:val="es-ES_tradnl" w:eastAsia="es-ES_tradnl"/>
        </w:rPr>
        <w:drawing>
          <wp:inline distT="0" distB="0" distL="0" distR="0" wp14:anchorId="5651156F" wp14:editId="46B14ACE">
            <wp:extent cx="5400675" cy="1190625"/>
            <wp:effectExtent l="0" t="0" r="9525"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675" cy="1190625"/>
                    </a:xfrm>
                    <a:prstGeom prst="rect">
                      <a:avLst/>
                    </a:prstGeom>
                  </pic:spPr>
                </pic:pic>
              </a:graphicData>
            </a:graphic>
          </wp:inline>
        </w:drawing>
      </w:r>
    </w:p>
    <w:p w14:paraId="1A8F8A58" w14:textId="18334893" w:rsidR="005F4BC6" w:rsidRPr="00F4745A" w:rsidRDefault="005F4BC6" w:rsidP="006B6DA8">
      <w:pPr>
        <w:jc w:val="both"/>
        <w:rPr>
          <w:rFonts w:ascii="Book Antiqua" w:hAnsi="Book Antiqua" w:cs="Times"/>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5F4BC6">
        <w:rPr>
          <w:rFonts w:ascii="Book Antiqua" w:hAnsi="Book Antiqua" w:cs="Times"/>
          <w:sz w:val="20"/>
        </w:rPr>
        <w:t>(c)</w:t>
      </w:r>
      <w:r w:rsidR="00E33718">
        <w:rPr>
          <w:rFonts w:ascii="Book Antiqua" w:hAnsi="Book Antiqua" w:cs="Times"/>
          <w:sz w:val="20"/>
        </w:rPr>
        <w:t>Manipulada</w:t>
      </w:r>
    </w:p>
    <w:p w14:paraId="7A7EFA16" w14:textId="77777777" w:rsidR="006B6DA8" w:rsidRDefault="006B6DA8" w:rsidP="006B6DA8">
      <w:pPr>
        <w:jc w:val="center"/>
        <w:rPr>
          <w:iCs/>
        </w:rPr>
      </w:pPr>
      <w:r>
        <w:rPr>
          <w:iCs/>
        </w:rPr>
        <w:tab/>
      </w:r>
    </w:p>
    <w:p w14:paraId="4A7E5916" w14:textId="69CC0EC2" w:rsidR="006B6DA8" w:rsidRPr="003B406A" w:rsidRDefault="00680628" w:rsidP="003B406A">
      <w:pPr>
        <w:pStyle w:val="Figprot"/>
      </w:pPr>
      <w:bookmarkStart w:id="77" w:name="_Toc484586192"/>
      <w:r>
        <w:t>Figura 3.7</w:t>
      </w:r>
      <w:r w:rsidR="006B6DA8" w:rsidRPr="003B406A">
        <w:t>: Ejemplo de empalme de imágenes obtenidas del Dataset CASIA TIDE V2.0</w:t>
      </w:r>
      <w:r w:rsidR="00E33718">
        <w:t>, la (c) se ha obtenido mediante empalme de (a) y (b)</w:t>
      </w:r>
      <w:r w:rsidR="006B6DA8" w:rsidRPr="003B406A">
        <w:t>.</w:t>
      </w:r>
      <w:bookmarkEnd w:id="77"/>
    </w:p>
    <w:p w14:paraId="6C2C89D1" w14:textId="77777777" w:rsidR="006B6DA8" w:rsidRPr="003B406A" w:rsidRDefault="006B6DA8" w:rsidP="006B6DA8">
      <w:pPr>
        <w:pStyle w:val="Estilo12ptPrimeralnea05cm"/>
        <w:tabs>
          <w:tab w:val="left" w:pos="1849"/>
        </w:tabs>
        <w:rPr>
          <w:iCs/>
          <w:szCs w:val="24"/>
          <w:lang w:val="es-ES"/>
        </w:rPr>
      </w:pPr>
    </w:p>
    <w:p w14:paraId="03AFF531" w14:textId="7DE0F4A9" w:rsidR="006B6DA8" w:rsidRPr="006541DB" w:rsidRDefault="003B406A" w:rsidP="006541DB">
      <w:pPr>
        <w:pStyle w:val="Ttulo2"/>
        <w:numPr>
          <w:ilvl w:val="1"/>
          <w:numId w:val="1"/>
        </w:numPr>
        <w:rPr>
          <w:sz w:val="30"/>
          <w:szCs w:val="28"/>
        </w:rPr>
      </w:pPr>
      <w:bookmarkStart w:id="78" w:name="_Toc484270813"/>
      <w:bookmarkStart w:id="79" w:name="_Toc484586155"/>
      <w:r>
        <w:rPr>
          <w:sz w:val="30"/>
          <w:szCs w:val="28"/>
        </w:rPr>
        <w:t>M</w:t>
      </w:r>
      <w:r w:rsidR="006B6DA8" w:rsidRPr="006541DB">
        <w:rPr>
          <w:sz w:val="30"/>
          <w:szCs w:val="28"/>
        </w:rPr>
        <w:t xml:space="preserve">odificación </w:t>
      </w:r>
      <w:r>
        <w:rPr>
          <w:sz w:val="30"/>
          <w:szCs w:val="28"/>
        </w:rPr>
        <w:t>o Eliminación de la H</w:t>
      </w:r>
      <w:r w:rsidR="006B6DA8" w:rsidRPr="006541DB">
        <w:rPr>
          <w:sz w:val="30"/>
          <w:szCs w:val="28"/>
        </w:rPr>
        <w:t xml:space="preserve">uella </w:t>
      </w:r>
      <w:r>
        <w:rPr>
          <w:sz w:val="30"/>
          <w:szCs w:val="28"/>
        </w:rPr>
        <w:t>D</w:t>
      </w:r>
      <w:r w:rsidR="006B6DA8" w:rsidRPr="006541DB">
        <w:rPr>
          <w:sz w:val="30"/>
          <w:szCs w:val="28"/>
        </w:rPr>
        <w:t>igital</w:t>
      </w:r>
      <w:bookmarkEnd w:id="78"/>
      <w:bookmarkEnd w:id="79"/>
    </w:p>
    <w:p w14:paraId="1D655F2D" w14:textId="77777777" w:rsidR="006B6DA8" w:rsidRPr="003B406A" w:rsidRDefault="006B6DA8" w:rsidP="003B406A">
      <w:pPr>
        <w:pStyle w:val="Estilo12ptPrimeralnea05cm"/>
        <w:rPr>
          <w:iCs/>
        </w:rPr>
      </w:pPr>
      <w:r w:rsidRPr="003B406A">
        <w:rPr>
          <w:iCs/>
        </w:rPr>
        <w:t>La técnica de manipulación de imágenes mediante eliminación de huella consiste en modificar el origen de la imagen, es decir, la información sobre el modelo y la marca del dispositivo que generó la imagen.</w:t>
      </w:r>
    </w:p>
    <w:p w14:paraId="5500FDE4" w14:textId="77777777" w:rsidR="006B6DA8" w:rsidRPr="003B406A" w:rsidRDefault="006B6DA8" w:rsidP="003B406A">
      <w:pPr>
        <w:pStyle w:val="Estilo12ptPrimeralnea05cm"/>
        <w:rPr>
          <w:iCs/>
        </w:rPr>
      </w:pPr>
      <w:r w:rsidRPr="003B406A">
        <w:rPr>
          <w:iCs/>
        </w:rPr>
        <w:t>Los atacantes intentan evitar la identificación de la fuente ya que existe la posibilidad de eliminar y extraer la huella de una imagen. Una técnica común consiste en tratar de añadirle un origen distinto al original tratando de simular que una fotografía ha sido generada por un dispositivo que realmente no lo ha hecho.</w:t>
      </w:r>
    </w:p>
    <w:p w14:paraId="4FBF068A" w14:textId="34356206" w:rsidR="006B6DA8" w:rsidRPr="003B406A" w:rsidRDefault="006B6DA8" w:rsidP="003B406A">
      <w:pPr>
        <w:pStyle w:val="Estilo12ptPrimeralnea05cm"/>
        <w:rPr>
          <w:iCs/>
        </w:rPr>
      </w:pPr>
      <w:r w:rsidRPr="003B406A">
        <w:rPr>
          <w:iCs/>
        </w:rPr>
        <w:lastRenderedPageBreak/>
        <w:t>Del mismo modo que se puede eliminar ruido de una imagen mediante la corrección de sensibilidad también se puede inyectar el ruido de la imagen de una cámara en otra diferente a través de la corrección de sensibilidad inversa.</w:t>
      </w:r>
      <w:r w:rsidR="00437249">
        <w:rPr>
          <w:iCs/>
        </w:rPr>
        <w:t xml:space="preserve"> </w:t>
      </w:r>
      <w:r w:rsidRPr="003B406A">
        <w:rPr>
          <w:iCs/>
        </w:rPr>
        <w:t>La detección de adición de ruido también es importante, en [195] se propone un método que a través del cálculo de unas características en bloques de la imagen se detecta el ruido global. Posteriormente mediante la distribución de valores de pixeles en bloques se detecta la adición de ruido.</w:t>
      </w:r>
    </w:p>
    <w:p w14:paraId="3B498F79" w14:textId="1651F381" w:rsidR="0012730E" w:rsidRPr="0012730E" w:rsidRDefault="009E6B1D" w:rsidP="0012730E">
      <w:pPr>
        <w:pStyle w:val="Ttulo2"/>
        <w:numPr>
          <w:ilvl w:val="1"/>
          <w:numId w:val="1"/>
        </w:numPr>
        <w:rPr>
          <w:sz w:val="30"/>
          <w:szCs w:val="28"/>
        </w:rPr>
      </w:pPr>
      <w:bookmarkStart w:id="80" w:name="_Toc484270819"/>
      <w:bookmarkStart w:id="81" w:name="_Toc484586156"/>
      <w:r>
        <w:rPr>
          <w:sz w:val="30"/>
          <w:szCs w:val="28"/>
        </w:rPr>
        <w:t xml:space="preserve">Doble </w:t>
      </w:r>
      <w:r w:rsidR="0012730E" w:rsidRPr="0012730E">
        <w:rPr>
          <w:sz w:val="30"/>
          <w:szCs w:val="28"/>
        </w:rPr>
        <w:t>Compresión JPG</w:t>
      </w:r>
      <w:bookmarkEnd w:id="80"/>
      <w:bookmarkEnd w:id="81"/>
    </w:p>
    <w:p w14:paraId="1011E3DC" w14:textId="77777777" w:rsidR="0012730E" w:rsidRPr="0012730E" w:rsidRDefault="0012730E" w:rsidP="0012730E">
      <w:pPr>
        <w:pStyle w:val="Estilo12ptPrimeralnea05cm"/>
      </w:pPr>
      <w:r w:rsidRPr="0012730E">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p>
    <w:p w14:paraId="73414302" w14:textId="77777777" w:rsidR="0012730E" w:rsidRPr="0012730E" w:rsidRDefault="0012730E" w:rsidP="0012730E">
      <w:pPr>
        <w:pStyle w:val="Estilo12ptPrimeralnea05cm"/>
      </w:pPr>
      <w:r w:rsidRPr="00712809">
        <w:t xml:space="preserve">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w:t>
      </w:r>
      <w:r w:rsidRPr="00712809">
        <w:lastRenderedPageBreak/>
        <w:t>con un factor de calidad diferente es fácilmente detectable como manipulado.</w:t>
      </w:r>
    </w:p>
    <w:p w14:paraId="0DD18386" w14:textId="77777777" w:rsidR="0012730E" w:rsidRDefault="0012730E" w:rsidP="0012730E">
      <w:pPr>
        <w:pStyle w:val="Estilo12ptPrimeralnea05cm"/>
      </w:pPr>
      <w:r w:rsidRPr="00712809">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p>
    <w:p w14:paraId="476B0BCF" w14:textId="12353B26" w:rsidR="006B6DA8" w:rsidRPr="0012730E" w:rsidRDefault="006B6DA8" w:rsidP="006B6DA8">
      <w:pPr>
        <w:jc w:val="center"/>
        <w:rPr>
          <w:iCs/>
          <w:lang w:val="es-ES_tradnl"/>
        </w:rPr>
      </w:pPr>
    </w:p>
    <w:p w14:paraId="70B0CE27" w14:textId="22F23B78" w:rsidR="006B6DA8" w:rsidRPr="003B406A" w:rsidRDefault="003B406A" w:rsidP="003B406A">
      <w:pPr>
        <w:pStyle w:val="Ttulo1"/>
        <w:numPr>
          <w:ilvl w:val="0"/>
          <w:numId w:val="1"/>
        </w:numPr>
        <w:spacing w:after="720"/>
        <w:ind w:left="357" w:hanging="357"/>
      </w:pPr>
      <w:bookmarkStart w:id="82" w:name="_Toc484270814"/>
      <w:bookmarkStart w:id="83" w:name="_Toc484586157"/>
      <w:r w:rsidRPr="003B406A">
        <w:lastRenderedPageBreak/>
        <w:t xml:space="preserve">Identificación </w:t>
      </w:r>
      <w:r>
        <w:t>d</w:t>
      </w:r>
      <w:r w:rsidRPr="003B406A">
        <w:t xml:space="preserve">e Manipulaciones </w:t>
      </w:r>
      <w:r>
        <w:t>d</w:t>
      </w:r>
      <w:r w:rsidRPr="003B406A">
        <w:t>e Imágenes Digitales</w:t>
      </w:r>
      <w:bookmarkEnd w:id="82"/>
      <w:bookmarkEnd w:id="83"/>
    </w:p>
    <w:p w14:paraId="5D10ED55" w14:textId="610EA889" w:rsidR="002B5851" w:rsidRPr="00711DD9" w:rsidRDefault="003B406A" w:rsidP="00711DD9">
      <w:pPr>
        <w:pStyle w:val="Estilo12ptPrimeralnea05cm"/>
        <w:rPr>
          <w:iCs/>
        </w:rPr>
      </w:pPr>
      <w:r>
        <w:rPr>
          <w:iCs/>
        </w:rPr>
        <w:t xml:space="preserve">Como se ha expuesto en el capítulo 3, la </w:t>
      </w:r>
      <w:r w:rsidR="006B6DA8" w:rsidRPr="003B406A">
        <w:rPr>
          <w:iCs/>
        </w:rPr>
        <w:t>facilidad de manipular contenido multimedia</w:t>
      </w:r>
      <w:r>
        <w:rPr>
          <w:iCs/>
        </w:rPr>
        <w:t xml:space="preserve"> hace </w:t>
      </w:r>
      <w:r w:rsidR="006B6DA8" w:rsidRPr="003B406A">
        <w:rPr>
          <w:iCs/>
        </w:rPr>
        <w:t xml:space="preserve">que imágenes, documentos y archivos </w:t>
      </w:r>
      <w:r>
        <w:rPr>
          <w:iCs/>
        </w:rPr>
        <w:t xml:space="preserve">sean </w:t>
      </w:r>
      <w:r w:rsidR="006B6DA8" w:rsidRPr="003B406A">
        <w:rPr>
          <w:iCs/>
        </w:rPr>
        <w:t>muy vulnerables.</w:t>
      </w:r>
      <w:r>
        <w:rPr>
          <w:iCs/>
        </w:rPr>
        <w:t xml:space="preserve"> </w:t>
      </w:r>
      <w:r w:rsidR="00711DD9">
        <w:rPr>
          <w:iCs/>
        </w:rPr>
        <w:t>Por tanto, es necesario contar con métodos eficaces para verificar si una imagen ha sido manipulada y validar de esta manera su credibilidad, respecto al contenido de su escena.</w:t>
      </w:r>
    </w:p>
    <w:p w14:paraId="726BB812" w14:textId="29558F1B" w:rsidR="00412F1C" w:rsidRDefault="00412F1C" w:rsidP="00412F1C">
      <w:pPr>
        <w:pStyle w:val="Estilo12ptPrimeralnea05cm"/>
      </w:pPr>
      <w:bookmarkStart w:id="84" w:name="_Toc484270815"/>
      <w:r w:rsidRPr="00412F1C">
        <w:t>El campo de investigación de la integridad de la imagen digital se refiere al problema de evaluar si una imagen digital es el resultado de alguna operación de falsificación.</w:t>
      </w:r>
      <w:r>
        <w:t xml:space="preserve"> </w:t>
      </w:r>
      <w:r w:rsidRPr="00412F1C">
        <w:t>Detectar la falsificación de una imagen JPEG puede ser más difícil que para otros formatos porque los pasos de compresión empleados por esta codificación pueden borrar los trazos de falsificación dejados en una imagen alterada.</w:t>
      </w:r>
      <w:r>
        <w:t xml:space="preserve"> </w:t>
      </w:r>
      <w:r w:rsidRPr="00412F1C">
        <w:t>Las señales introducidas por la compresión JPEG pueden verse como una "marca de agua" inherente para las imágenes comprimidas. Estos artefactos resultan modificados cuando se modifica una imagen JPEG mediante operaciones de falsificación.</w:t>
      </w:r>
      <w:r>
        <w:t xml:space="preserve"> </w:t>
      </w:r>
      <w:r w:rsidRPr="00412F1C">
        <w:t>Estos algoritmos utilizan algunas de las propiedades estadísticas de los coeficientes DCT para detectar inconsistencias en los artefactos de bloqueo de una imagen JPEG objetivo.</w:t>
      </w:r>
    </w:p>
    <w:p w14:paraId="16D1AC51" w14:textId="77777777" w:rsidR="004B37FC" w:rsidRPr="003B406A" w:rsidRDefault="004B37FC" w:rsidP="004B37FC">
      <w:pPr>
        <w:pStyle w:val="Estilo12ptPrimeralnea05cm"/>
        <w:rPr>
          <w:iCs/>
        </w:rPr>
      </w:pPr>
      <w:r w:rsidRPr="003B406A">
        <w:rPr>
          <w:iCs/>
        </w:rPr>
        <w:t>Debido a las diferentes técnicas de manipulación de imágenes, se han desarrollado d</w:t>
      </w:r>
      <w:r>
        <w:rPr>
          <w:iCs/>
        </w:rPr>
        <w:t xml:space="preserve">iferentes métodos de detección. </w:t>
      </w:r>
      <w:r w:rsidRPr="003B406A">
        <w:rPr>
          <w:iCs/>
        </w:rPr>
        <w:t>Los actuales enfoques forenses de imágenes digitales se clasifican en técnicas activas y pasivas (también conocidas como técnicas ciegas).</w:t>
      </w:r>
    </w:p>
    <w:p w14:paraId="04CC572D" w14:textId="16A85CFB" w:rsidR="004B37FC" w:rsidRPr="003B406A" w:rsidRDefault="004B37FC" w:rsidP="004B37FC">
      <w:pPr>
        <w:pStyle w:val="Estilo12ptPrimeralnea05cm"/>
        <w:rPr>
          <w:iCs/>
        </w:rPr>
      </w:pPr>
      <w:r w:rsidRPr="003B406A">
        <w:rPr>
          <w:iCs/>
        </w:rPr>
        <w:t>Las técnicas activas se basan en determinar la autenticidad de la imagen a través de la huella digital o marca de agua de la imagen, suelen investigar el PRNU de las imágenes, por lo que no tiene nada que ver con la parte gráfica de la imagen.</w:t>
      </w:r>
      <w:r>
        <w:rPr>
          <w:iCs/>
        </w:rPr>
        <w:t xml:space="preserve"> </w:t>
      </w:r>
      <w:r w:rsidRPr="003B406A">
        <w:rPr>
          <w:iCs/>
        </w:rPr>
        <w:t xml:space="preserve">Por el contrario, las técnicas pasivas o ciegas se basan en la parte visual de la imagen por lo que tratan de encontrar incoherencias en ciertas </w:t>
      </w:r>
      <w:r w:rsidRPr="003B406A">
        <w:rPr>
          <w:iCs/>
        </w:rPr>
        <w:lastRenderedPageBreak/>
        <w:t>regiones que determinen la integridad de la imagen analizada.</w:t>
      </w:r>
      <w:r>
        <w:rPr>
          <w:iCs/>
        </w:rPr>
        <w:t xml:space="preserve"> </w:t>
      </w:r>
      <w:r w:rsidRPr="003B406A">
        <w:rPr>
          <w:iCs/>
        </w:rPr>
        <w:t xml:space="preserve">En la </w:t>
      </w:r>
      <w:r>
        <w:rPr>
          <w:iCs/>
        </w:rPr>
        <w:t>F</w:t>
      </w:r>
      <w:r w:rsidRPr="003B406A">
        <w:rPr>
          <w:iCs/>
        </w:rPr>
        <w:t xml:space="preserve">igura </w:t>
      </w:r>
      <w:r w:rsidR="00771DED">
        <w:rPr>
          <w:iCs/>
        </w:rPr>
        <w:t>4.1</w:t>
      </w:r>
      <w:r w:rsidRPr="00FE6530">
        <w:rPr>
          <w:iCs/>
          <w:color w:val="FF0000"/>
        </w:rPr>
        <w:t xml:space="preserve"> </w:t>
      </w:r>
      <w:r w:rsidRPr="003B406A">
        <w:rPr>
          <w:iCs/>
        </w:rPr>
        <w:t>se muestra una sencilla taxonomía de las técnicas de identificación de manipulaciones de imágenes digitales, divi</w:t>
      </w:r>
      <w:r>
        <w:rPr>
          <w:iCs/>
        </w:rPr>
        <w:t>diéndolas en activas y pasivas.</w:t>
      </w:r>
    </w:p>
    <w:p w14:paraId="2E391238" w14:textId="605F2B8A" w:rsidR="004B37FC" w:rsidRDefault="007F4CD7" w:rsidP="004B37FC">
      <w:pPr>
        <w:jc w:val="center"/>
        <w:rPr>
          <w:rFonts w:cs="Times"/>
        </w:rPr>
      </w:pPr>
      <w:r w:rsidRPr="007F4CD7">
        <w:rPr>
          <w:rFonts w:cs="Times"/>
          <w:noProof/>
          <w:lang w:val="es-ES_tradnl" w:eastAsia="es-ES_tradnl"/>
        </w:rPr>
        <w:drawing>
          <wp:inline distT="0" distB="0" distL="0" distR="0" wp14:anchorId="3E164013" wp14:editId="1A322399">
            <wp:extent cx="5400675" cy="1995170"/>
            <wp:effectExtent l="0" t="0" r="9525" b="1143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675" cy="1995170"/>
                    </a:xfrm>
                    <a:prstGeom prst="rect">
                      <a:avLst/>
                    </a:prstGeom>
                  </pic:spPr>
                </pic:pic>
              </a:graphicData>
            </a:graphic>
          </wp:inline>
        </w:drawing>
      </w:r>
      <w:r w:rsidR="004B37FC">
        <w:rPr>
          <w:rStyle w:val="Refdecomentario"/>
        </w:rPr>
        <w:commentReference w:id="85"/>
      </w:r>
    </w:p>
    <w:p w14:paraId="5E7CC303" w14:textId="385A4A4E" w:rsidR="004B37FC" w:rsidRPr="00FE6530" w:rsidRDefault="00486ABB" w:rsidP="004B37FC">
      <w:pPr>
        <w:pStyle w:val="Figprot"/>
      </w:pPr>
      <w:bookmarkStart w:id="86" w:name="_Toc484586193"/>
      <w:r>
        <w:t>Figura 4.1</w:t>
      </w:r>
      <w:r w:rsidR="004B37FC" w:rsidRPr="00FE6530">
        <w:t>: Taxonomía de métodos de identificación de edición de imágenes digitales.</w:t>
      </w:r>
      <w:bookmarkEnd w:id="86"/>
    </w:p>
    <w:p w14:paraId="17B5377C" w14:textId="275A0856" w:rsidR="00412F1C" w:rsidRPr="00FE6530" w:rsidRDefault="00412F1C" w:rsidP="00412F1C">
      <w:pPr>
        <w:pStyle w:val="Estilo12ptPrimeralnea05cm"/>
        <w:rPr>
          <w:iCs/>
        </w:rPr>
      </w:pPr>
      <w:r w:rsidRPr="00FE6530">
        <w:rPr>
          <w:iCs/>
        </w:rPr>
        <w:t xml:space="preserve">Con el paso de los años la cantidad de publicaciones de artículos que contienen técnicas de detección de imágenes de estas características ha ido aumentando proporcionalmente. En </w:t>
      </w:r>
      <w:r>
        <w:rPr>
          <w:iCs/>
        </w:rPr>
        <w:t>la F</w:t>
      </w:r>
      <w:r w:rsidRPr="00FE6530">
        <w:rPr>
          <w:iCs/>
        </w:rPr>
        <w:t xml:space="preserve">igura </w:t>
      </w:r>
      <w:r w:rsidR="005B680C">
        <w:rPr>
          <w:iCs/>
        </w:rPr>
        <w:t>4.2</w:t>
      </w:r>
      <w:r w:rsidRPr="00FE6530">
        <w:rPr>
          <w:iCs/>
          <w:color w:val="FF0000"/>
        </w:rPr>
        <w:t xml:space="preserve"> </w:t>
      </w:r>
      <w:r w:rsidRPr="00FE6530">
        <w:rPr>
          <w:iCs/>
        </w:rPr>
        <w:t xml:space="preserve">se aprecia el crecimiento del número de publicaciones por año entre 2002 y 2014 de artículos basados en técnicas de identificación de imágenes manipuladas según </w:t>
      </w:r>
      <w:r w:rsidRPr="00FE6530">
        <w:rPr>
          <w:iCs/>
        </w:rPr>
        <w:fldChar w:fldCharType="begin"/>
      </w:r>
      <w:r w:rsidR="00F11F89">
        <w:rPr>
          <w:iCs/>
        </w:rPr>
        <w:instrText xml:space="preserve"> ADDIN ZOTERO_ITEM CSL_CITATION {"citationID":"aim66uc9tv","properties":{"formattedCitation":"[2]","plainCitation":"[2]"},"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E6530">
        <w:rPr>
          <w:iCs/>
        </w:rPr>
        <w:fldChar w:fldCharType="separate"/>
      </w:r>
      <w:r w:rsidR="00F11F89">
        <w:rPr>
          <w:iCs/>
        </w:rPr>
        <w:t>[2]</w:t>
      </w:r>
      <w:r w:rsidRPr="00FE6530">
        <w:rPr>
          <w:iCs/>
        </w:rPr>
        <w:fldChar w:fldCharType="end"/>
      </w:r>
      <w:r>
        <w:rPr>
          <w:iCs/>
        </w:rPr>
        <w:t>.</w:t>
      </w:r>
    </w:p>
    <w:p w14:paraId="1E1E5BCD" w14:textId="3ABB0A11" w:rsidR="00412F1C" w:rsidRDefault="00E822ED" w:rsidP="00412F1C">
      <w:pPr>
        <w:jc w:val="center"/>
        <w:rPr>
          <w:rFonts w:cs="Times"/>
        </w:rPr>
      </w:pPr>
      <w:r w:rsidRPr="00E822ED">
        <w:rPr>
          <w:rFonts w:cs="Times"/>
          <w:noProof/>
          <w:lang w:val="es-ES_tradnl" w:eastAsia="es-ES_tradnl"/>
        </w:rPr>
        <w:drawing>
          <wp:inline distT="0" distB="0" distL="0" distR="0" wp14:anchorId="347E0D30" wp14:editId="139EDE1D">
            <wp:extent cx="5400675" cy="3169285"/>
            <wp:effectExtent l="0" t="0" r="9525" b="571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675" cy="3169285"/>
                    </a:xfrm>
                    <a:prstGeom prst="rect">
                      <a:avLst/>
                    </a:prstGeom>
                  </pic:spPr>
                </pic:pic>
              </a:graphicData>
            </a:graphic>
          </wp:inline>
        </w:drawing>
      </w:r>
      <w:r w:rsidR="00437249">
        <w:rPr>
          <w:rStyle w:val="Refdecomentario"/>
        </w:rPr>
        <w:commentReference w:id="87"/>
      </w:r>
    </w:p>
    <w:p w14:paraId="0DB49374" w14:textId="508CE59E" w:rsidR="00412F1C" w:rsidRPr="00FE6530" w:rsidRDefault="00407FD8" w:rsidP="00412F1C">
      <w:pPr>
        <w:pStyle w:val="Figprot"/>
      </w:pPr>
      <w:bookmarkStart w:id="88" w:name="_Toc484586194"/>
      <w:r>
        <w:t>Figura 4.2</w:t>
      </w:r>
      <w:r w:rsidR="00412F1C" w:rsidRPr="00FE6530">
        <w:t>: Gráfico de publicaciones de los últimos años.</w:t>
      </w:r>
      <w:bookmarkEnd w:id="88"/>
    </w:p>
    <w:p w14:paraId="6B0729AA" w14:textId="305260D1" w:rsidR="006B6DA8" w:rsidRPr="00FE6530" w:rsidRDefault="00FE6530" w:rsidP="00FE6530">
      <w:pPr>
        <w:pStyle w:val="Ttulo2"/>
        <w:numPr>
          <w:ilvl w:val="1"/>
          <w:numId w:val="1"/>
        </w:numPr>
        <w:rPr>
          <w:sz w:val="30"/>
          <w:szCs w:val="28"/>
        </w:rPr>
      </w:pPr>
      <w:bookmarkStart w:id="89" w:name="_Toc484586158"/>
      <w:r w:rsidRPr="00FE6530">
        <w:rPr>
          <w:sz w:val="30"/>
          <w:szCs w:val="28"/>
        </w:rPr>
        <w:lastRenderedPageBreak/>
        <w:t>I</w:t>
      </w:r>
      <w:r w:rsidR="006B6DA8" w:rsidRPr="00FE6530">
        <w:rPr>
          <w:sz w:val="30"/>
          <w:szCs w:val="28"/>
        </w:rPr>
        <w:t xml:space="preserve">dentificación de </w:t>
      </w:r>
      <w:r w:rsidRPr="00FE6530">
        <w:rPr>
          <w:sz w:val="30"/>
          <w:szCs w:val="28"/>
        </w:rPr>
        <w:t>Copia-Pega</w:t>
      </w:r>
      <w:bookmarkEnd w:id="84"/>
      <w:bookmarkEnd w:id="89"/>
    </w:p>
    <w:p w14:paraId="2A340AC4" w14:textId="7D811800" w:rsidR="006B6DA8" w:rsidRPr="00FE6530" w:rsidRDefault="006B6DA8" w:rsidP="00FE6530">
      <w:pPr>
        <w:pStyle w:val="Estilo12ptPrimeralnea05cm"/>
        <w:rPr>
          <w:iCs/>
        </w:rPr>
      </w:pPr>
      <w:r w:rsidRPr="00FE6530">
        <w:rPr>
          <w:iCs/>
        </w:rPr>
        <w:t xml:space="preserve">En </w:t>
      </w:r>
      <w:r w:rsidRPr="00FE6530">
        <w:rPr>
          <w:iCs/>
        </w:rPr>
        <w:fldChar w:fldCharType="begin"/>
      </w:r>
      <w:r w:rsidR="00D93749">
        <w:rPr>
          <w:iCs/>
        </w:rPr>
        <w:instrText xml:space="preserve"> ADDIN ZOTERO_ITEM CSL_CITATION {"citationID":"ir0n64c0h","properties":{"formattedCitation":"[29]","plainCitation":"[29]"},"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rsidRPr="00FE6530">
        <w:rPr>
          <w:iCs/>
        </w:rPr>
        <w:fldChar w:fldCharType="separate"/>
      </w:r>
      <w:r w:rsidR="00D93749">
        <w:rPr>
          <w:iCs/>
        </w:rPr>
        <w:t>[29]</w:t>
      </w:r>
      <w:r w:rsidRPr="00FE6530">
        <w:rPr>
          <w:iCs/>
        </w:rPr>
        <w:fldChar w:fldCharType="end"/>
      </w:r>
      <w:r w:rsidRPr="00FE6530">
        <w:rPr>
          <w:iCs/>
        </w:rPr>
        <w:t xml:space="preserve"> se propone un método que consiste en convertir la imagen a escala de grises y dividirla en bloques de tamaño fijo superpuestos. Posteriormente se aplica el HOGM</w:t>
      </w:r>
      <w:r w:rsidR="006B782D">
        <w:rPr>
          <w:iCs/>
        </w:rPr>
        <w:t>, Histogram Of Orientated Magnitude,</w:t>
      </w:r>
      <w:r w:rsidRPr="00FE6530">
        <w:rPr>
          <w:iCs/>
        </w:rPr>
        <w:t xml:space="preserve"> a cada bloque para la extracción de características locales y reducir las dimensiones para facilitar la comparación de las medidas. Finalmente, esas características son clasificadas y las regiones de falsificación se detectan a través de la identificación de pares de bloques similares y las partes falsificadas son detectadas. También se aplica un detector de ruido, para reducir la posib</w:t>
      </w:r>
      <w:r w:rsidR="00FE6530">
        <w:rPr>
          <w:iCs/>
        </w:rPr>
        <w:t xml:space="preserve">ilidad de coincidencias falsas. </w:t>
      </w:r>
      <w:r w:rsidRPr="00FE6530">
        <w:rPr>
          <w:iCs/>
        </w:rPr>
        <w:t>La técnica propuesta es capaz de detectar de manera precisa regiones duplicadas a pesar de haber sido sometidas a técnicas de post-procesamiento comunes.</w:t>
      </w:r>
      <w:r w:rsidR="00FE6530">
        <w:rPr>
          <w:iCs/>
        </w:rPr>
        <w:t xml:space="preserve"> </w:t>
      </w:r>
      <w:r w:rsidRPr="00FE6530">
        <w:rPr>
          <w:iCs/>
        </w:rPr>
        <w:t>Este algoritmo alcanza un mejor rendimiento que otros enfoques conocidos.</w:t>
      </w:r>
      <w:r w:rsidR="00FE6530">
        <w:rPr>
          <w:iCs/>
        </w:rPr>
        <w:t xml:space="preserve"> </w:t>
      </w:r>
      <w:r w:rsidRPr="00FE6530">
        <w:rPr>
          <w:iCs/>
        </w:rPr>
        <w:t xml:space="preserve">Por lo que proporciona una valiosa contribución en el campo del análisis forense de imágenes digitales. </w:t>
      </w:r>
    </w:p>
    <w:p w14:paraId="4C4865A4" w14:textId="6909591F" w:rsidR="006B6DA8" w:rsidRPr="00FE6530" w:rsidRDefault="006B6DA8" w:rsidP="00FE6530">
      <w:pPr>
        <w:pStyle w:val="Estilo12ptPrimeralnea05cm"/>
        <w:rPr>
          <w:iCs/>
        </w:rPr>
      </w:pPr>
      <w:r w:rsidRPr="00FE6530">
        <w:rPr>
          <w:iCs/>
        </w:rPr>
        <w:t xml:space="preserve">Un método diferente al mencionado anteriormente se presenta en </w:t>
      </w:r>
      <w:r w:rsidRPr="00FE6530">
        <w:rPr>
          <w:iCs/>
        </w:rPr>
        <w:fldChar w:fldCharType="begin"/>
      </w:r>
      <w:r w:rsidR="00D93749">
        <w:rPr>
          <w:iCs/>
        </w:rPr>
        <w:instrText xml:space="preserve"> ADDIN ZOTERO_ITEM CSL_CITATION {"citationID":"29sd0oiv7d","properties":{"formattedCitation":"[30]","plainCitation":"[30]"},"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00D93749">
        <w:rPr>
          <w:iCs/>
        </w:rPr>
        <w:t>[30]</w:t>
      </w:r>
      <w:r w:rsidRPr="00FE6530">
        <w:rPr>
          <w:iCs/>
        </w:rPr>
        <w:fldChar w:fldCharType="end"/>
      </w:r>
      <w:r w:rsidRPr="00FE6530">
        <w:rPr>
          <w:iCs/>
        </w:rPr>
        <w:t>, que se basa primero en la extracción de los descriptores SIFT</w:t>
      </w:r>
      <w:r w:rsidR="00BC2CB9">
        <w:rPr>
          <w:iCs/>
        </w:rPr>
        <w:t>,</w:t>
      </w:r>
      <w:r w:rsidR="00BC2CB9" w:rsidRPr="00BC2CB9">
        <w:rPr>
          <w:lang w:val="en-US"/>
        </w:rPr>
        <w:t xml:space="preserve"> </w:t>
      </w:r>
      <w:r w:rsidR="00BC2CB9">
        <w:rPr>
          <w:lang w:val="en-US"/>
        </w:rPr>
        <w:t>Scale Invariant Feature Transform,</w:t>
      </w:r>
      <w:r w:rsidRPr="00FE6530">
        <w:rPr>
          <w:iCs/>
        </w:rPr>
        <w:t xml:space="preserve"> de una imagen, que son invariantes a la rotación, ruido, cambios de iluminación, etc. Posteriormente los descriptores se comparan entre sí para comparar similitudes y así buscar cualquier posible falsificación. Para aumentar la robustez, sólo se aceptan coincidencias si la relación de los vecinos más próximos a los segundos vecinos es menor que un umbral ω</w:t>
      </w:r>
      <w:r w:rsidR="008F349A">
        <w:rPr>
          <w:iCs/>
        </w:rPr>
        <w:t xml:space="preserve">. </w:t>
      </w:r>
      <w:r w:rsidRPr="00FE6530">
        <w:rPr>
          <w:iCs/>
        </w:rPr>
        <w:t xml:space="preserve">Las primeras etapas del algoritmo SIFT encuentran las coordenadas de los puntos claves en una determinada escala y a cada punto se le asigna una orientación. Los resultados de estas etapas garantizan invariabilidad a localización en la imagen, escala y rotación. Luego se calcula un descriptor para cada punto clave. Este descriptor debe ser altamente distintivo y parcialmente robusto a otro tipo de variaciones como iluminación y perspectiva 3D. Para crear su descriptor se propone obtener un arreglo de histogramas. Estos histogramas se calculan a partir de los valores de orientación y magnitud en una región de pixeles </w:t>
      </w:r>
      <w:r w:rsidRPr="00FE6530">
        <w:rPr>
          <w:iCs/>
        </w:rPr>
        <w:lastRenderedPageBreak/>
        <w:t>alrededor del punto de modo que cada histograma se forma de una subregión del histograma mayor. El descriptor consiste en un vector resultado de la concatenación de estos histogramas. Este vector es normalizado con el fin de lograr invariab</w:t>
      </w:r>
      <w:r w:rsidR="008F349A">
        <w:rPr>
          <w:iCs/>
        </w:rPr>
        <w:t xml:space="preserve">ilidad a cambios de iluminación </w:t>
      </w:r>
      <w:r w:rsidRPr="00FE6530">
        <w:rPr>
          <w:iCs/>
        </w:rPr>
        <w:fldChar w:fldCharType="begin"/>
      </w:r>
      <w:r w:rsidR="00D93749">
        <w:rPr>
          <w:iCs/>
        </w:rPr>
        <w:instrText xml:space="preserve"> ADDIN ZOTERO_ITEM CSL_CITATION {"citationID":"1akqfglhoq","properties":{"formattedCitation":"[32]","plainCitation":"[32]"},"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r w:rsidRPr="00FE6530">
        <w:rPr>
          <w:iCs/>
        </w:rPr>
        <w:fldChar w:fldCharType="separate"/>
      </w:r>
      <w:r w:rsidR="00D93749">
        <w:rPr>
          <w:iCs/>
        </w:rPr>
        <w:t>[32]</w:t>
      </w:r>
      <w:r w:rsidRPr="00FE6530">
        <w:rPr>
          <w:iCs/>
        </w:rPr>
        <w:fldChar w:fldCharType="end"/>
      </w:r>
      <w:r w:rsidR="008F349A">
        <w:rPr>
          <w:iCs/>
        </w:rPr>
        <w:t xml:space="preserve">. </w:t>
      </w:r>
      <w:r w:rsidRPr="00FE6530">
        <w:rPr>
          <w:iCs/>
        </w:rPr>
        <w:t xml:space="preserve">Los resultados después de haber aplicado el algoritmo propuesto con tres umbrales diferentes sobre la </w:t>
      </w:r>
      <w:r w:rsidR="002206F1">
        <w:rPr>
          <w:iCs/>
        </w:rPr>
        <w:t>Figura 3.6</w:t>
      </w:r>
      <w:r w:rsidR="008F349A">
        <w:rPr>
          <w:iCs/>
        </w:rPr>
        <w:t xml:space="preserve"> son los siguientes</w:t>
      </w:r>
      <w:r w:rsidRPr="00FE6530" w:rsidDel="003725C0">
        <w:rPr>
          <w:iCs/>
        </w:rPr>
        <w:t xml:space="preserve"> </w:t>
      </w:r>
      <w:r w:rsidRPr="00FE6530">
        <w:rPr>
          <w:iCs/>
        </w:rPr>
        <w:fldChar w:fldCharType="begin"/>
      </w:r>
      <w:r w:rsidR="00D93749">
        <w:rPr>
          <w:iCs/>
        </w:rPr>
        <w:instrText xml:space="preserve"> ADDIN ZOTERO_ITEM CSL_CITATION {"citationID":"19b2el7slh","properties":{"formattedCitation":"[30]","plainCitation":"[30]"},"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00D93749">
        <w:rPr>
          <w:iCs/>
        </w:rPr>
        <w:t>[30]</w:t>
      </w:r>
      <w:r w:rsidRPr="00FE6530">
        <w:rPr>
          <w:iCs/>
        </w:rPr>
        <w:fldChar w:fldCharType="end"/>
      </w:r>
      <w:r w:rsidR="008F349A">
        <w:rPr>
          <w:iCs/>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1"/>
        <w:gridCol w:w="2882"/>
        <w:gridCol w:w="2882"/>
      </w:tblGrid>
      <w:tr w:rsidR="008F349A" w14:paraId="577A0294" w14:textId="77777777" w:rsidTr="004B37FC">
        <w:tc>
          <w:tcPr>
            <w:tcW w:w="2881" w:type="dxa"/>
          </w:tcPr>
          <w:p w14:paraId="2056C7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6C679CC" wp14:editId="5236AF6D">
                  <wp:extent cx="1555358" cy="1201003"/>
                  <wp:effectExtent l="0" t="0" r="698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89451" cy="1227329"/>
                          </a:xfrm>
                          <a:prstGeom prst="rect">
                            <a:avLst/>
                          </a:prstGeom>
                          <a:noFill/>
                          <a:ln>
                            <a:noFill/>
                          </a:ln>
                        </pic:spPr>
                      </pic:pic>
                    </a:graphicData>
                  </a:graphic>
                </wp:inline>
              </w:drawing>
            </w:r>
          </w:p>
          <w:p w14:paraId="38AA5683" w14:textId="4D6C1485" w:rsidR="008F349A" w:rsidRDefault="008F349A" w:rsidP="008F349A">
            <w:pPr>
              <w:widowControl w:val="0"/>
              <w:tabs>
                <w:tab w:val="left" w:pos="3615"/>
                <w:tab w:val="left" w:pos="5223"/>
              </w:tabs>
              <w:autoSpaceDE w:val="0"/>
              <w:autoSpaceDN w:val="0"/>
              <w:adjustRightInd w:val="0"/>
              <w:rPr>
                <w:rFonts w:ascii="Book Antiqua" w:hAnsi="Book Antiqua" w:cs="Times"/>
              </w:rPr>
            </w:pPr>
            <w:r w:rsidRPr="009B3AAA">
              <w:rPr>
                <w:rFonts w:ascii="Book Antiqua" w:hAnsi="Book Antiqua" w:cs="Times"/>
              </w:rPr>
              <w:tab/>
              <w:t xml:space="preserve">(a) </w:t>
            </w:r>
            <w:r w:rsidRPr="00712809">
              <w:rPr>
                <w:rFonts w:ascii="Book Antiqua" w:hAnsi="Book Antiqua"/>
                <w:lang w:val="es-ES_tradnl" w:eastAsia="es-ES_tradnl"/>
              </w:rPr>
              <w:t>ω = 0.3</w:t>
            </w:r>
          </w:p>
        </w:tc>
        <w:tc>
          <w:tcPr>
            <w:tcW w:w="2882" w:type="dxa"/>
          </w:tcPr>
          <w:p w14:paraId="4F486ECF"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B20B04B" wp14:editId="6632EF49">
                  <wp:extent cx="1601261" cy="120078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23761" cy="1217658"/>
                          </a:xfrm>
                          <a:prstGeom prst="rect">
                            <a:avLst/>
                          </a:prstGeom>
                          <a:noFill/>
                          <a:ln>
                            <a:noFill/>
                          </a:ln>
                        </pic:spPr>
                      </pic:pic>
                    </a:graphicData>
                  </a:graphic>
                </wp:inline>
              </w:drawing>
            </w:r>
          </w:p>
          <w:p w14:paraId="79C5AA5E" w14:textId="60D31D76"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c>
          <w:tcPr>
            <w:tcW w:w="2882" w:type="dxa"/>
          </w:tcPr>
          <w:p w14:paraId="1A0AB1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F1BB02D" wp14:editId="6D5626C0">
                  <wp:extent cx="1583140" cy="1187196"/>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15321" cy="1211329"/>
                          </a:xfrm>
                          <a:prstGeom prst="rect">
                            <a:avLst/>
                          </a:prstGeom>
                          <a:noFill/>
                          <a:ln>
                            <a:noFill/>
                          </a:ln>
                        </pic:spPr>
                      </pic:pic>
                    </a:graphicData>
                  </a:graphic>
                </wp:inline>
              </w:drawing>
            </w:r>
          </w:p>
          <w:p w14:paraId="2F25C818" w14:textId="63F506A2"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r>
    </w:tbl>
    <w:p w14:paraId="2F7828AF" w14:textId="77BA94CD" w:rsidR="008F349A" w:rsidRPr="00FE6530" w:rsidRDefault="008F349A" w:rsidP="008F349A">
      <w:pPr>
        <w:pStyle w:val="Figprot"/>
      </w:pPr>
      <w:bookmarkStart w:id="90" w:name="_Toc484586195"/>
      <w:r w:rsidRPr="00FE6530">
        <w:t>F</w:t>
      </w:r>
      <w:r w:rsidR="00555AB6">
        <w:t>igura 4.3: Imágenes resultantes de aplicar el algoritmo SIFT</w:t>
      </w:r>
      <w:r w:rsidRPr="00FE6530">
        <w:t>.</w:t>
      </w:r>
      <w:bookmarkEnd w:id="90"/>
    </w:p>
    <w:p w14:paraId="77D5CE15" w14:textId="3843CC29" w:rsidR="006B6DA8" w:rsidRPr="008F349A" w:rsidRDefault="008F349A" w:rsidP="008F349A">
      <w:pPr>
        <w:pStyle w:val="Ttulo2"/>
        <w:numPr>
          <w:ilvl w:val="1"/>
          <w:numId w:val="1"/>
        </w:numPr>
        <w:rPr>
          <w:sz w:val="30"/>
          <w:szCs w:val="28"/>
        </w:rPr>
      </w:pPr>
      <w:bookmarkStart w:id="91" w:name="_Toc484270816"/>
      <w:bookmarkStart w:id="92" w:name="_Toc484586159"/>
      <w:r>
        <w:rPr>
          <w:sz w:val="30"/>
          <w:szCs w:val="28"/>
        </w:rPr>
        <w:t>I</w:t>
      </w:r>
      <w:r w:rsidR="006B6DA8" w:rsidRPr="008F349A">
        <w:rPr>
          <w:sz w:val="30"/>
          <w:szCs w:val="28"/>
        </w:rPr>
        <w:t xml:space="preserve">dentificación de </w:t>
      </w:r>
      <w:r>
        <w:rPr>
          <w:sz w:val="30"/>
          <w:szCs w:val="28"/>
        </w:rPr>
        <w:t>M</w:t>
      </w:r>
      <w:r w:rsidR="006B6DA8" w:rsidRPr="008F349A">
        <w:rPr>
          <w:sz w:val="30"/>
          <w:szCs w:val="28"/>
        </w:rPr>
        <w:t xml:space="preserve">odificación </w:t>
      </w:r>
      <w:r>
        <w:rPr>
          <w:sz w:val="30"/>
          <w:szCs w:val="28"/>
        </w:rPr>
        <w:t xml:space="preserve">o Eliminación </w:t>
      </w:r>
      <w:r w:rsidR="006B6DA8" w:rsidRPr="008F349A">
        <w:rPr>
          <w:sz w:val="30"/>
          <w:szCs w:val="28"/>
        </w:rPr>
        <w:t xml:space="preserve">de </w:t>
      </w:r>
      <w:r>
        <w:rPr>
          <w:sz w:val="30"/>
          <w:szCs w:val="28"/>
        </w:rPr>
        <w:t>la H</w:t>
      </w:r>
      <w:r w:rsidR="006B6DA8" w:rsidRPr="008F349A">
        <w:rPr>
          <w:sz w:val="30"/>
          <w:szCs w:val="28"/>
        </w:rPr>
        <w:t xml:space="preserve">uella </w:t>
      </w:r>
      <w:r>
        <w:rPr>
          <w:sz w:val="30"/>
          <w:szCs w:val="28"/>
        </w:rPr>
        <w:t>D</w:t>
      </w:r>
      <w:r w:rsidR="006B6DA8" w:rsidRPr="008F349A">
        <w:rPr>
          <w:sz w:val="30"/>
          <w:szCs w:val="28"/>
        </w:rPr>
        <w:t>igital</w:t>
      </w:r>
      <w:bookmarkEnd w:id="91"/>
      <w:bookmarkEnd w:id="92"/>
    </w:p>
    <w:p w14:paraId="3D6F8926" w14:textId="2FB0EE6D" w:rsidR="006B6DA8" w:rsidRDefault="00AC09E4" w:rsidP="008F349A">
      <w:pPr>
        <w:pStyle w:val="Estilo12ptPrimeralnea05cm"/>
        <w:rPr>
          <w:iCs/>
        </w:rPr>
      </w:pPr>
      <w:r>
        <w:rPr>
          <w:iCs/>
        </w:rPr>
        <w:t>La autenticidad de una imagen puede ser verificada a través de las características del ruido del sensor que genera la imagen. Concretamente,</w:t>
      </w:r>
      <w:r w:rsidR="00FB1BB5">
        <w:rPr>
          <w:iCs/>
        </w:rPr>
        <w:t xml:space="preserve"> la falta de uniformidad en el ruido se utiliza para la identificación del dispositivo origen.</w:t>
      </w:r>
      <w:r>
        <w:rPr>
          <w:iCs/>
        </w:rPr>
        <w:t xml:space="preserve"> </w:t>
      </w:r>
      <w:r w:rsidR="006B6DA8" w:rsidRPr="008F349A">
        <w:rPr>
          <w:iCs/>
        </w:rPr>
        <w:t xml:space="preserve">Algunas de </w:t>
      </w:r>
      <w:r w:rsidR="00FB1BB5">
        <w:rPr>
          <w:iCs/>
        </w:rPr>
        <w:t>las</w:t>
      </w:r>
      <w:r w:rsidR="006B6DA8" w:rsidRPr="008F349A">
        <w:rPr>
          <w:iCs/>
        </w:rPr>
        <w:t xml:space="preserve"> técnicas </w:t>
      </w:r>
      <w:r w:rsidR="00FB1BB5">
        <w:rPr>
          <w:iCs/>
        </w:rPr>
        <w:t xml:space="preserve">que tratan esta característica </w:t>
      </w:r>
      <w:r w:rsidR="006B6DA8" w:rsidRPr="008F349A">
        <w:rPr>
          <w:iCs/>
        </w:rPr>
        <w:t>de identificación han comenzado a utilizarse más recientemente como evidencia en un tribunal de justicia, con objetivos de ser más útiles e influentes con el paso del tiempo.</w:t>
      </w:r>
      <w:r w:rsidR="008F349A">
        <w:rPr>
          <w:iCs/>
        </w:rPr>
        <w:t xml:space="preserve"> </w:t>
      </w:r>
      <w:r w:rsidR="006B6DA8" w:rsidRPr="008F349A">
        <w:rPr>
          <w:iCs/>
        </w:rPr>
        <w:t>Hasta la fecha, el método de obtención de la fuente más eficaz se basa en el patrón de ruido de no-uniformidad, también conocido como ruido PRNU. El ruido PRNU genera un patrón único que está presente en cada imagen capturado por el sensor de formación de imágenes, por lo que actúa como huella digital del dispositivo. Esta huella se puede obtener a través de unas técnicas de “denoising” las cuales extraen el ruido.</w:t>
      </w:r>
      <w:r w:rsidR="008F349A">
        <w:rPr>
          <w:iCs/>
        </w:rPr>
        <w:t xml:space="preserve"> </w:t>
      </w:r>
      <w:r w:rsidR="006B6DA8" w:rsidRPr="008F349A">
        <w:rPr>
          <w:iCs/>
        </w:rPr>
        <w:t>Este tipo de técnicas se basan en el estudio de las huellas</w:t>
      </w:r>
      <w:r w:rsidR="00D50CD6">
        <w:rPr>
          <w:iCs/>
        </w:rPr>
        <w:t xml:space="preserve"> digitales</w:t>
      </w:r>
      <w:r w:rsidR="006B6DA8" w:rsidRPr="008F349A">
        <w:rPr>
          <w:iCs/>
        </w:rPr>
        <w:t xml:space="preserve"> que dejan los dispositivos al generar una imagen, por lo que se basa en el rastro que los defectos del sensor pueden </w:t>
      </w:r>
      <w:r w:rsidR="006B6DA8" w:rsidRPr="008F349A">
        <w:rPr>
          <w:iCs/>
        </w:rPr>
        <w:lastRenderedPageBreak/>
        <w:t xml:space="preserve">dejar sobre las imágenes. </w:t>
      </w:r>
    </w:p>
    <w:p w14:paraId="31B7A523" w14:textId="6702ADED" w:rsidR="00D50CD6" w:rsidRDefault="00D50CD6" w:rsidP="008F349A">
      <w:pPr>
        <w:pStyle w:val="Estilo12ptPrimeralnea05cm"/>
        <w:rPr>
          <w:iCs/>
        </w:rPr>
      </w:pPr>
      <w:r>
        <w:rPr>
          <w:iCs/>
        </w:rPr>
        <w:t>La autenticidad de una imagen digital se puede verificar utilizando las características de ruido del sensor de la imagen</w:t>
      </w:r>
      <w:r w:rsidR="00636D59">
        <w:rPr>
          <w:iCs/>
        </w:rPr>
        <w:t xml:space="preserve"> </w:t>
      </w:r>
      <w:r w:rsidR="00636D59">
        <w:rPr>
          <w:iCs/>
        </w:rPr>
        <w:fldChar w:fldCharType="begin"/>
      </w:r>
      <w:r w:rsidR="00636D59">
        <w:rPr>
          <w:iCs/>
        </w:rPr>
        <w:instrText xml:space="preserve"> ADDIN ZOTERO_ITEM CSL_CITATION {"citationID":"a2lu82f08p5","properties":{"formattedCitation":"[33]","plainCitation":"[33]"},"citationItems":[{"id":123,"uris":["http://zotero.org/users/local/49djA4rk/items/4SE45AJQ"],"uri":["http://zotero.org/users/local/49djA4rk/items/4SE45AJQ"],"itemData":{"id":123,"type":"paper-conference","title":"Digital \"bullet scratches\" for images","container-title":"IEEE International Conference on Image Processing 2005","page":"III-65-8","volume":"3","DOI":"10.1109/ICIP.2005.1530329","author":[{"family":"Lukas","given":"J."},{"family":"Fridrich","given":"J."},{"family":"Goljan","given":"M."}],"issued":{"date-parts":[["2005",9]]}}}],"schema":"https://github.com/citation-style-language/schema/raw/master/csl-citation.json"} </w:instrText>
      </w:r>
      <w:r w:rsidR="00636D59">
        <w:rPr>
          <w:iCs/>
        </w:rPr>
        <w:fldChar w:fldCharType="separate"/>
      </w:r>
      <w:r w:rsidR="00636D59">
        <w:rPr>
          <w:iCs/>
          <w:noProof/>
        </w:rPr>
        <w:t>[33]</w:t>
      </w:r>
      <w:r w:rsidR="00636D59">
        <w:rPr>
          <w:iCs/>
        </w:rPr>
        <w:fldChar w:fldCharType="end"/>
      </w:r>
      <w:r>
        <w:rPr>
          <w:iCs/>
        </w:rPr>
        <w:t xml:space="preserve">, los defectos físicos </w:t>
      </w:r>
      <w:r w:rsidR="00636D59">
        <w:rPr>
          <w:iCs/>
        </w:rPr>
        <w:fldChar w:fldCharType="begin"/>
      </w:r>
      <w:r w:rsidR="00636D59">
        <w:rPr>
          <w:iCs/>
        </w:rPr>
        <w:instrText xml:space="preserve"> ADDIN ZOTERO_ITEM CSL_CITATION {"citationID":"a21eeudl6r6","properties":{"formattedCitation":"[34]","plainCitation":"[34]"},"citationItems":[{"id":124,"uris":["http://zotero.org/users/local/49djA4rk/items/WA2CKH3I"],"uri":["http://zotero.org/users/local/49djA4rk/items/WA2CKH3I"],"itemData":{"id":124,"type":"article-journal","title":"Digital Single Lens Reflex Camera Identification From Traces of Sensor Dust","container-title":"IEEE Transactions on Information Forensics and Security","page":"539-552","volume":"3","issue":"3","DOI":"10.1109/TIFS.2008.926987","ISSN":"1556-6013","author":[{"family":"Dirik","given":"A. E."},{"family":"Sencar","given":"H. T."},{"family":"Memon","given":"N."}],"issued":{"date-parts":[["2008",9]]}}}],"schema":"https://github.com/citation-style-language/schema/raw/master/csl-citation.json"} </w:instrText>
      </w:r>
      <w:r w:rsidR="00636D59">
        <w:rPr>
          <w:iCs/>
        </w:rPr>
        <w:fldChar w:fldCharType="separate"/>
      </w:r>
      <w:r w:rsidR="00636D59">
        <w:rPr>
          <w:iCs/>
          <w:noProof/>
        </w:rPr>
        <w:t>[34]</w:t>
      </w:r>
      <w:r w:rsidR="00636D59">
        <w:rPr>
          <w:iCs/>
        </w:rPr>
        <w:fldChar w:fldCharType="end"/>
      </w:r>
      <w:r w:rsidR="00BE57E5">
        <w:rPr>
          <w:iCs/>
        </w:rPr>
        <w:t xml:space="preserve"> </w:t>
      </w:r>
      <w:r w:rsidR="00FE11CA">
        <w:rPr>
          <w:iCs/>
        </w:rPr>
        <w:t>e incluso las distorsiones</w:t>
      </w:r>
      <w:r w:rsidR="00636D59">
        <w:rPr>
          <w:iCs/>
        </w:rPr>
        <w:t xml:space="preserve"> </w:t>
      </w:r>
      <w:r w:rsidR="00636D59">
        <w:rPr>
          <w:iCs/>
        </w:rPr>
        <w:fldChar w:fldCharType="begin"/>
      </w:r>
      <w:r w:rsidR="00636D59">
        <w:rPr>
          <w:iCs/>
        </w:rPr>
        <w:instrText xml:space="preserve"> ADDIN ZOTERO_ITEM CSL_CITATION {"citationID":"a2hag66slid","properties":{"formattedCitation":"[35]","plainCitation":"[35]"},"citationItems":[{"id":125,"uris":["http://zotero.org/users/local/49djA4rk/items/BG9RUCCK"],"uri":["http://zotero.org/users/local/49djA4rk/items/BG9RUCCK"],"itemData":{"id":125,"type":"article-journal","title":"Automatic source camera identification using the intrinsic lens radial distortion","container-title":"Opt. Express","page":"11551–11565","volume":"14","issue":"24","DOI":"10.1364/OE.14.011551","author":[{"family":"Choi","given":"Kai San"},{"family":"Lam","given":"Edmund Y."},{"family":"Wong","given":"Kenneth K. Y."}],"issued":{"date-parts":[["2006",11]]}}}],"schema":"https://github.com/citation-style-language/schema/raw/master/csl-citation.json"} </w:instrText>
      </w:r>
      <w:r w:rsidR="00636D59">
        <w:rPr>
          <w:iCs/>
        </w:rPr>
        <w:fldChar w:fldCharType="separate"/>
      </w:r>
      <w:r w:rsidR="00636D59">
        <w:rPr>
          <w:iCs/>
          <w:noProof/>
        </w:rPr>
        <w:t>[35]</w:t>
      </w:r>
      <w:r w:rsidR="00636D59">
        <w:rPr>
          <w:iCs/>
        </w:rPr>
        <w:fldChar w:fldCharType="end"/>
      </w:r>
      <w:r w:rsidR="00636D59">
        <w:rPr>
          <w:iCs/>
        </w:rPr>
        <w:t>.</w:t>
      </w:r>
    </w:p>
    <w:p w14:paraId="5E210DFC" w14:textId="2AC511F2" w:rsidR="00E92241" w:rsidRDefault="00E92241" w:rsidP="00E92241">
      <w:pPr>
        <w:pStyle w:val="Estilo12ptPrimeralnea05cm"/>
        <w:rPr>
          <w:iCs/>
        </w:rPr>
      </w:pPr>
      <w:r>
        <w:rPr>
          <w:iCs/>
        </w:rPr>
        <w:t>Ciertos estudios</w:t>
      </w:r>
      <w:r w:rsidRPr="00E92241">
        <w:rPr>
          <w:iCs/>
        </w:rPr>
        <w:t xml:space="preserve"> muestran que la identificación de la cámara </w:t>
      </w:r>
      <w:r>
        <w:rPr>
          <w:iCs/>
        </w:rPr>
        <w:t xml:space="preserve">a través del </w:t>
      </w:r>
      <w:r w:rsidRPr="00E92241">
        <w:rPr>
          <w:iCs/>
        </w:rPr>
        <w:t>PRNU es bastante robusta a las manipulaciones de imágenes como la compre</w:t>
      </w:r>
      <w:r w:rsidR="00F23E60">
        <w:rPr>
          <w:iCs/>
        </w:rPr>
        <w:t>sión JPEG, recorte, impresión</w:t>
      </w:r>
      <w:r w:rsidR="00636D59">
        <w:rPr>
          <w:iCs/>
        </w:rPr>
        <w:t xml:space="preserve"> </w:t>
      </w:r>
      <w:r w:rsidR="00646F3D">
        <w:rPr>
          <w:iCs/>
        </w:rPr>
        <w:fldChar w:fldCharType="begin"/>
      </w:r>
      <w:r w:rsidR="00646F3D">
        <w:rPr>
          <w:iCs/>
        </w:rPr>
        <w:instrText xml:space="preserve"> ADDIN ZOTERO_ITEM CSL_CITATION {"citationID":"a28kso208sr","properties":{"formattedCitation":"[36]","plainCitation":"[36]"},"citationItems":[{"id":188,"uris":["http://zotero.org/users/local/49djA4rk/items/JNEENNZK"],"uri":["http://zotero.org/users/local/49djA4rk/items/JNEENNZK"],"itemData":{"id":188,"type":"paper-conference","title":"Camera identification from cropped and scaled images","container-title":"Proc. SPIE","page":"68190E-68190E-13","volume":"6819","URL":"http://dx.doi.org/10.1117/12.766732","DOI":"10.1117/12.766732","author":[{"family":"Goljan","given":"Miroslav"},{"family":"Fridrich","given":"Jessica"}],"issued":{"date-parts":[["2008"]]}}}],"schema":"https://github.com/citation-style-language/schema/raw/master/csl-citation.json"} </w:instrText>
      </w:r>
      <w:r w:rsidR="00646F3D">
        <w:rPr>
          <w:iCs/>
        </w:rPr>
        <w:fldChar w:fldCharType="separate"/>
      </w:r>
      <w:r w:rsidR="00646F3D">
        <w:rPr>
          <w:iCs/>
          <w:noProof/>
        </w:rPr>
        <w:t>[36]</w:t>
      </w:r>
      <w:r w:rsidR="00646F3D">
        <w:rPr>
          <w:iCs/>
        </w:rPr>
        <w:fldChar w:fldCharType="end"/>
      </w:r>
      <w:r w:rsidR="00F23E60">
        <w:rPr>
          <w:iCs/>
        </w:rPr>
        <w:t>, y la reducción de tamaño</w:t>
      </w:r>
      <w:r w:rsidRPr="00E92241">
        <w:rPr>
          <w:iCs/>
        </w:rPr>
        <w:t>.</w:t>
      </w:r>
    </w:p>
    <w:p w14:paraId="041626D6" w14:textId="7B00B7BF" w:rsidR="00E92241" w:rsidRDefault="00E92241" w:rsidP="00E92241">
      <w:pPr>
        <w:pStyle w:val="Estilo12ptPrimeralnea05cm"/>
        <w:rPr>
          <w:iCs/>
        </w:rPr>
      </w:pPr>
      <w:r w:rsidRPr="00E92241">
        <w:rPr>
          <w:iCs/>
        </w:rPr>
        <w:t>Sin embargo, un patrón PRNU puede ser transferido de una ima</w:t>
      </w:r>
      <w:r>
        <w:rPr>
          <w:iCs/>
        </w:rPr>
        <w:t xml:space="preserve">gen a otra para uso malicioso </w:t>
      </w:r>
      <w:r w:rsidRPr="00E92241">
        <w:rPr>
          <w:iCs/>
        </w:rPr>
        <w:t xml:space="preserve">en un </w:t>
      </w:r>
      <w:r>
        <w:rPr>
          <w:iCs/>
        </w:rPr>
        <w:t xml:space="preserve">ámbito </w:t>
      </w:r>
      <w:r w:rsidRPr="00E92241">
        <w:rPr>
          <w:iCs/>
        </w:rPr>
        <w:t>judicial. Aunque hay</w:t>
      </w:r>
      <w:r w:rsidR="00877D8D">
        <w:rPr>
          <w:iCs/>
        </w:rPr>
        <w:t xml:space="preserve"> algunos métodos forenses</w:t>
      </w:r>
      <w:r w:rsidRPr="00E92241">
        <w:rPr>
          <w:iCs/>
        </w:rPr>
        <w:t xml:space="preserve"> para detectar esa transferencia de ruido</w:t>
      </w:r>
      <w:r w:rsidR="00F23E60">
        <w:rPr>
          <w:iCs/>
        </w:rPr>
        <w:t>.</w:t>
      </w:r>
    </w:p>
    <w:p w14:paraId="491765DB" w14:textId="130D6452" w:rsidR="00B934C3" w:rsidRDefault="00B934C3" w:rsidP="00B934C3">
      <w:pPr>
        <w:pStyle w:val="Estilo12ptPrimeralnea05cm"/>
        <w:rPr>
          <w:iCs/>
        </w:rPr>
      </w:pPr>
      <w:r>
        <w:rPr>
          <w:iCs/>
        </w:rPr>
        <w:t xml:space="preserve">Por ejemplo, en </w:t>
      </w:r>
      <w:r w:rsidR="00646F3D">
        <w:rPr>
          <w:iCs/>
        </w:rPr>
        <w:fldChar w:fldCharType="begin"/>
      </w:r>
      <w:r w:rsidR="00646F3D">
        <w:rPr>
          <w:iCs/>
        </w:rPr>
        <w:instrText xml:space="preserve"> ADDIN ZOTERO_ITEM CSL_CITATION {"citationID":"a17lt6fg50n","properties":{"formattedCitation":"[37]","plainCitation":"[37]"},"citationItems":[{"id":189,"uris":["http://zotero.org/users/local/49djA4rk/items/SXSM3BZM"],"uri":["http://zotero.org/users/local/49djA4rk/items/SXSM3BZM"],"itemData":{"id":189,"type":"paper-conference","title":"Sensor noise camera identification: countering counter-forensics","container-title":"Proc. SPIE","page":"75410S-75410S-12","volume":"7541","URL":"http://dx.doi.org/10.1117/12.839055","DOI":"10.1117/12.839055","author":[{"family":"Goljan","given":"Miroslav"},{"family":"Fridrich","given":"Jessica"},{"family":"Chen","given":"Mo"}],"issued":{"date-parts":[["2010"]]}}}],"schema":"https://github.com/citation-style-language/schema/raw/master/csl-citation.json"} </w:instrText>
      </w:r>
      <w:r w:rsidR="00646F3D">
        <w:rPr>
          <w:iCs/>
        </w:rPr>
        <w:fldChar w:fldCharType="separate"/>
      </w:r>
      <w:r w:rsidR="00646F3D">
        <w:rPr>
          <w:iCs/>
          <w:noProof/>
        </w:rPr>
        <w:t>[37]</w:t>
      </w:r>
      <w:r w:rsidR="00646F3D">
        <w:rPr>
          <w:iCs/>
        </w:rPr>
        <w:fldChar w:fldCharType="end"/>
      </w:r>
      <w:r>
        <w:rPr>
          <w:iCs/>
        </w:rPr>
        <w:t xml:space="preserve"> se desarrollan unos</w:t>
      </w:r>
      <w:r w:rsidRPr="00B934C3">
        <w:rPr>
          <w:iCs/>
        </w:rPr>
        <w:t xml:space="preserve"> métodos para revelar actividades contra-forenses en las que un atacante estima la huella digital de una cámara </w:t>
      </w:r>
      <w:r>
        <w:rPr>
          <w:iCs/>
        </w:rPr>
        <w:t xml:space="preserve">a través </w:t>
      </w:r>
      <w:r w:rsidRPr="00B934C3">
        <w:rPr>
          <w:iCs/>
        </w:rPr>
        <w:t xml:space="preserve">de un conjunto de imágenes y lo pega en una imagen de una cámara diferente con la </w:t>
      </w:r>
      <w:r>
        <w:rPr>
          <w:iCs/>
        </w:rPr>
        <w:t>intención de introducir información falsa.</w:t>
      </w:r>
    </w:p>
    <w:p w14:paraId="401B0314" w14:textId="7DAFD911" w:rsidR="00877D8D" w:rsidRPr="008F349A" w:rsidRDefault="00877D8D" w:rsidP="00B934C3">
      <w:pPr>
        <w:pStyle w:val="Estilo12ptPrimeralnea05cm"/>
        <w:rPr>
          <w:iCs/>
        </w:rPr>
      </w:pPr>
      <w:r>
        <w:rPr>
          <w:iCs/>
        </w:rPr>
        <w:t>En</w:t>
      </w:r>
      <w:r w:rsidR="00646F3D">
        <w:rPr>
          <w:iCs/>
        </w:rPr>
        <w:t xml:space="preserve"> </w:t>
      </w:r>
      <w:r w:rsidR="00646F3D">
        <w:rPr>
          <w:iCs/>
        </w:rPr>
        <w:fldChar w:fldCharType="begin"/>
      </w:r>
      <w:r w:rsidR="00646F3D">
        <w:rPr>
          <w:iCs/>
        </w:rPr>
        <w:instrText xml:space="preserve"> ADDIN ZOTERO_ITEM CSL_CITATION {"citationID":"agm55eb3ij","properties":{"formattedCitation":"[38]","plainCitation":"[38]"},"citationItems":[{"id":190,"uris":["http://zotero.org/users/local/49djA4rk/items/R3ESKFHF"],"uri":["http://zotero.org/users/local/49djA4rk/items/R3ESKFHF"],"itemData":{"id":190,"type":"article-journal","title":"Defending Against Fingerprint-Copy Attack in Sensor-Based Camera Identification","container-title":"IEEE Transactions on Information Forensics and Security","page":"227-236","volume":"6","issue":"1","DOI":"10.1109/TIFS.2010.2099220","ISSN":"1556-6013","author":[{"family":"Goljan","given":"M."},{"family":"Fridrich","given":"J."},{"family":"Chen","given":"M."}],"issued":{"date-parts":[["2011",3]]}}}],"schema":"https://github.com/citation-style-language/schema/raw/master/csl-citation.json"} </w:instrText>
      </w:r>
      <w:r w:rsidR="00646F3D">
        <w:rPr>
          <w:iCs/>
        </w:rPr>
        <w:fldChar w:fldCharType="separate"/>
      </w:r>
      <w:r w:rsidR="00646F3D">
        <w:rPr>
          <w:iCs/>
          <w:noProof/>
        </w:rPr>
        <w:t>[38]</w:t>
      </w:r>
      <w:r w:rsidR="00646F3D">
        <w:rPr>
          <w:iCs/>
        </w:rPr>
        <w:fldChar w:fldCharType="end"/>
      </w:r>
      <w:r>
        <w:rPr>
          <w:iCs/>
        </w:rPr>
        <w:t xml:space="preserve"> </w:t>
      </w:r>
      <w:r w:rsidR="005E3732">
        <w:rPr>
          <w:iCs/>
        </w:rPr>
        <w:t xml:space="preserve">se </w:t>
      </w:r>
      <w:r w:rsidR="005E3732" w:rsidRPr="005E3732">
        <w:rPr>
          <w:iCs/>
        </w:rPr>
        <w:t xml:space="preserve">propone un método fiable para detectar tales huellas </w:t>
      </w:r>
      <w:r w:rsidR="005E3732">
        <w:rPr>
          <w:iCs/>
        </w:rPr>
        <w:t>digitales y detectar la adición de ruido.</w:t>
      </w:r>
    </w:p>
    <w:p w14:paraId="7AED5177" w14:textId="299FFCDA" w:rsidR="006B6DA8" w:rsidRPr="008F349A" w:rsidRDefault="006B6DA8" w:rsidP="008F349A">
      <w:pPr>
        <w:pStyle w:val="Estilo12ptPrimeralnea05cm"/>
        <w:rPr>
          <w:iCs/>
        </w:rPr>
      </w:pPr>
      <w:r w:rsidRPr="008F349A">
        <w:rPr>
          <w:iCs/>
        </w:rPr>
        <w:t>En [8] investigan la robustez de la huella digital de PRNU contra las operaciones de procesamiento comunes, como el “denoising”, la re-compresión y el desmontaje fuera de cámara. Sus resultados muestran que incluso después de ocho rondas de eliminación de ruido todavía hay una correlación significativa entre el patrón de ruido de la imagen y la huella digital PRNU de la cámara. De manera similar, se muestra que la re-compresión no es capaz de eliminar el ruido PRNU dentro de límites tolerables de pérdida de calidad de imagen.</w:t>
      </w:r>
    </w:p>
    <w:p w14:paraId="2FD43C4C" w14:textId="5265FE52" w:rsidR="006B6DA8" w:rsidRPr="0012730E" w:rsidRDefault="0012730E" w:rsidP="0012730E">
      <w:pPr>
        <w:pStyle w:val="Ttulo2"/>
        <w:numPr>
          <w:ilvl w:val="1"/>
          <w:numId w:val="1"/>
        </w:numPr>
        <w:rPr>
          <w:sz w:val="30"/>
          <w:szCs w:val="28"/>
        </w:rPr>
      </w:pPr>
      <w:bookmarkStart w:id="93" w:name="_Toc484270817"/>
      <w:bookmarkStart w:id="94" w:name="_Toc484586160"/>
      <w:r w:rsidRPr="0012730E">
        <w:rPr>
          <w:sz w:val="30"/>
          <w:szCs w:val="28"/>
        </w:rPr>
        <w:t>I</w:t>
      </w:r>
      <w:r w:rsidR="00665457">
        <w:rPr>
          <w:sz w:val="30"/>
          <w:szCs w:val="28"/>
        </w:rPr>
        <w:t>dentificación de Retoque de I</w:t>
      </w:r>
      <w:r w:rsidR="006B6DA8" w:rsidRPr="0012730E">
        <w:rPr>
          <w:sz w:val="30"/>
          <w:szCs w:val="28"/>
        </w:rPr>
        <w:t>mágenes</w:t>
      </w:r>
      <w:bookmarkEnd w:id="93"/>
      <w:bookmarkEnd w:id="94"/>
      <w:r w:rsidR="006B6DA8" w:rsidRPr="0012730E">
        <w:rPr>
          <w:sz w:val="30"/>
          <w:szCs w:val="28"/>
        </w:rPr>
        <w:t xml:space="preserve"> </w:t>
      </w:r>
    </w:p>
    <w:p w14:paraId="0DD8133B" w14:textId="4A1F207B" w:rsidR="006B6DA8" w:rsidRPr="0012730E" w:rsidRDefault="006B6DA8" w:rsidP="007A21DF">
      <w:pPr>
        <w:pStyle w:val="Estilo12ptPrimeralnea05cm"/>
        <w:rPr>
          <w:iCs/>
        </w:rPr>
      </w:pPr>
      <w:r w:rsidRPr="0012730E">
        <w:rPr>
          <w:iCs/>
        </w:rPr>
        <w:t xml:space="preserve">Estos métodos se basan en la detección de operaciones de mejora en una </w:t>
      </w:r>
      <w:r w:rsidRPr="0012730E">
        <w:rPr>
          <w:iCs/>
        </w:rPr>
        <w:lastRenderedPageBreak/>
        <w:t>imagen como por ejemplo la relación entre los bloques adyacentes o bien modificacion</w:t>
      </w:r>
      <w:r w:rsidR="007A21DF">
        <w:rPr>
          <w:iCs/>
        </w:rPr>
        <w:t>es geométricas y fotométricas. Como se aprecia en l</w:t>
      </w:r>
      <w:r w:rsidRPr="0012730E">
        <w:rPr>
          <w:iCs/>
        </w:rPr>
        <w:t xml:space="preserve">a </w:t>
      </w:r>
      <w:r w:rsidR="007A21DF" w:rsidRPr="00E822ED">
        <w:rPr>
          <w:iCs/>
        </w:rPr>
        <w:t>F</w:t>
      </w:r>
      <w:r w:rsidR="00E822ED" w:rsidRPr="00E822ED">
        <w:rPr>
          <w:iCs/>
        </w:rPr>
        <w:t>igura 4.2</w:t>
      </w:r>
      <w:r w:rsidRPr="0012730E">
        <w:rPr>
          <w:iCs/>
        </w:rPr>
        <w:t xml:space="preserve"> las publicaciones de técnicas de identificación para imágenes manipuladas con la técnica de retoque no son de las más abundantes.</w:t>
      </w:r>
    </w:p>
    <w:p w14:paraId="341061A1" w14:textId="5169DF1F" w:rsidR="006B6DA8" w:rsidRPr="0012730E" w:rsidRDefault="006B6DA8" w:rsidP="0012730E">
      <w:pPr>
        <w:pStyle w:val="Estilo12ptPrimeralnea05cm"/>
        <w:rPr>
          <w:iCs/>
        </w:rPr>
      </w:pPr>
      <w:r w:rsidRPr="0012730E">
        <w:rPr>
          <w:iCs/>
        </w:rPr>
        <w:t xml:space="preserve">En </w:t>
      </w:r>
      <w:r w:rsidRPr="0012730E">
        <w:rPr>
          <w:iCs/>
        </w:rPr>
        <w:fldChar w:fldCharType="begin"/>
      </w:r>
      <w:r w:rsidR="00646F3D">
        <w:rPr>
          <w:iCs/>
        </w:rPr>
        <w:instrText xml:space="preserve"> ADDIN ZOTERO_ITEM CSL_CITATION {"citationID":"a270h417f3j","properties":{"formattedCitation":"[39]","plainCitation":"[39]"},"citationItems":[{"id":63,"uris":["http://zotero.org/users/local/49djA4rk/items/5KA8NSAR"],"uri":["http://zotero.org/users/local/49djA4rk/items/5KA8NSAR"],"itemData":{"id":63,"type":"article-journal","title":"An efficient forgery detection algorithm for object removal by exemplar-based image inpainting","container-title":"Journal of Visual Communication and Image Representation","page":"75 - 85","volume":"30","DOI":"https://doi.org/10.1016/j.jvcir.2015.03.004","ISSN":"1047-3203","author":[{"family":"Liang","given":"Zaoshan"},{"family":"Yang","given":"Gaobo"},{"family":"Ding","given":"Xiangling"},{"family":"Li","given":"Leida"}],"issued":{"date-parts":[["2015"]]}}}],"schema":"https://github.com/citation-style-language/schema/raw/master/csl-citation.json"} </w:instrText>
      </w:r>
      <w:r w:rsidRPr="0012730E">
        <w:rPr>
          <w:iCs/>
        </w:rPr>
        <w:fldChar w:fldCharType="separate"/>
      </w:r>
      <w:r w:rsidR="00646F3D">
        <w:rPr>
          <w:iCs/>
        </w:rPr>
        <w:t>[39]</w:t>
      </w:r>
      <w:r w:rsidRPr="0012730E">
        <w:rPr>
          <w:iCs/>
        </w:rPr>
        <w:fldChar w:fldCharType="end"/>
      </w:r>
      <w:r w:rsidRPr="0012730E">
        <w:rPr>
          <w:iCs/>
        </w:rPr>
        <w:t xml:space="preserve"> se propuso un algoritmo eficiente para la detección de estas manipulaciones. Este método comienza con la búsqueda de bloques similares para detectar regiones sospechosas y los bloques pertenecientes a áreas adyacentes se filtran utilizando similitud vectorial. Con la adición de la técnica MRR (Multi-region relation) se mejora la localización de la falsificación para eliminar bloques sospechosos pertenecientes a regiones uniformes.</w:t>
      </w:r>
    </w:p>
    <w:p w14:paraId="731F634C" w14:textId="6208F9C0" w:rsidR="006B6DA8" w:rsidRPr="0012730E" w:rsidRDefault="006B6DA8" w:rsidP="0012730E">
      <w:pPr>
        <w:pStyle w:val="Estilo12ptPrimeralnea05cm"/>
        <w:rPr>
          <w:iCs/>
        </w:rPr>
      </w:pPr>
      <w:r w:rsidRPr="0012730E">
        <w:rPr>
          <w:iCs/>
        </w:rPr>
        <w:t xml:space="preserve">En </w:t>
      </w:r>
      <w:r w:rsidRPr="0012730E">
        <w:rPr>
          <w:iCs/>
        </w:rPr>
        <w:fldChar w:fldCharType="begin"/>
      </w:r>
      <w:r w:rsidR="00646F3D">
        <w:rPr>
          <w:iCs/>
        </w:rPr>
        <w:instrText xml:space="preserve"> ADDIN ZOTERO_ITEM CSL_CITATION {"citationID":"a29l5b17fs6","properties":{"formattedCitation":"[40]","plainCitation":"[40]"},"citationItems":[{"id":64,"uris":["http://zotero.org/users/local/49djA4rk/items/JAJSWWT3"],"uri":["http://zotero.org/users/local/49djA4rk/items/JAJSWWT3"],"itemData":{"id":64,"type":"article-journal","title":"A perceptual metric for photo retouching","container-title":"Proceedings of the National Academy of Sciences","page":"19907-19912","volume":"108","issue":"50","DOI":"10.1073/pnas.1110747108","author":[{"family":"Kee","given":"Eric"},{"family":"Farid","given":"Hany"}],"issued":{"date-parts":[["2011"]]}}}],"schema":"https://github.com/citation-style-language/schema/raw/master/csl-citation.json"} </w:instrText>
      </w:r>
      <w:r w:rsidRPr="0012730E">
        <w:rPr>
          <w:iCs/>
        </w:rPr>
        <w:fldChar w:fldCharType="separate"/>
      </w:r>
      <w:r w:rsidR="00646F3D">
        <w:rPr>
          <w:iCs/>
        </w:rPr>
        <w:t>[40]</w:t>
      </w:r>
      <w:r w:rsidRPr="0012730E">
        <w:rPr>
          <w:iCs/>
        </w:rPr>
        <w:fldChar w:fldCharType="end"/>
      </w:r>
      <w:r w:rsidRPr="0012730E">
        <w:rPr>
          <w:iCs/>
        </w:rPr>
        <w:t xml:space="preserve"> se describe un algoritmo que devuelve como resultado una métrica con un rango de 1 a 5 para cuantificar las alteraciones de la fotografía digital de una cara humana mediante</w:t>
      </w:r>
      <w:r w:rsidR="007A21DF">
        <w:rPr>
          <w:iCs/>
        </w:rPr>
        <w:t xml:space="preserve"> técnicas digitales de edición. </w:t>
      </w:r>
      <w:r w:rsidRPr="0012730E">
        <w:rPr>
          <w:iCs/>
        </w:rPr>
        <w:t>Una puntuación de 1 representa un retoque mínimo mientras que 5 representa un cambio drástico respecto a la original.</w:t>
      </w:r>
      <w:r w:rsidR="007A21DF">
        <w:rPr>
          <w:iCs/>
        </w:rPr>
        <w:t xml:space="preserve"> </w:t>
      </w:r>
      <w:r w:rsidRPr="0012730E">
        <w:rPr>
          <w:iCs/>
        </w:rPr>
        <w:t>Se utilizaron diferentes modelos de retoque para cuantificar la mejora perceptual debido a modificaciones fotométricas y geométricas. La modificación geométrica y la fotométrica se cuantifican utilizando varias estadísticas como medias y desviaciones estándar.</w:t>
      </w:r>
    </w:p>
    <w:p w14:paraId="60601DD6" w14:textId="423BD962" w:rsidR="006B6DA8" w:rsidRPr="0012730E" w:rsidRDefault="0012730E" w:rsidP="0012730E">
      <w:pPr>
        <w:pStyle w:val="Ttulo2"/>
        <w:numPr>
          <w:ilvl w:val="1"/>
          <w:numId w:val="1"/>
        </w:numPr>
        <w:rPr>
          <w:sz w:val="30"/>
          <w:szCs w:val="28"/>
        </w:rPr>
      </w:pPr>
      <w:bookmarkStart w:id="95" w:name="_Toc484270818"/>
      <w:bookmarkStart w:id="96" w:name="_Toc484586161"/>
      <w:r w:rsidRPr="0012730E">
        <w:rPr>
          <w:sz w:val="30"/>
          <w:szCs w:val="28"/>
        </w:rPr>
        <w:t xml:space="preserve">Identificación </w:t>
      </w:r>
      <w:r w:rsidR="006B6DA8" w:rsidRPr="0012730E">
        <w:rPr>
          <w:sz w:val="30"/>
          <w:szCs w:val="28"/>
        </w:rPr>
        <w:t xml:space="preserve">de </w:t>
      </w:r>
      <w:r w:rsidRPr="0012730E">
        <w:rPr>
          <w:sz w:val="30"/>
          <w:szCs w:val="28"/>
        </w:rPr>
        <w:t xml:space="preserve">Empalme </w:t>
      </w:r>
      <w:r w:rsidR="006B6DA8" w:rsidRPr="0012730E">
        <w:rPr>
          <w:sz w:val="30"/>
          <w:szCs w:val="28"/>
        </w:rPr>
        <w:t xml:space="preserve">de </w:t>
      </w:r>
      <w:r w:rsidRPr="0012730E">
        <w:rPr>
          <w:sz w:val="30"/>
          <w:szCs w:val="28"/>
        </w:rPr>
        <w:t>Imágenes</w:t>
      </w:r>
      <w:bookmarkEnd w:id="95"/>
      <w:bookmarkEnd w:id="96"/>
      <w:r w:rsidRPr="0012730E">
        <w:rPr>
          <w:sz w:val="30"/>
          <w:szCs w:val="28"/>
        </w:rPr>
        <w:t xml:space="preserve"> </w:t>
      </w:r>
    </w:p>
    <w:p w14:paraId="6CB72173" w14:textId="258C21E2" w:rsidR="006B6DA8" w:rsidRPr="0012730E" w:rsidRDefault="0012730E" w:rsidP="0012730E">
      <w:pPr>
        <w:pStyle w:val="Estilo12ptPrimeralnea05cm"/>
        <w:rPr>
          <w:iCs/>
        </w:rPr>
      </w:pPr>
      <w:r>
        <w:rPr>
          <w:iCs/>
        </w:rPr>
        <w:t>C</w:t>
      </w:r>
      <w:r w:rsidR="006B6DA8" w:rsidRPr="0012730E">
        <w:rPr>
          <w:iCs/>
        </w:rPr>
        <w:t xml:space="preserve">omo se puede observar en la </w:t>
      </w:r>
      <w:r w:rsidR="007A21DF" w:rsidRPr="00E822ED">
        <w:rPr>
          <w:iCs/>
        </w:rPr>
        <w:t>F</w:t>
      </w:r>
      <w:r w:rsidR="00E822ED">
        <w:rPr>
          <w:iCs/>
        </w:rPr>
        <w:t>igura 4.2</w:t>
      </w:r>
      <w:r w:rsidR="006B6DA8" w:rsidRPr="0012730E">
        <w:rPr>
          <w:iCs/>
        </w:rPr>
        <w:t xml:space="preserve"> las </w:t>
      </w:r>
      <w:r w:rsidR="007A21DF">
        <w:rPr>
          <w:iCs/>
        </w:rPr>
        <w:t>investigaciones relacionada</w:t>
      </w:r>
      <w:r w:rsidR="006B6DA8" w:rsidRPr="0012730E">
        <w:rPr>
          <w:iCs/>
        </w:rPr>
        <w:t>s con técnicas para detectar manipulaciones basadas en empalme de imágenes son las más d</w:t>
      </w:r>
      <w:r>
        <w:rPr>
          <w:iCs/>
        </w:rPr>
        <w:t xml:space="preserve">estacadas en cuanto a cantidad. </w:t>
      </w:r>
      <w:r w:rsidR="006B6DA8" w:rsidRPr="0012730E">
        <w:rPr>
          <w:iCs/>
        </w:rPr>
        <w:t>Esto se debe a que la técnica de editar imágenes uniendo dos o varias imágenes es una de las más utilizadas por excelencia.</w:t>
      </w:r>
    </w:p>
    <w:p w14:paraId="1D0DA9DA" w14:textId="77777777" w:rsidR="006B6DA8" w:rsidRPr="0012730E" w:rsidRDefault="006B6DA8" w:rsidP="0012730E">
      <w:pPr>
        <w:pStyle w:val="Estilo12ptPrimeralnea05cm"/>
        <w:rPr>
          <w:iCs/>
        </w:rPr>
      </w:pPr>
      <w:r w:rsidRPr="0012730E">
        <w:rPr>
          <w:iCs/>
        </w:rPr>
        <w:t xml:space="preserve">La detección de estas manipulaciones requiere el análisis de todo el contenido de la imagen con métodos estadísticos robustos. La mayoría de trabajos de investigación se centran en el desarrollo de algoritmos robustos para </w:t>
      </w:r>
      <w:r w:rsidRPr="0012730E">
        <w:rPr>
          <w:iCs/>
        </w:rPr>
        <w:lastRenderedPageBreak/>
        <w:t>detectar operaciones de manipulación, pero, a veces, es más importante detectar que regiones de la imagen han sido manipuladas. Por esta razón, algunos investigadores han adoptado la perspectiva de clasificación binaria.</w:t>
      </w:r>
    </w:p>
    <w:p w14:paraId="3039CA57" w14:textId="00059C4E" w:rsidR="006B6DA8" w:rsidRPr="0012730E" w:rsidRDefault="006B6DA8" w:rsidP="0012730E">
      <w:pPr>
        <w:pStyle w:val="Estilo12ptPrimeralnea05cm"/>
        <w:rPr>
          <w:iCs/>
        </w:rPr>
      </w:pPr>
      <w:r w:rsidRPr="0012730E">
        <w:rPr>
          <w:iCs/>
        </w:rPr>
        <w:t xml:space="preserve">En las </w:t>
      </w:r>
      <w:r w:rsidR="002F325A">
        <w:rPr>
          <w:iCs/>
        </w:rPr>
        <w:t>figuras</w:t>
      </w:r>
      <w:r w:rsidRPr="0012730E">
        <w:rPr>
          <w:iCs/>
        </w:rPr>
        <w:t xml:space="preserve"> </w:t>
      </w:r>
      <w:r w:rsidR="002F325A">
        <w:rPr>
          <w:iCs/>
        </w:rPr>
        <w:t>Figura 4.4 y Figura 4.5</w:t>
      </w:r>
      <w:r w:rsidRPr="0012730E">
        <w:rPr>
          <w:iCs/>
        </w:rPr>
        <w:t xml:space="preserve"> se muestra el flujo de trabajo de esta técnica, que se basa en dos fases: fase de entrenamiento en la cual se entrena al sistema a través de imágenes auténticas y manipuladas y las clasifica, y la segunda fase, la fase de pruebas en la que el sistema predice si la imagen es manipulada o auténtica. </w:t>
      </w:r>
    </w:p>
    <w:p w14:paraId="0873FB32" w14:textId="77777777" w:rsidR="006B6DA8" w:rsidRPr="0012730E" w:rsidRDefault="006B6DA8" w:rsidP="0012730E">
      <w:pPr>
        <w:pStyle w:val="Estilo12ptPrimeralnea05cm"/>
        <w:rPr>
          <w:iCs/>
        </w:rPr>
      </w:pPr>
      <w:r w:rsidRPr="0012730E">
        <w:rPr>
          <w:iCs/>
        </w:rPr>
        <w:t>En ambas fases se ejecuta un algoritmo con cada imagen para obtener una serie de características específicas de la imagen y se tratan. No todos los métodos de detección de empalme de imágenes realizan las primeras tres fases iguales, el pre-procesamiento, y la extracción y selección de características difiere dependiendo de cada algoritmo, pero se suele trabajar siempre con bloques o regiones de la imagen.</w:t>
      </w:r>
    </w:p>
    <w:p w14:paraId="64785001" w14:textId="77777777" w:rsidR="006B6DA8" w:rsidRPr="0012730E" w:rsidRDefault="006B6DA8" w:rsidP="0012730E">
      <w:pPr>
        <w:pStyle w:val="Estilo12ptPrimeralnea05cm"/>
        <w:rPr>
          <w:iCs/>
        </w:rPr>
      </w:pPr>
    </w:p>
    <w:p w14:paraId="76A221F5" w14:textId="77777777" w:rsidR="006B6DA8" w:rsidRPr="0012730E" w:rsidRDefault="006B6DA8" w:rsidP="0012730E">
      <w:pPr>
        <w:pStyle w:val="Estilo12ptPrimeralnea05cm"/>
        <w:rPr>
          <w:iCs/>
        </w:rPr>
      </w:pPr>
    </w:p>
    <w:p w14:paraId="44FDADEA" w14:textId="77777777" w:rsidR="006B6DA8" w:rsidRPr="0012730E" w:rsidRDefault="006B6DA8" w:rsidP="0012730E">
      <w:pPr>
        <w:pStyle w:val="Estilo12ptPrimeralnea05cm"/>
        <w:rPr>
          <w:iCs/>
        </w:rPr>
      </w:pPr>
    </w:p>
    <w:p w14:paraId="5305B1DD" w14:textId="7EF3CAC1" w:rsidR="006B6DA8" w:rsidRDefault="00FC2F56" w:rsidP="006B6DA8">
      <w:pPr>
        <w:pStyle w:val="Prrafodelista"/>
        <w:ind w:left="360" w:firstLine="0"/>
        <w:jc w:val="center"/>
        <w:rPr>
          <w:rFonts w:ascii="Book Antiqua" w:hAnsi="Book Antiqua" w:cs="Times"/>
          <w:sz w:val="24"/>
        </w:rPr>
      </w:pPr>
      <w:r w:rsidRPr="00FC2F56">
        <w:rPr>
          <w:rFonts w:ascii="Book Antiqua" w:hAnsi="Book Antiqua" w:cs="Times"/>
          <w:noProof/>
          <w:sz w:val="24"/>
          <w:lang w:val="es-ES_tradnl" w:eastAsia="es-ES_tradnl"/>
        </w:rPr>
        <w:drawing>
          <wp:inline distT="0" distB="0" distL="0" distR="0" wp14:anchorId="69B63D14" wp14:editId="6117A729">
            <wp:extent cx="5400675" cy="1717040"/>
            <wp:effectExtent l="0" t="0" r="9525" b="1016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675" cy="1717040"/>
                    </a:xfrm>
                    <a:prstGeom prst="rect">
                      <a:avLst/>
                    </a:prstGeom>
                  </pic:spPr>
                </pic:pic>
              </a:graphicData>
            </a:graphic>
          </wp:inline>
        </w:drawing>
      </w:r>
    </w:p>
    <w:p w14:paraId="1C854C8B" w14:textId="77777777" w:rsidR="006B6DA8" w:rsidRDefault="006B6DA8" w:rsidP="006B6DA8">
      <w:pPr>
        <w:jc w:val="center"/>
        <w:rPr>
          <w:rFonts w:cs="Times"/>
          <w:i/>
          <w:sz w:val="20"/>
        </w:rPr>
      </w:pPr>
    </w:p>
    <w:p w14:paraId="40D6417E" w14:textId="772E833C" w:rsidR="006B6DA8" w:rsidRDefault="00C57872" w:rsidP="0012730E">
      <w:pPr>
        <w:pStyle w:val="Figprot"/>
      </w:pPr>
      <w:bookmarkStart w:id="97" w:name="_Toc484586196"/>
      <w:r>
        <w:t>Figura 4.4</w:t>
      </w:r>
      <w:r w:rsidR="006B6DA8" w:rsidRPr="0012730E">
        <w:t>: Ejemplo de fase de entrenamiento.</w:t>
      </w:r>
      <w:bookmarkEnd w:id="97"/>
    </w:p>
    <w:p w14:paraId="77BB53C0" w14:textId="77777777" w:rsidR="008B4FBE" w:rsidRPr="0012730E" w:rsidRDefault="008B4FBE" w:rsidP="0012730E">
      <w:pPr>
        <w:pStyle w:val="Figprot"/>
      </w:pPr>
    </w:p>
    <w:p w14:paraId="2DED818E" w14:textId="04074D97" w:rsidR="006B6DA8" w:rsidRPr="00186923" w:rsidRDefault="007109C4" w:rsidP="006B6DA8">
      <w:pPr>
        <w:pStyle w:val="Prrafodelista"/>
        <w:ind w:left="360" w:firstLine="0"/>
        <w:jc w:val="center"/>
        <w:rPr>
          <w:rFonts w:ascii="Book Antiqua" w:hAnsi="Book Antiqua" w:cs="Times"/>
          <w:sz w:val="24"/>
        </w:rPr>
      </w:pPr>
      <w:r w:rsidRPr="007109C4">
        <w:rPr>
          <w:rFonts w:ascii="Book Antiqua" w:hAnsi="Book Antiqua" w:cs="Times"/>
          <w:noProof/>
          <w:sz w:val="24"/>
          <w:lang w:val="es-ES_tradnl" w:eastAsia="es-ES_tradnl"/>
        </w:rPr>
        <w:lastRenderedPageBreak/>
        <w:drawing>
          <wp:inline distT="0" distB="0" distL="0" distR="0" wp14:anchorId="2738581F" wp14:editId="5401C93A">
            <wp:extent cx="5400675" cy="155702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675" cy="1557020"/>
                    </a:xfrm>
                    <a:prstGeom prst="rect">
                      <a:avLst/>
                    </a:prstGeom>
                  </pic:spPr>
                </pic:pic>
              </a:graphicData>
            </a:graphic>
          </wp:inline>
        </w:drawing>
      </w:r>
    </w:p>
    <w:p w14:paraId="0B8FE8A0" w14:textId="6349A616" w:rsidR="006B6DA8" w:rsidRPr="0012730E" w:rsidRDefault="00A55687" w:rsidP="0012730E">
      <w:pPr>
        <w:pStyle w:val="Figprot"/>
      </w:pPr>
      <w:bookmarkStart w:id="98" w:name="_Toc484586197"/>
      <w:r>
        <w:t>Figura 4.5</w:t>
      </w:r>
      <w:r w:rsidR="006B6DA8" w:rsidRPr="0012730E">
        <w:t>: Ejemplo de fase de predicción.</w:t>
      </w:r>
      <w:bookmarkEnd w:id="98"/>
    </w:p>
    <w:p w14:paraId="5DB2888E" w14:textId="0B9A4462" w:rsidR="006B6DA8" w:rsidRPr="0012730E" w:rsidRDefault="006B6DA8" w:rsidP="0012730E">
      <w:pPr>
        <w:pStyle w:val="Estilo12ptPrimeralnea05cm"/>
        <w:rPr>
          <w:iCs/>
        </w:rPr>
      </w:pPr>
      <w:r w:rsidRPr="0012730E">
        <w:rPr>
          <w:iCs/>
        </w:rPr>
        <w:t xml:space="preserve">Las características más tratadas, entre otras, en la mayoría de </w:t>
      </w:r>
      <w:r w:rsidR="00464F78">
        <w:rPr>
          <w:iCs/>
        </w:rPr>
        <w:t>las investigacione</w:t>
      </w:r>
      <w:r w:rsidR="0012730E">
        <w:rPr>
          <w:iCs/>
        </w:rPr>
        <w:t xml:space="preserve">s </w:t>
      </w:r>
      <w:r w:rsidRPr="0012730E">
        <w:rPr>
          <w:iCs/>
        </w:rPr>
        <w:t xml:space="preserve">suelen ser: las transformadas de wavelet </w:t>
      </w:r>
      <w:r w:rsidRPr="0012730E">
        <w:rPr>
          <w:iCs/>
        </w:rPr>
        <w:fldChar w:fldCharType="begin"/>
      </w:r>
      <w:r w:rsidR="00646F3D">
        <w:rPr>
          <w:iCs/>
        </w:rPr>
        <w:instrText xml:space="preserve"> ADDIN ZOTERO_ITEM CSL_CITATION {"citationID":"a2fhm6pd1ss","properties":{"formattedCitation":"[41]","plainCitation":"[41]"},"citationItems":[{"id":57,"uris":["http://zotero.org/users/local/49djA4rk/items/I9WR3A6C"],"uri":["http://zotero.org/users/local/49djA4rk/items/I9WR3A6C"],"itemData":{"id":57,"type":"article-journal","title":"Revealing digital fakery using multiresolution decomposition and higher order statistics","container-title":"Engineering Applications of Artificial Intelligence","page":"666 - 672","volume":"24","issue":"4","DOI":"https://doi.org/10.1016/j.engappai.2011.01.002","ISSN":"0952-1976","author":[{"family":"Lu","given":"Wei"},{"family":"Sun","given":"Wei"},{"family":"Chung","given":"Fu-Lai"},{"family":"Lu","given":"Hongtao"}],"issued":{"date-parts":[["2011"]]}}}],"schema":"https://github.com/citation-style-language/schema/raw/master/csl-citation.json"} </w:instrText>
      </w:r>
      <w:r w:rsidRPr="0012730E">
        <w:rPr>
          <w:iCs/>
        </w:rPr>
        <w:fldChar w:fldCharType="separate"/>
      </w:r>
      <w:r w:rsidR="00646F3D">
        <w:rPr>
          <w:iCs/>
        </w:rPr>
        <w:t>[41]</w:t>
      </w:r>
      <w:r w:rsidRPr="0012730E">
        <w:rPr>
          <w:iCs/>
        </w:rPr>
        <w:fldChar w:fldCharType="end"/>
      </w:r>
      <w:r w:rsidRPr="0012730E">
        <w:rPr>
          <w:iCs/>
        </w:rPr>
        <w:t xml:space="preserve"> o las transformadas discretas del coseno (DCT) </w:t>
      </w:r>
      <w:r w:rsidRPr="0012730E">
        <w:rPr>
          <w:iCs/>
        </w:rPr>
        <w:fldChar w:fldCharType="begin"/>
      </w:r>
      <w:r w:rsidR="00646F3D">
        <w:rPr>
          <w:iCs/>
        </w:rPr>
        <w:instrText xml:space="preserve"> ADDIN ZOTERO_ITEM CSL_CITATION {"citationID":"a1e9vl8ja0k","properties":{"formattedCitation":"[42]","plainCitation":"[42]"},"citationItems":[{"id":58,"uris":["http://zotero.org/users/local/49djA4rk/items/9ZJQI4A6"],"uri":["http://zotero.org/users/local/49djA4rk/items/9ZJQI4A6"],"itemData":{"id":58,"type":"paper-conference","title":"Splicing image forgery detection based on DCT and Local Binary Pattern","container-title":"2013 IEEE Global Conference on Signal and Information Processing","page":"253-256","DOI":"10.1109/GlobalSIP.2013.6736863","author":[{"literal":"A. A. Alahmadi and M. Hussain and H. Aboalsamh and G. Muhammad and G. Bebis"}],"issued":{"date-parts":[["2013",12]]}}}],"schema":"https://github.com/citation-style-language/schema/raw/master/csl-citation.json"} </w:instrText>
      </w:r>
      <w:r w:rsidRPr="0012730E">
        <w:rPr>
          <w:iCs/>
        </w:rPr>
        <w:fldChar w:fldCharType="separate"/>
      </w:r>
      <w:r w:rsidR="00646F3D">
        <w:rPr>
          <w:iCs/>
        </w:rPr>
        <w:t>[42]</w:t>
      </w:r>
      <w:r w:rsidRPr="0012730E">
        <w:rPr>
          <w:iCs/>
        </w:rPr>
        <w:fldChar w:fldCharType="end"/>
      </w:r>
      <w:r w:rsidRPr="0012730E">
        <w:rPr>
          <w:iCs/>
        </w:rPr>
        <w:t xml:space="preserve">, imágenes transformadas a escala de grises </w:t>
      </w:r>
      <w:r w:rsidRPr="0012730E">
        <w:rPr>
          <w:iCs/>
        </w:rPr>
        <w:fldChar w:fldCharType="begin"/>
      </w:r>
      <w:r w:rsidR="00646F3D">
        <w:rPr>
          <w:iCs/>
        </w:rPr>
        <w:instrText xml:space="preserve"> ADDIN ZOTERO_ITEM CSL_CITATION {"citationID":"a2cpmsgffg1","properties":{"formattedCitation":"[43]","plainCitation":"[43]"},"citationItems":[{"id":59,"uris":["http://zotero.org/users/local/49djA4rk/items/IA4MX62W"],"uri":["http://zotero.org/users/local/49djA4rk/items/IA4MX62W"],"itemData":{"id":59,"type":"paper-conference","title":"Effective image splicing detection based on image chroma","container-title":"2009 16th IEEE International Conference on Image Processing (ICIP)","page":"1257-1260","DOI":"10.1109/ICIP.2009.5413549","author":[{"family":"Wang","given":"Wei"},{"family":"Dong","given":"J."},{"family":"Tan","given":"T."}],"issued":{"date-parts":[["2009",11]]}}}],"schema":"https://github.com/citation-style-language/schema/raw/master/csl-citation.json"} </w:instrText>
      </w:r>
      <w:r w:rsidRPr="0012730E">
        <w:rPr>
          <w:iCs/>
        </w:rPr>
        <w:fldChar w:fldCharType="separate"/>
      </w:r>
      <w:r w:rsidR="00646F3D">
        <w:rPr>
          <w:iCs/>
        </w:rPr>
        <w:t>[43]</w:t>
      </w:r>
      <w:r w:rsidRPr="0012730E">
        <w:rPr>
          <w:iCs/>
        </w:rPr>
        <w:fldChar w:fldCharType="end"/>
      </w:r>
      <w:r w:rsidRPr="0012730E">
        <w:rPr>
          <w:iCs/>
        </w:rPr>
        <w:t xml:space="preserve">, uso de la técnica LBP </w:t>
      </w:r>
      <w:r w:rsidRPr="0012730E">
        <w:rPr>
          <w:iCs/>
        </w:rPr>
        <w:fldChar w:fldCharType="begin"/>
      </w:r>
      <w:r w:rsidR="00646F3D">
        <w:rPr>
          <w:iCs/>
        </w:rPr>
        <w:instrText xml:space="preserve"> ADDIN ZOTERO_ITEM CSL_CITATION {"citationID":"asc0qph4i6","properties":{"formattedCitation":"[44]","plainCitation":"[44]"},"citationItems":[{"id":60,"uris":["http://zotero.org/users/local/49djA4rk/items/6UQE6BBQ"],"uri":["http://zotero.org/users/local/49djA4rk/items/6UQE6BBQ"],"itemData":{"id":60,"type":"article-journal","title":"Image forgery detection using steerable pyramid transform and local binary pattern","container-title":"Machine Vision and Applications","page":"985–995","volume":"25","issue":"4","DOI":"10.1007/s00138-013-0547-4","ISSN":"1432-1769","author":[{"family":"Muhammad","given":"Ghulam"},{"family":"Al-Hammadi","given":"Munner H."},{"family":"Hussain","given":"Muhammad"},{"family":"Bebis","given":"George"}],"issued":{"date-parts":[["2014"]]}}}],"schema":"https://github.com/citation-style-language/schema/raw/master/csl-citation.json"} </w:instrText>
      </w:r>
      <w:r w:rsidRPr="0012730E">
        <w:rPr>
          <w:iCs/>
        </w:rPr>
        <w:fldChar w:fldCharType="separate"/>
      </w:r>
      <w:r w:rsidR="00646F3D">
        <w:rPr>
          <w:iCs/>
        </w:rPr>
        <w:t>[44]</w:t>
      </w:r>
      <w:r w:rsidRPr="0012730E">
        <w:rPr>
          <w:iCs/>
        </w:rPr>
        <w:fldChar w:fldCharType="end"/>
      </w:r>
      <w:r w:rsidRPr="0012730E">
        <w:rPr>
          <w:iCs/>
        </w:rPr>
        <w:t xml:space="preserve"> y características de Markov </w:t>
      </w:r>
      <w:r w:rsidRPr="0012730E">
        <w:rPr>
          <w:iCs/>
        </w:rPr>
        <w:fldChar w:fldCharType="begin"/>
      </w:r>
      <w:r w:rsidR="00646F3D">
        <w:rPr>
          <w:iCs/>
        </w:rPr>
        <w:instrText xml:space="preserve"> ADDIN ZOTERO_ITEM CSL_CITATION {"citationID":"a1rdl49tgn6","properties":{"formattedCitation":"[45]","plainCitation":"[45]"},"citationItems":[{"id":61,"uris":["http://zotero.org/users/local/49djA4rk/items/EFG3JPW3"],"uri":["http://zotero.org/users/local/49djA4rk/items/EFG3JPW3"],"itemData":{"id":61,"type":"paper-conference","title":"New developments in color image tampering detection","container-title":"Proceedings of 2010 IEEE International Symposium on Circuits and Systems","page":"3064-3067","DOI":"10.1109/ISCAS.2010.5537980","author":[{"family":"Sutthiwan","given":"P."},{"family":"Shi","given":"Y. Q."},{"family":"Dong","given":"J."},{"family":"Tan","given":"T."},{"family":"Ng","given":"T. T."}],"issued":{"date-parts":[["2010",5]]}}}],"schema":"https://github.com/citation-style-language/schema/raw/master/csl-citation.json"} </w:instrText>
      </w:r>
      <w:r w:rsidRPr="0012730E">
        <w:rPr>
          <w:iCs/>
        </w:rPr>
        <w:fldChar w:fldCharType="separate"/>
      </w:r>
      <w:r w:rsidR="00646F3D">
        <w:rPr>
          <w:iCs/>
        </w:rPr>
        <w:t>[45]</w:t>
      </w:r>
      <w:r w:rsidRPr="0012730E">
        <w:rPr>
          <w:iCs/>
        </w:rPr>
        <w:fldChar w:fldCharType="end"/>
      </w:r>
      <w:r w:rsidRPr="0012730E">
        <w:rPr>
          <w:iCs/>
        </w:rPr>
        <w:t xml:space="preserve">. En los últimos años se ha superado, sin mucha dificultad, el 90% de acierto en las predicciones a través de la SVM llegando como máximo al 99.14% con </w:t>
      </w:r>
      <w:r w:rsidRPr="0012730E">
        <w:rPr>
          <w:iCs/>
        </w:rPr>
        <w:fldChar w:fldCharType="begin"/>
      </w:r>
      <w:r w:rsidR="00646F3D">
        <w:rPr>
          <w:iCs/>
        </w:rPr>
        <w:instrText xml:space="preserve"> ADDIN ZOTERO_ITEM CSL_CITATION {"citationID":"a1l4ppn60hq","properties":{"formattedCitation":"[46]","plainCitation":"[46]"},"citationItems":[{"id":62,"uris":["http://zotero.org/users/local/49djA4rk/items/VRFHZFG9"],"uri":["http://zotero.org/users/local/49djA4rk/items/VRFHZFG9"],"itemData":{"id":62,"type":"paper-conference","title":"Rake transform and edge statistics for image forgery detection","container-title":"2010 IEEE International Conference on Multimedia and Expo","page":"1463-1468","DOI":"10.1109/ICME.2010.5583264","author":[{"family":"Sutthiwan","given":"P."},{"family":"Shi","given":"Y. Q."},{"family":"Su","given":"W."},{"family":"Ng","given":"T. T."}],"issued":{"date-parts":[["2010",7]]}}}],"schema":"https://github.com/citation-style-language/schema/raw/master/csl-citation.json"} </w:instrText>
      </w:r>
      <w:r w:rsidRPr="0012730E">
        <w:rPr>
          <w:iCs/>
        </w:rPr>
        <w:fldChar w:fldCharType="separate"/>
      </w:r>
      <w:r w:rsidR="00646F3D">
        <w:rPr>
          <w:iCs/>
        </w:rPr>
        <w:t>[46]</w:t>
      </w:r>
      <w:r w:rsidRPr="0012730E">
        <w:rPr>
          <w:iCs/>
        </w:rPr>
        <w:fldChar w:fldCharType="end"/>
      </w:r>
      <w:r w:rsidRPr="0012730E">
        <w:rPr>
          <w:iCs/>
        </w:rPr>
        <w:t>.</w:t>
      </w:r>
      <w:r w:rsidR="0012730E">
        <w:rPr>
          <w:iCs/>
        </w:rPr>
        <w:t xml:space="preserve"> </w:t>
      </w:r>
      <w:r w:rsidRPr="0012730E">
        <w:rPr>
          <w:iCs/>
        </w:rPr>
        <w:t xml:space="preserve">La mayoría de estos </w:t>
      </w:r>
      <w:r w:rsidR="0012730E">
        <w:rPr>
          <w:iCs/>
        </w:rPr>
        <w:t>trabajos</w:t>
      </w:r>
      <w:r w:rsidRPr="0012730E">
        <w:rPr>
          <w:iCs/>
        </w:rPr>
        <w:t xml:space="preserve"> utilizan los mismos datasets con intención de poder comparar los porcentajes de manera real respecto al resto de algoritmos.</w:t>
      </w:r>
      <w:r w:rsidR="0012730E">
        <w:rPr>
          <w:iCs/>
        </w:rPr>
        <w:t xml:space="preserve"> </w:t>
      </w:r>
      <w:r w:rsidRPr="0012730E">
        <w:rPr>
          <w:iCs/>
        </w:rPr>
        <w:t>Los datasets más utilizados son Columbia y Casia v1.0 y v2.0.</w:t>
      </w:r>
      <w:r w:rsidR="0012730E">
        <w:rPr>
          <w:iCs/>
        </w:rPr>
        <w:t xml:space="preserve"> </w:t>
      </w:r>
      <w:r w:rsidRPr="0012730E">
        <w:rPr>
          <w:iCs/>
        </w:rPr>
        <w:t>Estas cifras corroboran que, a pesar, de las técnicas de post-procesamiento, siempre permanece una incoherencia entre los píxeles de una región que ha sido manipulada, permitiendo así la detección de la edición realizada en la imagen.</w:t>
      </w:r>
    </w:p>
    <w:p w14:paraId="240EE217" w14:textId="3C8BBA62" w:rsidR="006B6DA8" w:rsidRPr="007A21DF" w:rsidRDefault="007A21DF" w:rsidP="007A21DF">
      <w:pPr>
        <w:pStyle w:val="Ttulo2"/>
        <w:numPr>
          <w:ilvl w:val="1"/>
          <w:numId w:val="1"/>
        </w:numPr>
        <w:rPr>
          <w:sz w:val="30"/>
          <w:szCs w:val="28"/>
        </w:rPr>
      </w:pPr>
      <w:bookmarkStart w:id="99" w:name="_Toc483862829"/>
      <w:bookmarkStart w:id="100" w:name="_Toc483862830"/>
      <w:bookmarkStart w:id="101" w:name="_Toc483862831"/>
      <w:bookmarkStart w:id="102" w:name="_Toc484270822"/>
      <w:bookmarkStart w:id="103" w:name="_Toc484586162"/>
      <w:bookmarkEnd w:id="99"/>
      <w:bookmarkEnd w:id="100"/>
      <w:bookmarkEnd w:id="101"/>
      <w:r>
        <w:rPr>
          <w:sz w:val="30"/>
          <w:szCs w:val="28"/>
        </w:rPr>
        <w:t xml:space="preserve">Detección de </w:t>
      </w:r>
      <w:r w:rsidR="000E3800">
        <w:rPr>
          <w:sz w:val="30"/>
          <w:szCs w:val="28"/>
        </w:rPr>
        <w:t>Doble C</w:t>
      </w:r>
      <w:r>
        <w:rPr>
          <w:sz w:val="30"/>
          <w:szCs w:val="28"/>
        </w:rPr>
        <w:t xml:space="preserve">ompresión </w:t>
      </w:r>
      <w:r w:rsidR="006B6DA8" w:rsidRPr="007A21DF">
        <w:rPr>
          <w:sz w:val="30"/>
          <w:szCs w:val="28"/>
        </w:rPr>
        <w:t>JPEG</w:t>
      </w:r>
      <w:bookmarkEnd w:id="102"/>
      <w:bookmarkEnd w:id="103"/>
    </w:p>
    <w:p w14:paraId="6A044F30" w14:textId="4819BC4D" w:rsidR="006B6DA8" w:rsidRPr="007A21DF" w:rsidRDefault="00FC3D4F" w:rsidP="007A21DF">
      <w:pPr>
        <w:pStyle w:val="Estilo12ptPrimeralnea05cm"/>
      </w:pPr>
      <w:r>
        <w:t xml:space="preserve">En </w:t>
      </w:r>
      <w:r>
        <w:fldChar w:fldCharType="begin"/>
      </w:r>
      <w:r w:rsidR="00646F3D">
        <w:instrText xml:space="preserve"> ADDIN ZOTERO_ITEM CSL_CITATION {"citationID":"a2e5a201url","properties":{"formattedCitation":"[47]","plainCitation":"[47]"},"citationItems":[{"id":106,"uris":["http://zotero.org/users/local/Ql1sXnnS/items/I5SW9MVU"],"uri":["http://zotero.org/users/local/Ql1sXnnS/items/I5SW9MVU"],"itemData":{"id":106,"type":"article-journal","title":"Exposing digital forgeries from JPEG ghosts","container-title":"IEEE transactions on information forensics and security","page":"154–160","volume":"4","issue":"1","author":[{"family":"Farid","given":"Hany"}],"issued":{"date-parts":[["2009"]]}}}],"schema":"https://github.com/citation-style-language/schema/raw/master/csl-citation.json"} </w:instrText>
      </w:r>
      <w:r>
        <w:fldChar w:fldCharType="separate"/>
      </w:r>
      <w:r w:rsidR="00646F3D">
        <w:rPr>
          <w:noProof/>
        </w:rPr>
        <w:t>[47]</w:t>
      </w:r>
      <w:r>
        <w:fldChar w:fldCharType="end"/>
      </w:r>
      <w:r w:rsidR="006B6DA8" w:rsidRPr="007A21DF">
        <w:t xml:space="preserve"> Farid, propuso una 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p>
    <w:p w14:paraId="4D98B7B3" w14:textId="6EE7BE36" w:rsidR="006B6DA8" w:rsidRPr="007A21DF" w:rsidRDefault="00FC3D4F" w:rsidP="007A21DF">
      <w:pPr>
        <w:pStyle w:val="Estilo12ptPrimeralnea05cm"/>
      </w:pPr>
      <w:r>
        <w:t xml:space="preserve">Jen-Chun Lee en </w:t>
      </w:r>
      <w:r>
        <w:fldChar w:fldCharType="begin"/>
      </w:r>
      <w:r w:rsidR="00D93749">
        <w:instrText xml:space="preserve"> ADDIN ZOTERO_ITEM CSL_CITATION {"citationID":"a1i7qdp00oe","properties":{"formattedCitation":"[29]","plainCitation":"[29]"},"citationItems":[{"id":"PmhXkUjU/wnK8T49y","uris":["http://zotero.org/users/local/49djA4rk/items/AMMAMHBW"],"uri":["http://zotero.org/users/local/49djA4rk/items/AMMAMHBW"],"itemData":{"id":"PmhXkUjU/wnK8T49y","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fldChar w:fldCharType="separate"/>
      </w:r>
      <w:r w:rsidR="00D93749">
        <w:rPr>
          <w:noProof/>
        </w:rPr>
        <w:t>[29]</w:t>
      </w:r>
      <w:r>
        <w:fldChar w:fldCharType="end"/>
      </w:r>
      <w:r w:rsidR="006B6DA8" w:rsidRPr="007A21DF">
        <w:t xml:space="preserve"> expone el hecho de que si la mayoría de las imágenes manipuladas se almacena en formato JPEG significa que el algoritmo de detección de falsificaciones de imágenes propuesto debe ser capaz de hacer </w:t>
      </w:r>
      <w:r w:rsidR="006B6DA8" w:rsidRPr="007A21DF">
        <w:lastRenderedPageBreak/>
        <w:t xml:space="preserve">frente a las falsificaciones comunes asociadas a este tipo de compresión. </w:t>
      </w:r>
    </w:p>
    <w:p w14:paraId="76CC1C53" w14:textId="77777777" w:rsidR="006B6DA8" w:rsidRPr="007A21DF" w:rsidRDefault="006B6DA8" w:rsidP="007A21DF">
      <w:pPr>
        <w:pStyle w:val="Estilo12ptPrimeralnea05cm"/>
      </w:pPr>
      <w:r w:rsidRPr="007A21DF">
        <w:t>Para ello emplearon dos conjuntos (CoMoFoD, Manipulación de imágenes)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Asimismo, el método propuesto es capaz de detectar la compresión JPEG con un factor de calidad superior a 40, resultando en valores CDR y FDR aceptables.</w:t>
      </w:r>
    </w:p>
    <w:p w14:paraId="21D356B3" w14:textId="07D5F5BB" w:rsidR="007A21DF" w:rsidRDefault="00FC3D4F" w:rsidP="00F870EF">
      <w:pPr>
        <w:pStyle w:val="Estilo12ptPrimeralnea05cm"/>
      </w:pPr>
      <w:r>
        <w:t xml:space="preserve">En </w:t>
      </w:r>
      <w:r>
        <w:fldChar w:fldCharType="begin"/>
      </w:r>
      <w:r w:rsidR="00646F3D">
        <w:instrText xml:space="preserve"> ADDIN ZOTERO_ITEM CSL_CITATION {"citationID":"a24sf8vgm6s","properties":{"formattedCitation":"[48]","plainCitation":"[48]"},"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fldChar w:fldCharType="separate"/>
      </w:r>
      <w:r w:rsidR="00646F3D">
        <w:rPr>
          <w:noProof/>
        </w:rPr>
        <w:t>[48]</w:t>
      </w:r>
      <w:r>
        <w:fldChar w:fldCharType="end"/>
      </w:r>
      <w:r w:rsidR="006B6DA8" w:rsidRPr="007A21DF">
        <w:t xml:space="preserve"> </w:t>
      </w:r>
      <w:r>
        <w:t xml:space="preserve">comentan que Zuo et al. en </w:t>
      </w:r>
      <w:r w:rsidR="00B61A44">
        <w:fldChar w:fldCharType="begin"/>
      </w:r>
      <w:r w:rsidR="00646F3D">
        <w:instrText xml:space="preserve"> ADDIN ZOTERO_ITEM CSL_CITATION {"citationID":"a2h0sakpu4i","properties":{"formattedCitation":"[49]","plainCitation":"[49]"},"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61A44">
        <w:fldChar w:fldCharType="separate"/>
      </w:r>
      <w:r w:rsidR="00646F3D">
        <w:rPr>
          <w:noProof/>
        </w:rPr>
        <w:t>[49]</w:t>
      </w:r>
      <w:r w:rsidR="00B61A44">
        <w:fldChar w:fldCharType="end"/>
      </w:r>
      <w:r w:rsidR="006B6DA8" w:rsidRPr="007A21DF">
        <w:t xml:space="preserve">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w:t>
      </w:r>
      <w:r w:rsidR="00BF6A9F">
        <w:t xml:space="preserve">io, el método propuesto en </w:t>
      </w:r>
      <w:r w:rsidR="00BF6A9F">
        <w:fldChar w:fldCharType="begin"/>
      </w:r>
      <w:r w:rsidR="00646F3D">
        <w:instrText xml:space="preserve"> ADDIN ZOTERO_ITEM CSL_CITATION {"citationID":"a1crl4eflqb","properties":{"formattedCitation":"[49]","plainCitation":"[49]"},"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F6A9F">
        <w:fldChar w:fldCharType="separate"/>
      </w:r>
      <w:r w:rsidR="00646F3D">
        <w:rPr>
          <w:noProof/>
        </w:rPr>
        <w:t>[49]</w:t>
      </w:r>
      <w:r w:rsidR="00BF6A9F">
        <w:fldChar w:fldCharType="end"/>
      </w:r>
      <w:r w:rsidR="006B6DA8" w:rsidRPr="007A21DF">
        <w:t xml:space="preserve"> puede funcionar bien. Sin embargo, basándose en las sugerenci</w:t>
      </w:r>
      <w:r w:rsidR="00BF6A9F">
        <w:t xml:space="preserve">as de los autores en </w:t>
      </w:r>
      <w:r w:rsidR="00BF6A9F">
        <w:fldChar w:fldCharType="begin"/>
      </w:r>
      <w:r w:rsidR="00646F3D">
        <w:instrText xml:space="preserve"> ADDIN ZOTERO_ITEM CSL_CITATION {"citationID":"aomd49vpuc","properties":{"formattedCitation":"[49]","plainCitation":"[49]"},"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F6A9F">
        <w:fldChar w:fldCharType="separate"/>
      </w:r>
      <w:r w:rsidR="00646F3D">
        <w:rPr>
          <w:noProof/>
        </w:rPr>
        <w:t>[49]</w:t>
      </w:r>
      <w:r w:rsidR="00BF6A9F">
        <w:fldChar w:fldCharType="end"/>
      </w:r>
      <w:r w:rsidR="006B6DA8" w:rsidRPr="007A21DF">
        <w:t xml:space="preserve"> deja de ser eficaz cuando la imagen está compuesta de dos imágenes sin comprimir y las regiones manipuladas no se someten a operaciones geométricas.</w:t>
      </w:r>
      <w:r w:rsidR="00F870EF">
        <w:t xml:space="preserve"> </w:t>
      </w:r>
      <w:r w:rsidR="00DF495D" w:rsidRPr="004F429A">
        <w:t>No obstante</w:t>
      </w:r>
      <w:r w:rsidR="00F00BFF" w:rsidRPr="004F429A">
        <w:t>,</w:t>
      </w:r>
      <w:r w:rsidR="00CE713C">
        <w:t xml:space="preserve"> en </w:t>
      </w:r>
      <w:r w:rsidR="00CE713C">
        <w:fldChar w:fldCharType="begin"/>
      </w:r>
      <w:r w:rsidR="00646F3D">
        <w:instrText xml:space="preserve"> ADDIN ZOTERO_ITEM CSL_CITATION {"citationID":"atlcap3hp8","properties":{"formattedCitation":"[48]","plainCitation":"[48]"},"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rsidR="00CE713C">
        <w:fldChar w:fldCharType="separate"/>
      </w:r>
      <w:r w:rsidR="00646F3D">
        <w:rPr>
          <w:noProof/>
        </w:rPr>
        <w:t>[48]</w:t>
      </w:r>
      <w:r w:rsidR="00CE713C">
        <w:fldChar w:fldCharType="end"/>
      </w:r>
      <w:r w:rsidR="006B6DA8" w:rsidRPr="004F429A">
        <w:t>,</w:t>
      </w:r>
      <w:r w:rsidR="00DF495D" w:rsidRPr="004F429A">
        <w:t xml:space="preserve"> </w:t>
      </w:r>
      <w:r w:rsidR="00DF495D">
        <w:t>s</w:t>
      </w:r>
      <w:r w:rsidR="006B6DA8" w:rsidRPr="007A21DF">
        <w:t xml:space="preserve">e construyó un dataset de imágenes compuesto por 50 imágenes con doble compresión JPEG. En este conjunto de datos, hay una imagen destino </w:t>
      </w:r>
      <w:r w:rsidR="006B6DA8" w:rsidRPr="007A21DF">
        <w:lastRenderedPageBreak/>
        <w:t>comprimida en JPEG con factor de calidad QF1, y la imagen compuesta comprimida con factor de calidad QF2, donde QF1 = [50,60,70,80,90] y QF2 =</w:t>
      </w:r>
      <w:r w:rsidR="000E3800">
        <w:t xml:space="preserve"> </w:t>
      </w:r>
      <w:r w:rsidR="006B6DA8" w:rsidRPr="007A21DF">
        <w:t xml:space="preserve">[50,60,70,80]. Los resultados experimentales mostraron </w:t>
      </w:r>
      <w:r w:rsidR="006B6DA8" w:rsidRPr="0021181C">
        <w:t>que la detección de manipulación propuesta tiene un buen desempeño en la factibilidad de la compresión JPEG.</w:t>
      </w:r>
      <w:r w:rsidR="007A21DF">
        <w:t xml:space="preserve"> </w:t>
      </w:r>
      <w:r w:rsidR="006B6DA8">
        <w:t>No obstante, s</w:t>
      </w:r>
      <w:r w:rsidR="006B6DA8" w:rsidRPr="0021181C">
        <w:t xml:space="preserve">e utilizaron dos métodos de última generación, el método de detección de manipulación </w:t>
      </w:r>
      <w:r w:rsidR="006B6DA8">
        <w:t>basado en la compresión</w:t>
      </w:r>
      <w:r w:rsidR="008B00FA">
        <w:t xml:space="preserve"> JPEG </w:t>
      </w:r>
      <w:r w:rsidR="008B00FA">
        <w:fldChar w:fldCharType="begin"/>
      </w:r>
      <w:r w:rsidR="00646F3D">
        <w:instrText xml:space="preserve"> ADDIN ZOTERO_ITEM CSL_CITATION {"citationID":"a2hdriq2i0","properties":{"formattedCitation":"[50]","plainCitation":"[50]"},"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B00FA">
        <w:fldChar w:fldCharType="separate"/>
      </w:r>
      <w:r w:rsidR="00646F3D">
        <w:rPr>
          <w:noProof/>
        </w:rPr>
        <w:t>[50]</w:t>
      </w:r>
      <w:r w:rsidR="008B00FA">
        <w:fldChar w:fldCharType="end"/>
      </w:r>
      <w:r w:rsidR="006B6DA8" w:rsidRPr="0021181C">
        <w:t xml:space="preserve"> y el método de detección de alteraciones basadas en el mapa de probabilida</w:t>
      </w:r>
      <w:r w:rsidR="006B6DA8">
        <w:t>d</w:t>
      </w:r>
      <w:r w:rsidR="008B00FA">
        <w:t xml:space="preserve"> posterior en bloque (BPPM) </w:t>
      </w:r>
      <w:r w:rsidR="008B00FA">
        <w:fldChar w:fldCharType="begin"/>
      </w:r>
      <w:r w:rsidR="00646F3D">
        <w:instrText xml:space="preserve"> ADDIN ZOTERO_ITEM CSL_CITATION {"citationID":"ak20a4kq80","properties":{"formattedCitation":"[51]","plainCitation":"[51]"},"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B00FA">
        <w:fldChar w:fldCharType="separate"/>
      </w:r>
      <w:r w:rsidR="00646F3D">
        <w:rPr>
          <w:noProof/>
        </w:rPr>
        <w:t>[51]</w:t>
      </w:r>
      <w:r w:rsidR="008B00FA">
        <w:fldChar w:fldCharType="end"/>
      </w:r>
      <w:r w:rsidR="006B6DA8">
        <w:t xml:space="preserve"> para c</w:t>
      </w:r>
      <w:r w:rsidR="006B6DA8" w:rsidRPr="00FE39A0">
        <w:t>omparar con el método propuesto para evaluar el rendimiento en JPEG de datos de compresión.</w:t>
      </w:r>
      <w:r w:rsidR="007A21DF">
        <w:t xml:space="preserve"> </w:t>
      </w:r>
      <w:r w:rsidR="006B6DA8" w:rsidRPr="00FE39A0">
        <w:t>Los resultados experimentales muestran que las regiones manipuladas no se detectan con precisión. Además, la identificación de las imágenes manipuladas debe ser decidida manualmente por el usuario porque la regla de identificación n</w:t>
      </w:r>
      <w:r w:rsidR="006B6DA8">
        <w:t>o fue dada</w:t>
      </w:r>
      <w:r w:rsidR="006B6DA8" w:rsidRPr="00FE39A0">
        <w:t>.</w:t>
      </w:r>
      <w:r w:rsidR="007A21DF">
        <w:t xml:space="preserve"> </w:t>
      </w:r>
    </w:p>
    <w:p w14:paraId="7E8EE555" w14:textId="0E7B6AB9" w:rsidR="007A21DF" w:rsidRDefault="007A21DF" w:rsidP="007A21DF">
      <w:pPr>
        <w:pStyle w:val="Estilo12ptPrimeralnea05cm"/>
      </w:pPr>
      <w:r>
        <w:t>E</w:t>
      </w:r>
      <w:r w:rsidR="006B6DA8" w:rsidRPr="00FE39A0">
        <w:t>l método de detección de</w:t>
      </w:r>
      <w:r w:rsidR="006B6DA8">
        <w:t xml:space="preserve"> manipulación basado en BPPM</w:t>
      </w:r>
      <w:r w:rsidR="00F00BFF">
        <w:t xml:space="preserve">, </w:t>
      </w:r>
      <w:r w:rsidR="00F00BFF" w:rsidRPr="0000107B">
        <w:rPr>
          <w:iCs/>
          <w:lang w:val="es-ES"/>
        </w:rPr>
        <w:t>Mapa de Probabilidad Posterior en Bloque</w:t>
      </w:r>
      <w:r w:rsidR="00F00BFF">
        <w:rPr>
          <w:iCs/>
          <w:lang w:val="es-ES"/>
        </w:rPr>
        <w:t>,</w:t>
      </w:r>
      <w:r w:rsidR="008B00FA">
        <w:t xml:space="preserve"> </w:t>
      </w:r>
      <w:r w:rsidR="008B00FA">
        <w:fldChar w:fldCharType="begin"/>
      </w:r>
      <w:r w:rsidR="00646F3D">
        <w:instrText xml:space="preserve"> ADDIN ZOTERO_ITEM CSL_CITATION {"citationID":"a2qmooe4m1j","properties":{"formattedCitation":"[51]","plainCitation":"[51]"},"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B00FA">
        <w:fldChar w:fldCharType="separate"/>
      </w:r>
      <w:r w:rsidR="00646F3D">
        <w:rPr>
          <w:noProof/>
        </w:rPr>
        <w:t>[51]</w:t>
      </w:r>
      <w:r w:rsidR="008B00FA">
        <w:fldChar w:fldCharType="end"/>
      </w:r>
      <w:r w:rsidR="006B6DA8" w:rsidRPr="00FE39A0">
        <w:t xml:space="preserve"> hace que la detección de manipulación no sea correcta para</w:t>
      </w:r>
      <w:r w:rsidR="006B6DA8">
        <w:t xml:space="preserve"> todas las imágenes manipuladas d</w:t>
      </w:r>
      <w:r w:rsidR="006B6DA8" w:rsidRPr="00FE39A0">
        <w:t xml:space="preserve">ebido a que la región alterada no está dentro del 30% -70% de la imagen compuesta en el dataset, </w:t>
      </w:r>
      <w:r w:rsidR="006B6DA8">
        <w:t xml:space="preserve">por lo que </w:t>
      </w:r>
      <w:r w:rsidR="006B6DA8" w:rsidRPr="00FE39A0">
        <w:t xml:space="preserve">la capacidad de detección del método de detección de manipulación basado en BPPM es ineficaz </w:t>
      </w:r>
      <w:r w:rsidR="006B6DA8">
        <w:t>para</w:t>
      </w:r>
      <w:r w:rsidR="006B6DA8" w:rsidRPr="00FE39A0">
        <w:t xml:space="preserve"> el dataset de compresión JPEG.</w:t>
      </w:r>
      <w:r>
        <w:t xml:space="preserve"> </w:t>
      </w:r>
    </w:p>
    <w:p w14:paraId="22078862" w14:textId="089024E5" w:rsidR="006B6DA8" w:rsidRDefault="006B6DA8" w:rsidP="007A21DF">
      <w:pPr>
        <w:pStyle w:val="Estilo12ptPrimeralnea05cm"/>
      </w:pPr>
      <w:r>
        <w:t>Para finalizar, e</w:t>
      </w:r>
      <w:r w:rsidRPr="00FE39A0">
        <w:t xml:space="preserve">n comparación con los métodos de detección de manipulación </w:t>
      </w:r>
      <w:r>
        <w:t>basada</w:t>
      </w:r>
      <w:r w:rsidR="008727C8">
        <w:t xml:space="preserve"> en la compresión JPEG </w:t>
      </w:r>
      <w:r w:rsidR="008727C8">
        <w:fldChar w:fldCharType="begin"/>
      </w:r>
      <w:r w:rsidR="00646F3D">
        <w:instrText xml:space="preserve"> ADDIN ZOTERO_ITEM CSL_CITATION {"citationID":"ajdqjn9crn","properties":{"formattedCitation":"[49]","plainCitation":"[49]"},"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8727C8">
        <w:fldChar w:fldCharType="separate"/>
      </w:r>
      <w:r w:rsidR="00646F3D">
        <w:rPr>
          <w:noProof/>
        </w:rPr>
        <w:t>[49]</w:t>
      </w:r>
      <w:r w:rsidR="008727C8">
        <w:fldChar w:fldCharType="end"/>
      </w:r>
      <w:r w:rsidR="008727C8">
        <w:t xml:space="preserve"> </w:t>
      </w:r>
      <w:r w:rsidR="008727C8">
        <w:fldChar w:fldCharType="begin"/>
      </w:r>
      <w:r w:rsidR="00646F3D">
        <w:instrText xml:space="preserve"> ADDIN ZOTERO_ITEM CSL_CITATION {"citationID":"ar4ru21h19","properties":{"formattedCitation":"[50]","plainCitation":"[50]"},"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727C8">
        <w:fldChar w:fldCharType="separate"/>
      </w:r>
      <w:r w:rsidR="00646F3D">
        <w:rPr>
          <w:noProof/>
        </w:rPr>
        <w:t>[50]</w:t>
      </w:r>
      <w:r w:rsidR="008727C8">
        <w:fldChar w:fldCharType="end"/>
      </w:r>
      <w:r w:rsidR="008727C8">
        <w:t xml:space="preserve"> </w:t>
      </w:r>
      <w:r w:rsidR="008727C8">
        <w:fldChar w:fldCharType="begin"/>
      </w:r>
      <w:r w:rsidR="00646F3D">
        <w:instrText xml:space="preserve"> ADDIN ZOTERO_ITEM CSL_CITATION {"citationID":"ap9bsi9eh","properties":{"formattedCitation":"[51]","plainCitation":"[51]"},"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727C8">
        <w:fldChar w:fldCharType="separate"/>
      </w:r>
      <w:r w:rsidR="00646F3D">
        <w:rPr>
          <w:noProof/>
        </w:rPr>
        <w:t>[51]</w:t>
      </w:r>
      <w:r w:rsidR="008727C8">
        <w:fldChar w:fldCharType="end"/>
      </w:r>
      <w:r w:rsidRPr="00FE39A0">
        <w:t>, los resultados experimentales muestran que la propuesta</w:t>
      </w:r>
      <w:r w:rsidR="008727C8">
        <w:t xml:space="preserve"> de </w:t>
      </w:r>
      <w:r w:rsidR="008727C8">
        <w:fldChar w:fldCharType="begin"/>
      </w:r>
      <w:r w:rsidR="00646F3D">
        <w:instrText xml:space="preserve"> ADDIN ZOTERO_ITEM CSL_CITATION {"citationID":"a1aud9lfrsr","properties":{"formattedCitation":"[48]","plainCitation":"[48]"},"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rsidR="008727C8">
        <w:fldChar w:fldCharType="separate"/>
      </w:r>
      <w:r w:rsidR="00646F3D">
        <w:rPr>
          <w:noProof/>
        </w:rPr>
        <w:t>[48]</w:t>
      </w:r>
      <w:r w:rsidR="008727C8">
        <w:fldChar w:fldCharType="end"/>
      </w:r>
      <w:r>
        <w:t xml:space="preserve"> p</w:t>
      </w:r>
      <w:r w:rsidRPr="00FE39A0">
        <w:t>uede funcionar bien sin la limitación de los factores de calidad en la compresión JPEG para las imágenes objetivo y compuestas.</w:t>
      </w:r>
      <w:r>
        <w:t xml:space="preserve"> </w:t>
      </w:r>
      <w:r w:rsidRPr="00FE39A0">
        <w:t>Los resultados experimentales muestran que el método propuesto supera los métodos de</w:t>
      </w:r>
      <w:r w:rsidR="008727C8">
        <w:t xml:space="preserve"> </w:t>
      </w:r>
      <w:r w:rsidR="008727C8">
        <w:fldChar w:fldCharType="begin"/>
      </w:r>
      <w:r w:rsidR="00646F3D">
        <w:instrText xml:space="preserve"> ADDIN ZOTERO_ITEM CSL_CITATION {"citationID":"a29d9vb8t0p","properties":{"formattedCitation":"[50]","plainCitation":"[50]"},"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727C8">
        <w:fldChar w:fldCharType="separate"/>
      </w:r>
      <w:r w:rsidR="00646F3D">
        <w:rPr>
          <w:noProof/>
        </w:rPr>
        <w:t>[50]</w:t>
      </w:r>
      <w:r w:rsidR="008727C8">
        <w:fldChar w:fldCharType="end"/>
      </w:r>
      <w:r w:rsidR="008727C8">
        <w:t xml:space="preserve"> </w:t>
      </w:r>
      <w:r w:rsidR="008727C8">
        <w:fldChar w:fldCharType="begin"/>
      </w:r>
      <w:r w:rsidR="00646F3D">
        <w:instrText xml:space="preserve"> ADDIN ZOTERO_ITEM CSL_CITATION {"citationID":"a29614os652","properties":{"formattedCitation":"[51]","plainCitation":"[51]"},"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727C8">
        <w:fldChar w:fldCharType="separate"/>
      </w:r>
      <w:r w:rsidR="00646F3D">
        <w:rPr>
          <w:noProof/>
        </w:rPr>
        <w:t>[51]</w:t>
      </w:r>
      <w:r w:rsidR="008727C8">
        <w:fldChar w:fldCharType="end"/>
      </w:r>
      <w:r>
        <w:t>.</w:t>
      </w:r>
    </w:p>
    <w:p w14:paraId="62DD91AA" w14:textId="7CC8CA7C" w:rsidR="006B6DA8" w:rsidRPr="00F91F41" w:rsidRDefault="00F91F41" w:rsidP="00F91F41">
      <w:pPr>
        <w:pStyle w:val="Ttulo1"/>
        <w:numPr>
          <w:ilvl w:val="0"/>
          <w:numId w:val="1"/>
        </w:numPr>
        <w:spacing w:after="720"/>
        <w:ind w:left="357" w:hanging="357"/>
      </w:pPr>
      <w:bookmarkStart w:id="104" w:name="_Toc484586163"/>
      <w:r>
        <w:lastRenderedPageBreak/>
        <w:t>Contribuciones</w:t>
      </w:r>
      <w:bookmarkEnd w:id="104"/>
    </w:p>
    <w:p w14:paraId="68349C7B" w14:textId="3E8FCAE1" w:rsidR="00115873" w:rsidRDefault="00115873" w:rsidP="00115873">
      <w:pPr>
        <w:pStyle w:val="Estilo12ptPrimeralnea05cm"/>
        <w:rPr>
          <w:iCs/>
        </w:rPr>
      </w:pPr>
      <w:r>
        <w:rPr>
          <w:iCs/>
        </w:rPr>
        <w:t>En este trabajo se han desarrollado cuatro algoritmos de detección de manipulación de imágenes digitales mediante empalme. Como regla principal se ha utilizado el método del LBP (</w:t>
      </w:r>
      <w:r w:rsidRPr="009E13D5">
        <w:rPr>
          <w:iCs/>
        </w:rPr>
        <w:t>Local Binary Pattern</w:t>
      </w:r>
      <w:r>
        <w:rPr>
          <w:iCs/>
        </w:rPr>
        <w:t>) en todos ellos, incluyendo variantes en cada uno de los experimentos.</w:t>
      </w:r>
    </w:p>
    <w:p w14:paraId="1ADB1534" w14:textId="726ADFAB" w:rsidR="009273C5" w:rsidRDefault="00115873" w:rsidP="00115873">
      <w:pPr>
        <w:pStyle w:val="Estilo12ptPrimeralnea05cm"/>
        <w:ind w:firstLine="0"/>
        <w:rPr>
          <w:iCs/>
        </w:rPr>
      </w:pPr>
      <w:r>
        <w:rPr>
          <w:iCs/>
        </w:rPr>
        <w:t>El primer algorit</w:t>
      </w:r>
      <w:r w:rsidR="004246D2">
        <w:rPr>
          <w:iCs/>
        </w:rPr>
        <w:t xml:space="preserve">mo desarrollado, </w:t>
      </w:r>
      <w:r>
        <w:rPr>
          <w:iCs/>
        </w:rPr>
        <w:t>basado en</w:t>
      </w:r>
      <w:r w:rsidR="00FD64D6">
        <w:rPr>
          <w:iCs/>
        </w:rPr>
        <w:t xml:space="preserve"> </w:t>
      </w:r>
      <w:r w:rsidR="00FD64D6">
        <w:rPr>
          <w:iCs/>
        </w:rPr>
        <w:fldChar w:fldCharType="begin"/>
      </w:r>
      <w:r w:rsidR="00FD64D6">
        <w:rPr>
          <w:iCs/>
        </w:rPr>
        <w:instrText xml:space="preserve"> ADDIN ZOTERO_ITEM CSL_CITATION {"citationID":"a6663ir702","properties":{"formattedCitation":"[52]","plainCitation":"[52]"},"citationItems":[{"id":184,"uris":["http://zotero.org/users/local/49djA4rk/items/J85CGCST"],"uri":["http://zotero.org/users/local/49djA4rk/items/J85CGCST"],"itemData":{"id":184,"type":"paper-conference","title":"Image splicing forgery detection using local binary pattern and discrete wavelet transform","container-title":"2015 2nd International Conference on Knowledge-Based Engineering and Innovation (KBEI)","page":"1074-1077","DOI":"10.1109/KBEI.2015.7436195","author":[{"family":"Hakimi","given":"F."},{"family":"Hariri","given":"M."},{"family":"GharehBaghi","given":"F."}],"issued":{"date-parts":[["2015",11]]}}}],"schema":"https://github.com/citation-style-language/schema/raw/master/csl-citation.json"} </w:instrText>
      </w:r>
      <w:r w:rsidR="00FD64D6">
        <w:rPr>
          <w:iCs/>
        </w:rPr>
        <w:fldChar w:fldCharType="separate"/>
      </w:r>
      <w:r w:rsidR="00FD64D6">
        <w:rPr>
          <w:iCs/>
          <w:noProof/>
        </w:rPr>
        <w:t>[52]</w:t>
      </w:r>
      <w:r w:rsidR="00FD64D6">
        <w:rPr>
          <w:iCs/>
        </w:rPr>
        <w:fldChar w:fldCharType="end"/>
      </w:r>
      <w:r w:rsidR="00FD64D6">
        <w:rPr>
          <w:iCs/>
        </w:rPr>
        <w:t>,</w:t>
      </w:r>
      <w:r w:rsidR="004246D2">
        <w:rPr>
          <w:iCs/>
        </w:rPr>
        <w:t xml:space="preserve"> consiste en convertir la imagen a escala de grises YCbCr para obtener las </w:t>
      </w:r>
      <w:r w:rsidR="00AB4C26">
        <w:rPr>
          <w:iCs/>
        </w:rPr>
        <w:t>“</w:t>
      </w:r>
      <w:r w:rsidR="004246D2">
        <w:rPr>
          <w:iCs/>
        </w:rPr>
        <w:t>crominancias</w:t>
      </w:r>
      <w:r w:rsidR="00AB4C26">
        <w:rPr>
          <w:iCs/>
        </w:rPr>
        <w:t>”</w:t>
      </w:r>
      <w:r w:rsidR="004246D2">
        <w:rPr>
          <w:iCs/>
        </w:rPr>
        <w:t xml:space="preserve"> </w:t>
      </w:r>
      <w:r w:rsidR="00AB4C26">
        <w:rPr>
          <w:iCs/>
        </w:rPr>
        <w:t>“</w:t>
      </w:r>
      <w:r w:rsidR="004246D2">
        <w:rPr>
          <w:iCs/>
        </w:rPr>
        <w:t>Cb</w:t>
      </w:r>
      <w:r w:rsidR="00AB4C26">
        <w:rPr>
          <w:iCs/>
        </w:rPr>
        <w:t>”</w:t>
      </w:r>
      <w:r w:rsidR="004246D2">
        <w:rPr>
          <w:iCs/>
        </w:rPr>
        <w:t xml:space="preserve"> y </w:t>
      </w:r>
      <w:r w:rsidR="00AB4C26">
        <w:rPr>
          <w:iCs/>
        </w:rPr>
        <w:t>“</w:t>
      </w:r>
      <w:r w:rsidR="004246D2">
        <w:rPr>
          <w:iCs/>
        </w:rPr>
        <w:t>Cr</w:t>
      </w:r>
      <w:r w:rsidR="00AB4C26">
        <w:rPr>
          <w:iCs/>
        </w:rPr>
        <w:t>”</w:t>
      </w:r>
      <w:r w:rsidR="004246D2">
        <w:rPr>
          <w:iCs/>
        </w:rPr>
        <w:t>, posteriormente se divide en bloques iguales de 8x8 píxeles</w:t>
      </w:r>
      <w:r w:rsidR="00865C0D">
        <w:rPr>
          <w:iCs/>
        </w:rPr>
        <w:t>, no superpuestos. S</w:t>
      </w:r>
      <w:r w:rsidR="004246D2">
        <w:rPr>
          <w:iCs/>
        </w:rPr>
        <w:t>e les aplica el método LBP a cada uno de los bloques y con el resultado se ejecuta la transformada de Wavelet (DWT).</w:t>
      </w:r>
      <w:r w:rsidR="00B76A22">
        <w:rPr>
          <w:iCs/>
        </w:rPr>
        <w:t xml:space="preserve"> El siguiente paso consiste en obtener de cada una de las 4 bandas, el filtro espejo en cuadratura (QMF), que divide la señal de entrada en cuatro bandas para devolver la imagen especular y se calcula la media aritmética de cada una de ellas.</w:t>
      </w:r>
      <w:r w:rsidR="004246D2">
        <w:rPr>
          <w:iCs/>
        </w:rPr>
        <w:t xml:space="preserve"> Por último, se crea un vector con las características obtenidas y se transfieren a la máquina de soporte vectorial (SVM).</w:t>
      </w:r>
      <w:r w:rsidR="009273C5">
        <w:rPr>
          <w:iCs/>
        </w:rPr>
        <w:t xml:space="preserve"> En la figura 5.1 se muestra un esquema conceptual del algoritmo descrito.</w:t>
      </w:r>
    </w:p>
    <w:p w14:paraId="61C9370B" w14:textId="41E8103A" w:rsidR="009273C5" w:rsidRDefault="00F5282C" w:rsidP="00F5282C">
      <w:pPr>
        <w:pStyle w:val="Estilo12ptPrimeralnea05cm"/>
        <w:tabs>
          <w:tab w:val="left" w:pos="2110"/>
          <w:tab w:val="center" w:pos="4252"/>
        </w:tabs>
        <w:ind w:firstLine="0"/>
        <w:jc w:val="center"/>
        <w:rPr>
          <w:iCs/>
        </w:rPr>
      </w:pPr>
      <w:r w:rsidRPr="00F5282C">
        <w:rPr>
          <w:iCs/>
          <w:noProof/>
          <w:lang w:eastAsia="es-ES_tradnl"/>
        </w:rPr>
        <w:lastRenderedPageBreak/>
        <w:drawing>
          <wp:inline distT="0" distB="0" distL="0" distR="0" wp14:anchorId="62FE83A4" wp14:editId="666A7C9E">
            <wp:extent cx="4082061" cy="3671212"/>
            <wp:effectExtent l="0" t="0" r="7620" b="1206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30943" cy="3715174"/>
                    </a:xfrm>
                    <a:prstGeom prst="rect">
                      <a:avLst/>
                    </a:prstGeom>
                  </pic:spPr>
                </pic:pic>
              </a:graphicData>
            </a:graphic>
          </wp:inline>
        </w:drawing>
      </w:r>
    </w:p>
    <w:p w14:paraId="64663892" w14:textId="68708043" w:rsidR="009273C5" w:rsidRPr="0012730E" w:rsidRDefault="009273C5" w:rsidP="009273C5">
      <w:pPr>
        <w:pStyle w:val="Figprot"/>
      </w:pPr>
      <w:bookmarkStart w:id="105" w:name="_Toc484586198"/>
      <w:r>
        <w:t>Figura 5.1</w:t>
      </w:r>
      <w:r w:rsidRPr="0012730E">
        <w:t xml:space="preserve">: </w:t>
      </w:r>
      <w:r>
        <w:t>Descripción</w:t>
      </w:r>
      <w:r w:rsidR="002D435C">
        <w:t xml:space="preserve"> conceptual del</w:t>
      </w:r>
      <w:r>
        <w:t xml:space="preserve"> algoritmo 1</w:t>
      </w:r>
      <w:r w:rsidRPr="0012730E">
        <w:t>.</w:t>
      </w:r>
      <w:bookmarkEnd w:id="105"/>
    </w:p>
    <w:p w14:paraId="7BF976E7" w14:textId="51790F4E" w:rsidR="009273C5" w:rsidRDefault="004246D2" w:rsidP="00115873">
      <w:pPr>
        <w:pStyle w:val="Estilo12ptPrimeralnea05cm"/>
        <w:ind w:firstLine="0"/>
        <w:rPr>
          <w:iCs/>
        </w:rPr>
      </w:pPr>
      <w:r>
        <w:rPr>
          <w:iCs/>
        </w:rPr>
        <w:t>El segundo algoritmo</w:t>
      </w:r>
      <w:r w:rsidR="00424911">
        <w:rPr>
          <w:iCs/>
        </w:rPr>
        <w:t>,</w:t>
      </w:r>
      <w:r w:rsidR="009D4AFC">
        <w:rPr>
          <w:iCs/>
        </w:rPr>
        <w:t xml:space="preserve"> basado en </w:t>
      </w:r>
      <w:r w:rsidR="009D4AFC">
        <w:rPr>
          <w:iCs/>
        </w:rPr>
        <w:fldChar w:fldCharType="begin"/>
      </w:r>
      <w:r w:rsidR="009D4AFC">
        <w:rPr>
          <w:iCs/>
        </w:rPr>
        <w:instrText xml:space="preserve"> ADDIN ZOTERO_ITEM CSL_CITATION {"citationID":"a90l2f1750","properties":{"formattedCitation":"[42]","plainCitation":"[42]"},"citationItems":[{"id":"1mvSm84L/vwz63dE2","uris":["http://zotero.org/users/local/49djA4rk/items/9ZJQI4A6"],"uri":["http://zotero.org/users/local/49djA4rk/items/9ZJQI4A6"],"itemData":{"id":"1mvSm84L/vwz63dE2","type":"paper-conference","title":"Splicing image forgery detection based on DCT and Local Binary Pattern","container-title":"2013 IEEE Global Conference on Signal and Information Processing","page":"253-256","DOI":"10.1109/GlobalSIP.2013.6736863","author":[{"literal":"A. A. Alahmadi and M. Hussain and H. Aboalsamh and G. Muhammad and G. Bebis"}],"issued":{"date-parts":[["2013",12]]}}}],"schema":"https://github.com/citation-style-language/schema/raw/master/csl-citation.json"} </w:instrText>
      </w:r>
      <w:r w:rsidR="009D4AFC">
        <w:rPr>
          <w:iCs/>
        </w:rPr>
        <w:fldChar w:fldCharType="separate"/>
      </w:r>
      <w:r w:rsidR="009D4AFC">
        <w:rPr>
          <w:iCs/>
          <w:noProof/>
        </w:rPr>
        <w:t>[42]</w:t>
      </w:r>
      <w:r w:rsidR="009D4AFC">
        <w:rPr>
          <w:iCs/>
        </w:rPr>
        <w:fldChar w:fldCharType="end"/>
      </w:r>
      <w:r w:rsidR="009D4AFC">
        <w:rPr>
          <w:iCs/>
        </w:rPr>
        <w:t>,</w:t>
      </w:r>
      <w:r w:rsidR="00424911">
        <w:rPr>
          <w:iCs/>
        </w:rPr>
        <w:t xml:space="preserve"> tal y como se explica de manera sencilla en la Figura 5.2,</w:t>
      </w:r>
      <w:r>
        <w:rPr>
          <w:iCs/>
        </w:rPr>
        <w:t xml:space="preserve"> es prácticamente igual que el </w:t>
      </w:r>
      <w:r w:rsidR="009273C5">
        <w:rPr>
          <w:iCs/>
        </w:rPr>
        <w:t>primero,</w:t>
      </w:r>
      <w:r>
        <w:rPr>
          <w:iCs/>
        </w:rPr>
        <w:t xml:space="preserve"> pero en la parte final en lugar de aplicar la transformada de Wavelet, se le aplica la t</w:t>
      </w:r>
      <w:r w:rsidR="002D435C">
        <w:rPr>
          <w:iCs/>
        </w:rPr>
        <w:t>ransformada discreta del coseno (</w:t>
      </w:r>
      <w:r>
        <w:rPr>
          <w:iCs/>
        </w:rPr>
        <w:t>DCT</w:t>
      </w:r>
      <w:r w:rsidR="002D435C">
        <w:rPr>
          <w:iCs/>
        </w:rPr>
        <w:t>)</w:t>
      </w:r>
      <w:r>
        <w:rPr>
          <w:iCs/>
        </w:rPr>
        <w:t>, y se transfieren también las características a la SVM</w:t>
      </w:r>
      <w:r w:rsidR="002D435C">
        <w:rPr>
          <w:iCs/>
        </w:rPr>
        <w:t xml:space="preserve"> con intención de entrenar al sistema para que posteriormente tenga la capacidad de predecir</w:t>
      </w:r>
      <w:r>
        <w:rPr>
          <w:iCs/>
        </w:rPr>
        <w:t>.</w:t>
      </w:r>
    </w:p>
    <w:p w14:paraId="2C537288" w14:textId="39D536F2" w:rsidR="009273C5" w:rsidRDefault="009273C5" w:rsidP="002D435C">
      <w:pPr>
        <w:pStyle w:val="Estilo12ptPrimeralnea05cm"/>
        <w:ind w:firstLine="0"/>
        <w:jc w:val="center"/>
        <w:rPr>
          <w:iCs/>
        </w:rPr>
      </w:pPr>
      <w:r w:rsidRPr="009273C5">
        <w:rPr>
          <w:iCs/>
          <w:noProof/>
          <w:lang w:eastAsia="es-ES_tradnl"/>
        </w:rPr>
        <w:lastRenderedPageBreak/>
        <w:drawing>
          <wp:inline distT="0" distB="0" distL="0" distR="0" wp14:anchorId="43A9C2B9" wp14:editId="0F400422">
            <wp:extent cx="2178000" cy="3673129"/>
            <wp:effectExtent l="0" t="0" r="6985" b="1016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178000" cy="3673129"/>
                    </a:xfrm>
                    <a:prstGeom prst="rect">
                      <a:avLst/>
                    </a:prstGeom>
                  </pic:spPr>
                </pic:pic>
              </a:graphicData>
            </a:graphic>
          </wp:inline>
        </w:drawing>
      </w:r>
    </w:p>
    <w:p w14:paraId="4EEF9C14" w14:textId="594391EB" w:rsidR="00A76F87" w:rsidRDefault="002D435C" w:rsidP="00A76F87">
      <w:pPr>
        <w:pStyle w:val="Figprot"/>
      </w:pPr>
      <w:bookmarkStart w:id="106" w:name="_Toc484586199"/>
      <w:r>
        <w:t>Figura 5.2</w:t>
      </w:r>
      <w:r w:rsidRPr="0012730E">
        <w:t xml:space="preserve">: </w:t>
      </w:r>
      <w:r>
        <w:t>Descripción conceptual del algoritmo 2</w:t>
      </w:r>
      <w:r w:rsidRPr="0012730E">
        <w:t>.</w:t>
      </w:r>
      <w:bookmarkEnd w:id="106"/>
    </w:p>
    <w:p w14:paraId="1041B85E" w14:textId="77777777" w:rsidR="00A76F87" w:rsidRPr="00A76F87" w:rsidRDefault="00A76F87" w:rsidP="00A76F87">
      <w:pPr>
        <w:pStyle w:val="Figprot"/>
      </w:pPr>
    </w:p>
    <w:p w14:paraId="201E1A73" w14:textId="5961B02F" w:rsidR="00F60591" w:rsidRDefault="00A76F87" w:rsidP="00115873">
      <w:pPr>
        <w:pStyle w:val="Estilo12ptPrimeralnea05cm"/>
        <w:ind w:firstLine="0"/>
        <w:rPr>
          <w:iCs/>
        </w:rPr>
      </w:pPr>
      <w:r>
        <w:rPr>
          <w:iCs/>
        </w:rPr>
        <w:t>Por otro lado, el tercer algoritmo no es tan parecido a los descritos anteriormente, en este caso, en primer lugar, a la imagen en RGB se le aplica la transformada Wavelet en lugar de aplicarlo por bloques,</w:t>
      </w:r>
      <w:r w:rsidR="001C5354">
        <w:rPr>
          <w:iCs/>
        </w:rPr>
        <w:t xml:space="preserve"> de la cual se obtienen 4 canales LL, LH, HL y HH</w:t>
      </w:r>
      <w:r>
        <w:rPr>
          <w:iCs/>
        </w:rPr>
        <w:t xml:space="preserve"> posteriormente se hace la división en bloques de 8x8 píxeles, a los que se les aplica el método LBP a cada bloque</w:t>
      </w:r>
      <w:r w:rsidR="00217ADA">
        <w:rPr>
          <w:iCs/>
        </w:rPr>
        <w:t xml:space="preserve"> antes de </w:t>
      </w:r>
      <w:r w:rsidR="00264580">
        <w:rPr>
          <w:iCs/>
        </w:rPr>
        <w:t xml:space="preserve">aplicar el filtro espejo en cuadratura (QMF), que divide la señal de entrada en dos bandas para devolver la imagen especular. Por último, antes de </w:t>
      </w:r>
      <w:r w:rsidR="00F60591">
        <w:rPr>
          <w:iCs/>
        </w:rPr>
        <w:t>mandar las características a la SVM,</w:t>
      </w:r>
      <w:r w:rsidR="00264580">
        <w:rPr>
          <w:iCs/>
        </w:rPr>
        <w:t xml:space="preserve"> se calcula la media aritmética de </w:t>
      </w:r>
      <w:r w:rsidR="00F60591">
        <w:rPr>
          <w:iCs/>
        </w:rPr>
        <w:t>los valores obtenidos, y se almacenan en un vector.</w:t>
      </w:r>
      <w:r w:rsidR="000419AA">
        <w:rPr>
          <w:iCs/>
        </w:rPr>
        <w:t xml:space="preserve"> En la Figura 5.3 se muestra de manera sencilla el flujo del algoritmo descrito.</w:t>
      </w:r>
    </w:p>
    <w:p w14:paraId="40FC417B" w14:textId="41A9BEFE" w:rsidR="00F60591" w:rsidRDefault="000419AA" w:rsidP="000419AA">
      <w:pPr>
        <w:pStyle w:val="Estilo12ptPrimeralnea05cm"/>
        <w:ind w:firstLine="0"/>
        <w:jc w:val="center"/>
        <w:rPr>
          <w:iCs/>
        </w:rPr>
      </w:pPr>
      <w:r w:rsidRPr="000419AA">
        <w:rPr>
          <w:iCs/>
          <w:noProof/>
          <w:lang w:eastAsia="es-ES_tradnl"/>
        </w:rPr>
        <w:lastRenderedPageBreak/>
        <w:drawing>
          <wp:inline distT="0" distB="0" distL="0" distR="0" wp14:anchorId="2810E5D9" wp14:editId="623E6975">
            <wp:extent cx="2148971" cy="3607200"/>
            <wp:effectExtent l="0" t="0" r="1016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148971" cy="3607200"/>
                    </a:xfrm>
                    <a:prstGeom prst="rect">
                      <a:avLst/>
                    </a:prstGeom>
                  </pic:spPr>
                </pic:pic>
              </a:graphicData>
            </a:graphic>
          </wp:inline>
        </w:drawing>
      </w:r>
    </w:p>
    <w:p w14:paraId="7D4B214C" w14:textId="1855CBEA" w:rsidR="000419AA" w:rsidRDefault="000419AA" w:rsidP="000419AA">
      <w:pPr>
        <w:pStyle w:val="Figprot"/>
      </w:pPr>
      <w:bookmarkStart w:id="107" w:name="_Toc484586200"/>
      <w:r>
        <w:t>Figura 5.3</w:t>
      </w:r>
      <w:r w:rsidRPr="0012730E">
        <w:t xml:space="preserve">: </w:t>
      </w:r>
      <w:r>
        <w:t>Descripción conceptual del algoritmo 3</w:t>
      </w:r>
      <w:r w:rsidRPr="0012730E">
        <w:t>.</w:t>
      </w:r>
      <w:bookmarkEnd w:id="107"/>
    </w:p>
    <w:p w14:paraId="4FD683D0" w14:textId="77777777" w:rsidR="00F64CCB" w:rsidRDefault="00F64CCB" w:rsidP="000419AA">
      <w:pPr>
        <w:pStyle w:val="Figprot"/>
      </w:pPr>
    </w:p>
    <w:p w14:paraId="07D6F634" w14:textId="62358D5A" w:rsidR="00D83F5D" w:rsidRDefault="001C5354" w:rsidP="00115873">
      <w:pPr>
        <w:pStyle w:val="Estilo12ptPrimeralnea05cm"/>
        <w:ind w:firstLine="0"/>
        <w:rPr>
          <w:iCs/>
        </w:rPr>
      </w:pPr>
      <w:r>
        <w:rPr>
          <w:iCs/>
        </w:rPr>
        <w:t>Por último, el cuarto algoritmo, comienza transformando la imagen de RGB a YCbCr para obtener la “crominancia” Cr, a la que se le aplica la transformada Wavelet</w:t>
      </w:r>
      <w:r w:rsidR="00F64CCB">
        <w:rPr>
          <w:iCs/>
        </w:rPr>
        <w:t>, de la que se obtienen las 4 bandas</w:t>
      </w:r>
      <w:r>
        <w:rPr>
          <w:iCs/>
        </w:rPr>
        <w:t xml:space="preserve">. Posteriormente </w:t>
      </w:r>
      <w:r w:rsidR="00F64CCB">
        <w:rPr>
          <w:iCs/>
        </w:rPr>
        <w:t>se divide en bloques no superpuestos de 8x8 y se le aplica el método LBP a cada bloque de cada banda. El siguiente paso consiste en calcular el histograma de cada bloque de cada banda. Con los 4 histogramas por bloque se forma un vector que se va concatenando con el de los siguientes bloques y se introduce en la SVM.</w:t>
      </w:r>
      <w:r w:rsidR="00D83F5D">
        <w:rPr>
          <w:iCs/>
        </w:rPr>
        <w:t xml:space="preserve"> En la Figura 5.4 se puede observar un esquema conceptual de los pasos a seguir para implementar el algoritmo.</w:t>
      </w:r>
    </w:p>
    <w:p w14:paraId="738BA730" w14:textId="225B0D06" w:rsidR="00F64CCB" w:rsidRDefault="00D83F5D" w:rsidP="00D83F5D">
      <w:pPr>
        <w:pStyle w:val="Estilo12ptPrimeralnea05cm"/>
        <w:ind w:firstLine="0"/>
        <w:jc w:val="center"/>
        <w:rPr>
          <w:iCs/>
        </w:rPr>
      </w:pPr>
      <w:r w:rsidRPr="00D83F5D">
        <w:rPr>
          <w:iCs/>
          <w:noProof/>
          <w:lang w:eastAsia="es-ES_tradnl"/>
        </w:rPr>
        <w:lastRenderedPageBreak/>
        <w:drawing>
          <wp:inline distT="0" distB="0" distL="0" distR="0" wp14:anchorId="1A0F6F48" wp14:editId="25AAB9D8">
            <wp:extent cx="3626737" cy="3320991"/>
            <wp:effectExtent l="0" t="0" r="5715"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67379" cy="3358206"/>
                    </a:xfrm>
                    <a:prstGeom prst="rect">
                      <a:avLst/>
                    </a:prstGeom>
                  </pic:spPr>
                </pic:pic>
              </a:graphicData>
            </a:graphic>
          </wp:inline>
        </w:drawing>
      </w:r>
    </w:p>
    <w:p w14:paraId="7FB0FE77" w14:textId="7C3ACEAE" w:rsidR="00F91F41" w:rsidRPr="00200A68" w:rsidRDefault="00D83F5D" w:rsidP="00200A68">
      <w:pPr>
        <w:pStyle w:val="Figprot"/>
      </w:pPr>
      <w:bookmarkStart w:id="108" w:name="_Toc484586201"/>
      <w:r>
        <w:t>Figura 5.4</w:t>
      </w:r>
      <w:r w:rsidRPr="0012730E">
        <w:t xml:space="preserve">: </w:t>
      </w:r>
      <w:r>
        <w:t>Descripción conceptual del algoritmo 4</w:t>
      </w:r>
      <w:r w:rsidRPr="0012730E">
        <w:t>.</w:t>
      </w:r>
      <w:bookmarkEnd w:id="108"/>
    </w:p>
    <w:p w14:paraId="08264467" w14:textId="2B0DF7EB" w:rsidR="00F91F41" w:rsidRPr="00E51DD9" w:rsidRDefault="00F91F41" w:rsidP="00F91F41">
      <w:pPr>
        <w:pStyle w:val="Ttulo2"/>
        <w:numPr>
          <w:ilvl w:val="1"/>
          <w:numId w:val="1"/>
        </w:numPr>
        <w:rPr>
          <w:sz w:val="30"/>
          <w:szCs w:val="28"/>
        </w:rPr>
      </w:pPr>
      <w:bookmarkStart w:id="109" w:name="_Toc484586164"/>
      <w:r>
        <w:rPr>
          <w:sz w:val="30"/>
          <w:szCs w:val="28"/>
        </w:rPr>
        <w:t>Generalidades</w:t>
      </w:r>
      <w:bookmarkEnd w:id="109"/>
    </w:p>
    <w:p w14:paraId="0F765071" w14:textId="76BF5F4E" w:rsidR="006B6DA8" w:rsidRPr="00F91F41" w:rsidRDefault="006B6DA8" w:rsidP="00F91F41">
      <w:pPr>
        <w:pStyle w:val="Estilo12ptPrimeralnea05cm"/>
        <w:rPr>
          <w:iCs/>
        </w:rPr>
      </w:pPr>
      <w:r w:rsidRPr="00F91F41">
        <w:rPr>
          <w:iCs/>
        </w:rPr>
        <w:t>Para el algoritmo propuesto primero hay que entender unos conceptos que se van a aplicar: LBP, DWT.</w:t>
      </w:r>
    </w:p>
    <w:p w14:paraId="48F8B66C" w14:textId="77777777" w:rsidR="006B6DA8" w:rsidRDefault="006B6DA8" w:rsidP="006B6DA8">
      <w:pPr>
        <w:jc w:val="both"/>
        <w:rPr>
          <w:rFonts w:ascii="Book Antiqua" w:hAnsi="Book Antiqua"/>
        </w:rPr>
      </w:pPr>
    </w:p>
    <w:p w14:paraId="087B2FFE" w14:textId="327C518A" w:rsidR="006B6DA8" w:rsidRPr="0029795C" w:rsidRDefault="009E13D5" w:rsidP="009E13D5">
      <w:pPr>
        <w:pStyle w:val="Ttulo2"/>
        <w:numPr>
          <w:ilvl w:val="2"/>
          <w:numId w:val="1"/>
        </w:numPr>
        <w:rPr>
          <w:sz w:val="30"/>
          <w:szCs w:val="28"/>
        </w:rPr>
      </w:pPr>
      <w:bookmarkStart w:id="110" w:name="_Toc484586165"/>
      <w:r w:rsidRPr="009E13D5">
        <w:rPr>
          <w:sz w:val="30"/>
          <w:szCs w:val="28"/>
        </w:rPr>
        <w:t xml:space="preserve">Patrones </w:t>
      </w:r>
      <w:r>
        <w:rPr>
          <w:sz w:val="30"/>
          <w:szCs w:val="28"/>
        </w:rPr>
        <w:t>B</w:t>
      </w:r>
      <w:r w:rsidRPr="009E13D5">
        <w:rPr>
          <w:sz w:val="30"/>
          <w:szCs w:val="28"/>
        </w:rPr>
        <w:t xml:space="preserve">inarios </w:t>
      </w:r>
      <w:r>
        <w:rPr>
          <w:sz w:val="30"/>
          <w:szCs w:val="28"/>
        </w:rPr>
        <w:t>L</w:t>
      </w:r>
      <w:r w:rsidRPr="009E13D5">
        <w:rPr>
          <w:sz w:val="30"/>
          <w:szCs w:val="28"/>
        </w:rPr>
        <w:t>ocales</w:t>
      </w:r>
      <w:r w:rsidR="006B6DA8" w:rsidRPr="0029795C">
        <w:rPr>
          <w:sz w:val="30"/>
          <w:szCs w:val="28"/>
        </w:rPr>
        <w:t>:</w:t>
      </w:r>
      <w:bookmarkEnd w:id="110"/>
    </w:p>
    <w:p w14:paraId="78ECE62E" w14:textId="00DBC6D9" w:rsidR="006B6DA8" w:rsidRPr="00742F9E" w:rsidRDefault="006B6DA8" w:rsidP="00742F9E">
      <w:pPr>
        <w:pStyle w:val="Estilo12ptPrimeralnea05cm"/>
        <w:rPr>
          <w:iCs/>
        </w:rPr>
      </w:pPr>
      <w:r w:rsidRPr="00742F9E">
        <w:rPr>
          <w:iCs/>
        </w:rPr>
        <w:t>LBP es una poderosa característica para la clasificación de texturas. Consiste en asignar un código a cada píxel de la imagen. Se calcula de la siguiente manera:</w:t>
      </w:r>
    </w:p>
    <w:p w14:paraId="583E1F19" w14:textId="77777777" w:rsidR="006B6DA8" w:rsidRPr="00742F9E" w:rsidRDefault="006B6DA8" w:rsidP="00742F9E">
      <w:pPr>
        <w:pStyle w:val="Estilo12ptPrimeralnea05cm"/>
        <w:rPr>
          <w:iCs/>
        </w:rPr>
      </w:pPr>
      <w:r w:rsidRPr="00742F9E">
        <w:rPr>
          <w:iCs/>
        </w:rPr>
        <w:t xml:space="preserve">P es el número de píxeles vecinos y r es el radio de vecindad. Pc es el valor del píxel central. Este operador calcula el código LBP mediante el valor de 8 vecinos. Si el valor del píxel del vecino es menor que el del centro, se le asigna el dígito binario 0, de lo contrario un 1. Después los dígitos binarios del vecino se juntan para construir un código binario. El código LPB será el valor decimal </w:t>
      </w:r>
      <w:r w:rsidRPr="00742F9E">
        <w:rPr>
          <w:iCs/>
        </w:rPr>
        <w:lastRenderedPageBreak/>
        <w:t>de ese código binario.</w:t>
      </w:r>
    </w:p>
    <w:p w14:paraId="623BF71E" w14:textId="77777777" w:rsidR="006B6DA8" w:rsidRDefault="006B6DA8" w:rsidP="006B6DA8">
      <w:pPr>
        <w:jc w:val="both"/>
        <w:rPr>
          <w:rFonts w:ascii="Book Antiqua" w:hAnsi="Book Antiqua"/>
        </w:rPr>
      </w:pPr>
    </w:p>
    <w:p w14:paraId="31842F76" w14:textId="26E50264" w:rsidR="006B6DA8" w:rsidRDefault="008A7979" w:rsidP="006B6DA8">
      <w:pPr>
        <w:jc w:val="both"/>
        <w:rPr>
          <w:rFonts w:ascii="Book Antiqua" w:hAnsi="Book Antiqua"/>
        </w:rPr>
      </w:pPr>
      <w:r w:rsidRPr="008A7979">
        <w:rPr>
          <w:rFonts w:ascii="Book Antiqua" w:hAnsi="Book Antiqua"/>
          <w:noProof/>
          <w:lang w:val="es-ES_tradnl" w:eastAsia="es-ES_tradnl"/>
        </w:rPr>
        <w:drawing>
          <wp:inline distT="0" distB="0" distL="0" distR="0" wp14:anchorId="3A997412" wp14:editId="2DF8D36E">
            <wp:extent cx="5400675" cy="180848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00675" cy="1808480"/>
                    </a:xfrm>
                    <a:prstGeom prst="rect">
                      <a:avLst/>
                    </a:prstGeom>
                  </pic:spPr>
                </pic:pic>
              </a:graphicData>
            </a:graphic>
          </wp:inline>
        </w:drawing>
      </w:r>
    </w:p>
    <w:p w14:paraId="371D9B7B" w14:textId="77777777" w:rsidR="006B6DA8" w:rsidRDefault="006B6DA8" w:rsidP="006B6DA8">
      <w:pPr>
        <w:jc w:val="both"/>
        <w:rPr>
          <w:rFonts w:ascii="Book Antiqua" w:hAnsi="Book Antiqua"/>
        </w:rPr>
      </w:pPr>
    </w:p>
    <w:p w14:paraId="69A4765C" w14:textId="3EDE1F74" w:rsidR="00E258C4" w:rsidRPr="0012730E" w:rsidRDefault="00E258C4" w:rsidP="00E258C4">
      <w:pPr>
        <w:pStyle w:val="Figprot"/>
      </w:pPr>
      <w:bookmarkStart w:id="111" w:name="_Toc484586202"/>
      <w:r>
        <w:t>Figura 5.1: Ejemplo conversión a LBP</w:t>
      </w:r>
      <w:r w:rsidRPr="0012730E">
        <w:t>.</w:t>
      </w:r>
      <w:bookmarkEnd w:id="111"/>
    </w:p>
    <w:p w14:paraId="7860712F" w14:textId="67B1DB4C" w:rsidR="000E22D5" w:rsidRDefault="0080166B" w:rsidP="002C5630">
      <w:pPr>
        <w:pStyle w:val="Estilo12ptPrimeralnea05cm"/>
        <w:rPr>
          <w:iCs/>
        </w:rPr>
      </w:pPr>
      <w:r>
        <w:rPr>
          <w:iCs/>
        </w:rPr>
        <w:t>Las</w:t>
      </w:r>
      <w:r w:rsidR="00357713">
        <w:rPr>
          <w:iCs/>
        </w:rPr>
        <w:t xml:space="preserve"> característica</w:t>
      </w:r>
      <w:r>
        <w:rPr>
          <w:iCs/>
        </w:rPr>
        <w:t>s</w:t>
      </w:r>
      <w:r w:rsidR="00357713">
        <w:rPr>
          <w:iCs/>
        </w:rPr>
        <w:t xml:space="preserve"> más importante</w:t>
      </w:r>
      <w:r>
        <w:rPr>
          <w:iCs/>
        </w:rPr>
        <w:t>s son</w:t>
      </w:r>
      <w:r w:rsidR="00357713">
        <w:rPr>
          <w:iCs/>
        </w:rPr>
        <w:t xml:space="preserve"> </w:t>
      </w:r>
      <w:r w:rsidR="000606E3">
        <w:rPr>
          <w:iCs/>
        </w:rPr>
        <w:t xml:space="preserve">el </w:t>
      </w:r>
      <w:r>
        <w:rPr>
          <w:iCs/>
        </w:rPr>
        <w:t>alto poder discriminante,</w:t>
      </w:r>
      <w:r w:rsidRPr="009C132D">
        <w:rPr>
          <w:iCs/>
        </w:rPr>
        <w:t xml:space="preserve"> tolerancia frente a cambios de iluminación y su simplicidad computacional</w:t>
      </w:r>
      <w:r w:rsidR="00357713">
        <w:rPr>
          <w:iCs/>
        </w:rPr>
        <w:t xml:space="preserve">. </w:t>
      </w:r>
      <w:r>
        <w:rPr>
          <w:iCs/>
        </w:rPr>
        <w:t>Es por esto que se ha</w:t>
      </w:r>
      <w:r w:rsidR="00357713">
        <w:rPr>
          <w:iCs/>
        </w:rPr>
        <w:t xml:space="preserve"> convertido en una de las soluciones más empleadas en la textura.</w:t>
      </w:r>
    </w:p>
    <w:p w14:paraId="058FDA4C" w14:textId="42D37F75" w:rsidR="000A08A0" w:rsidRDefault="000A08A0" w:rsidP="00DE6D16">
      <w:pPr>
        <w:pStyle w:val="Estilo12ptPrimeralnea05cm"/>
        <w:rPr>
          <w:iCs/>
        </w:rPr>
      </w:pPr>
      <w:r>
        <w:rPr>
          <w:iCs/>
        </w:rPr>
        <w:t>En cuanto al método de calcular el LBP, propusieron una mejora, que añadía la incorporación de vecinos circulares, donde dichos vecinos se ubican a la misma distancia, consiguiendo una interpolación binaria en caso de que los vecinos no pudieran coincidir con el centro de un píxel de la imagen.</w:t>
      </w:r>
    </w:p>
    <w:p w14:paraId="74617A0F" w14:textId="3380D650" w:rsidR="00730C0D" w:rsidRDefault="00730C0D" w:rsidP="009C132D">
      <w:pPr>
        <w:pStyle w:val="Estilo12ptPrimeralnea05cm"/>
        <w:rPr>
          <w:iCs/>
        </w:rPr>
      </w:pPr>
      <w:r>
        <w:rPr>
          <w:iCs/>
        </w:rPr>
        <w:t xml:space="preserve">En </w:t>
      </w:r>
      <w:r>
        <w:rPr>
          <w:iCs/>
        </w:rPr>
        <w:fldChar w:fldCharType="begin"/>
      </w:r>
      <w:r w:rsidR="00FD64D6">
        <w:rPr>
          <w:iCs/>
        </w:rPr>
        <w:instrText xml:space="preserve"> ADDIN ZOTERO_ITEM CSL_CITATION {"citationID":"a28mi0kpld7","properties":{"formattedCitation":"[53]","plainCitation":"[53]"},"citationItems":[{"id":324,"uris":["http://zotero.org/users/local/Ql1sXnnS/items/K75XIJ42"],"uri":["http://zotero.org/users/local/Ql1sXnnS/items/K75XIJ42"],"itemData":{"id":324,"type":"article-journal","title":"Multiresolution gray-scale and rotation invariant texture classification with local binary patterns","container-title":"IEEE Transactions on pattern analysis and machine intelligence","page":"971–987","volume":"24","issue":"7","author":[{"family":"Ojala","given":"Timo"},{"family":"Pietikainen","given":"Matti"},{"family":"Maenpaa","given":"Topi"}],"issued":{"date-parts":[["2002"]]}}}],"schema":"https://github.com/citation-style-language/schema/raw/master/csl-citation.json"} </w:instrText>
      </w:r>
      <w:r>
        <w:rPr>
          <w:iCs/>
        </w:rPr>
        <w:fldChar w:fldCharType="separate"/>
      </w:r>
      <w:r w:rsidR="00FD64D6">
        <w:rPr>
          <w:iCs/>
          <w:noProof/>
        </w:rPr>
        <w:t>[53]</w:t>
      </w:r>
      <w:r>
        <w:rPr>
          <w:iCs/>
        </w:rPr>
        <w:fldChar w:fldCharType="end"/>
      </w:r>
      <w:r>
        <w:rPr>
          <w:iCs/>
        </w:rPr>
        <w:t xml:space="preserve"> s</w:t>
      </w:r>
      <w:r w:rsidR="009C132D" w:rsidRPr="009C132D">
        <w:rPr>
          <w:iCs/>
        </w:rPr>
        <w:t xml:space="preserve">e </w:t>
      </w:r>
      <w:r>
        <w:rPr>
          <w:iCs/>
        </w:rPr>
        <w:t>empleó</w:t>
      </w:r>
      <w:r w:rsidR="009C132D" w:rsidRPr="009C132D">
        <w:rPr>
          <w:iCs/>
        </w:rPr>
        <w:t xml:space="preserve"> LBP para realizar segmentación no supervisada basada en características de </w:t>
      </w:r>
      <w:r>
        <w:rPr>
          <w:iCs/>
        </w:rPr>
        <w:t>textura de la imagen</w:t>
      </w:r>
      <w:r w:rsidR="009C132D" w:rsidRPr="009C132D">
        <w:rPr>
          <w:iCs/>
        </w:rPr>
        <w:t>. Para ello se divide la imagen en un número de regiones escogido por el usuario. A continuación</w:t>
      </w:r>
      <w:r w:rsidR="00D56258">
        <w:rPr>
          <w:iCs/>
        </w:rPr>
        <w:t>,</w:t>
      </w:r>
      <w:r w:rsidR="009C132D" w:rsidRPr="009C132D">
        <w:rPr>
          <w:iCs/>
        </w:rPr>
        <w:t xml:space="preserve"> se realiza una fusión de aquellas texturas contiguas que tengan un descriptor similar dejando para el final refinar las regiones, eliminando las aristas producidas en el paso de la división jerárquica, obteniendo una segmentación más ajustada y precisa.</w:t>
      </w:r>
    </w:p>
    <w:p w14:paraId="09BA5FB9" w14:textId="65A4BF3A" w:rsidR="00440876" w:rsidRDefault="00440876" w:rsidP="009C132D">
      <w:pPr>
        <w:pStyle w:val="Estilo12ptPrimeralnea05cm"/>
        <w:rPr>
          <w:iCs/>
        </w:rPr>
      </w:pPr>
      <w:r>
        <w:rPr>
          <w:iCs/>
        </w:rPr>
        <w:t xml:space="preserve"> </w:t>
      </w:r>
      <w:r w:rsidR="009C132D" w:rsidRPr="009C132D">
        <w:rPr>
          <w:iCs/>
        </w:rPr>
        <w:t>LBP</w:t>
      </w:r>
      <w:r>
        <w:rPr>
          <w:iCs/>
        </w:rPr>
        <w:t xml:space="preserve"> también</w:t>
      </w:r>
      <w:r w:rsidR="009C132D" w:rsidRPr="009C132D">
        <w:rPr>
          <w:iCs/>
        </w:rPr>
        <w:t xml:space="preserve"> </w:t>
      </w:r>
      <w:r>
        <w:rPr>
          <w:iCs/>
        </w:rPr>
        <w:t xml:space="preserve">se ha empleado en el ámbito del reconocimiento de rostros </w:t>
      </w:r>
      <w:r w:rsidR="009C132D" w:rsidRPr="009C132D">
        <w:rPr>
          <w:iCs/>
        </w:rPr>
        <w:t xml:space="preserve">obteniendo buenos </w:t>
      </w:r>
      <w:r>
        <w:rPr>
          <w:iCs/>
        </w:rPr>
        <w:t>resultados. En</w:t>
      </w:r>
      <w:r w:rsidR="007D54E1">
        <w:rPr>
          <w:iCs/>
        </w:rPr>
        <w:t xml:space="preserve"> </w:t>
      </w:r>
      <w:r w:rsidR="007D54E1">
        <w:rPr>
          <w:iCs/>
        </w:rPr>
        <w:fldChar w:fldCharType="begin"/>
      </w:r>
      <w:r w:rsidR="00FD64D6">
        <w:rPr>
          <w:iCs/>
        </w:rPr>
        <w:instrText xml:space="preserve"> ADDIN ZOTERO_ITEM CSL_CITATION {"citationID":"a1f92kbj07n","properties":{"formattedCitation":"[54]","plainCitation":"[54]"},"citationItems":[{"id":379,"uris":["http://zotero.org/users/local/Ql1sXnnS/items/6RSUCQF2"],"uri":["http://zotero.org/users/local/Ql1sXnnS/items/6RSUCQF2"],"itemData":{"id":379,"type":"article-journal","title":"A comparative study on local binary pattern (LBP) based face recognition: LBP histogram versus LBP image","container-title":"Neurocomputing","page":"365–379","volume":"120","author":[{"family":"Yang","given":"Bo"},{"family":"Chen","given":"Songcan"}],"issued":{"date-parts":[["2013"]]}}}],"schema":"https://github.com/citation-style-language/schema/raw/master/csl-citation.json"} </w:instrText>
      </w:r>
      <w:r w:rsidR="007D54E1">
        <w:rPr>
          <w:iCs/>
        </w:rPr>
        <w:fldChar w:fldCharType="separate"/>
      </w:r>
      <w:r w:rsidR="00FD64D6">
        <w:rPr>
          <w:iCs/>
          <w:noProof/>
        </w:rPr>
        <w:t>[54]</w:t>
      </w:r>
      <w:r w:rsidR="007D54E1">
        <w:rPr>
          <w:iCs/>
        </w:rPr>
        <w:fldChar w:fldCharType="end"/>
      </w:r>
      <w:r>
        <w:rPr>
          <w:iCs/>
        </w:rPr>
        <w:t xml:space="preserve"> se realizó</w:t>
      </w:r>
      <w:r w:rsidR="009C132D" w:rsidRPr="009C132D">
        <w:rPr>
          <w:iCs/>
        </w:rPr>
        <w:t xml:space="preserve"> un estudio </w:t>
      </w:r>
      <w:r>
        <w:rPr>
          <w:iCs/>
        </w:rPr>
        <w:t xml:space="preserve">para evaluar </w:t>
      </w:r>
      <w:r w:rsidRPr="009C132D">
        <w:rPr>
          <w:iCs/>
        </w:rPr>
        <w:t>distintas</w:t>
      </w:r>
      <w:r w:rsidR="009C132D" w:rsidRPr="009C132D">
        <w:rPr>
          <w:iCs/>
        </w:rPr>
        <w:t xml:space="preserve"> técnicas basadas en LBP para el reconocimiento de rostros </w:t>
      </w:r>
      <w:r>
        <w:rPr>
          <w:iCs/>
        </w:rPr>
        <w:t xml:space="preserve">demostrando, </w:t>
      </w:r>
      <w:r w:rsidR="009C132D" w:rsidRPr="009C132D">
        <w:rPr>
          <w:iCs/>
        </w:rPr>
        <w:t xml:space="preserve">que </w:t>
      </w:r>
      <w:r>
        <w:rPr>
          <w:iCs/>
        </w:rPr>
        <w:t>si se divide</w:t>
      </w:r>
      <w:r w:rsidR="009C132D" w:rsidRPr="009C132D">
        <w:rPr>
          <w:iCs/>
        </w:rPr>
        <w:t xml:space="preserve"> el rostro en subregiones para describirlas usando </w:t>
      </w:r>
      <w:r w:rsidR="009C132D" w:rsidRPr="009C132D">
        <w:rPr>
          <w:iCs/>
        </w:rPr>
        <w:lastRenderedPageBreak/>
        <w:t xml:space="preserve">LBP </w:t>
      </w:r>
      <w:r>
        <w:rPr>
          <w:iCs/>
        </w:rPr>
        <w:t>se incrementa</w:t>
      </w:r>
      <w:r w:rsidR="009C132D" w:rsidRPr="009C132D">
        <w:rPr>
          <w:iCs/>
        </w:rPr>
        <w:t xml:space="preserve"> notablemente la precisión de los sistemas de clasificación frente a la descripción del rostro por completo.</w:t>
      </w:r>
    </w:p>
    <w:p w14:paraId="33A84EB6" w14:textId="44CE8292" w:rsidR="009C132D" w:rsidRPr="009C132D" w:rsidRDefault="009C132D" w:rsidP="009C132D">
      <w:pPr>
        <w:pStyle w:val="Estilo12ptPrimeralnea05cm"/>
        <w:rPr>
          <w:iCs/>
        </w:rPr>
      </w:pPr>
      <w:r w:rsidRPr="009C132D">
        <w:rPr>
          <w:iCs/>
        </w:rPr>
        <w:t xml:space="preserve"> También se ha utilizado LBP para la detección de rostros en imágenes. En</w:t>
      </w:r>
      <w:r w:rsidR="007D54E1">
        <w:rPr>
          <w:iCs/>
        </w:rPr>
        <w:t xml:space="preserve"> </w:t>
      </w:r>
      <w:r w:rsidR="007D54E1">
        <w:rPr>
          <w:iCs/>
        </w:rPr>
        <w:fldChar w:fldCharType="begin"/>
      </w:r>
      <w:r w:rsidR="00FD64D6">
        <w:rPr>
          <w:iCs/>
        </w:rPr>
        <w:instrText xml:space="preserve"> ADDIN ZOTERO_ITEM CSL_CITATION {"citationID":"a3jrdh41f","properties":{"formattedCitation":"[55]","plainCitation":"[55]"},"citationItems":[{"id":380,"uris":["http://zotero.org/users/local/Ql1sXnnS/items/JS26ZVBS"],"uri":["http://zotero.org/users/local/Ql1sXnnS/items/JS26ZVBS"],"itemData":{"id":380,"type":"article-journal","title":"Feature local binary patterns with application to eye detection","container-title":"Neurocomputing","page":"138–152","volume":"113","author":[{"family":"Gu","given":"Jiayu"},{"family":"Liu","given":"Chengjun"}],"issued":{"date-parts":[["2013"]]}}}],"schema":"https://github.com/citation-style-language/schema/raw/master/csl-citation.json"} </w:instrText>
      </w:r>
      <w:r w:rsidR="007D54E1">
        <w:rPr>
          <w:iCs/>
        </w:rPr>
        <w:fldChar w:fldCharType="separate"/>
      </w:r>
      <w:r w:rsidR="00FD64D6">
        <w:rPr>
          <w:iCs/>
          <w:noProof/>
        </w:rPr>
        <w:t>[55]</w:t>
      </w:r>
      <w:r w:rsidR="007D54E1">
        <w:rPr>
          <w:iCs/>
        </w:rPr>
        <w:fldChar w:fldCharType="end"/>
      </w:r>
      <w:r w:rsidRPr="009C132D">
        <w:rPr>
          <w:iCs/>
        </w:rPr>
        <w:t xml:space="preserve"> se centran en detectar los ojos de las personas para estimar la posición de la cara teniendo en cuenta que el ojo es una región de la imagen con una alta variabilidad. En </w:t>
      </w:r>
      <w:r w:rsidR="007D54E1">
        <w:rPr>
          <w:iCs/>
        </w:rPr>
        <w:fldChar w:fldCharType="begin"/>
      </w:r>
      <w:r w:rsidR="00FD64D6">
        <w:rPr>
          <w:iCs/>
        </w:rPr>
        <w:instrText xml:space="preserve"> ADDIN ZOTERO_ITEM CSL_CITATION {"citationID":"a18i2inuqi5","properties":{"formattedCitation":"[56]","plainCitation":"[56]"},"citationItems":[{"id":381,"uris":["http://zotero.org/users/local/Ql1sXnnS/items/42ZE3D98"],"uri":["http://zotero.org/users/local/Ql1sXnnS/items/42ZE3D98"],"itemData":{"id":381,"type":"article-journal","title":"Graph-based semi-supervised learning with local binary patterns for holistic object categorization","container-title":"Expert Systems with Applications","page":"7744–7753","volume":"41","issue":"17","author":[{"family":"Dornaika","given":"Fadi"},{"family":"Bosaghzadeh","given":"Alireza"},{"family":"Salmane","given":"Houssam"},{"family":"Ruichek","given":"Yassine"}],"issued":{"date-parts":[["2014"]]}}}],"schema":"https://github.com/citation-style-language/schema/raw/master/csl-citation.json"} </w:instrText>
      </w:r>
      <w:r w:rsidR="007D54E1">
        <w:rPr>
          <w:iCs/>
        </w:rPr>
        <w:fldChar w:fldCharType="separate"/>
      </w:r>
      <w:r w:rsidR="00FD64D6">
        <w:rPr>
          <w:iCs/>
          <w:noProof/>
        </w:rPr>
        <w:t>[56]</w:t>
      </w:r>
      <w:r w:rsidR="007D54E1">
        <w:rPr>
          <w:iCs/>
        </w:rPr>
        <w:fldChar w:fldCharType="end"/>
      </w:r>
      <w:r w:rsidRPr="009C132D">
        <w:rPr>
          <w:iCs/>
        </w:rPr>
        <w:t xml:space="preserve">, </w:t>
      </w:r>
      <w:r w:rsidR="0053054D">
        <w:rPr>
          <w:iCs/>
        </w:rPr>
        <w:t>proponen</w:t>
      </w:r>
      <w:r w:rsidRPr="009C132D">
        <w:rPr>
          <w:iCs/>
        </w:rPr>
        <w:t xml:space="preserve"> una técnica basada en la construcción de un grafo adaptativo que utiliza está </w:t>
      </w:r>
      <w:r w:rsidR="0053054D">
        <w:rPr>
          <w:iCs/>
        </w:rPr>
        <w:t xml:space="preserve">LBP para descripción </w:t>
      </w:r>
      <w:r w:rsidRPr="009C132D">
        <w:rPr>
          <w:iCs/>
        </w:rPr>
        <w:t xml:space="preserve">las regiones. En este trabajo, se centran en que el descriptor de una imagen está formado por una combinación del resto de descriptores existentes en la base de datos a los que se les asigna unos pesos concretos. </w:t>
      </w:r>
      <w:r w:rsidR="0053054D">
        <w:rPr>
          <w:iCs/>
        </w:rPr>
        <w:t>Así</w:t>
      </w:r>
      <w:r w:rsidRPr="009C132D">
        <w:rPr>
          <w:iCs/>
        </w:rPr>
        <w:t>, si una imagen contiene un objeto concreto, el peso asociado a ese objeto será alto, permitiendo así su detección.</w:t>
      </w:r>
    </w:p>
    <w:p w14:paraId="2A862337" w14:textId="77777777" w:rsidR="00DE6D16" w:rsidRPr="002C5630" w:rsidRDefault="00DE6D16" w:rsidP="002C5630">
      <w:pPr>
        <w:pStyle w:val="Estilo12ptPrimeralnea05cm"/>
        <w:rPr>
          <w:iCs/>
        </w:rPr>
      </w:pPr>
    </w:p>
    <w:p w14:paraId="05E2A0D1" w14:textId="77777777" w:rsidR="006B6DA8" w:rsidRPr="00AC5EE7" w:rsidRDefault="006B6DA8" w:rsidP="006B6DA8">
      <w:pPr>
        <w:jc w:val="both"/>
        <w:rPr>
          <w:rFonts w:ascii="Book Antiqua" w:hAnsi="Book Antiqua"/>
        </w:rPr>
      </w:pPr>
    </w:p>
    <w:p w14:paraId="62403150" w14:textId="47DF19D8" w:rsidR="006B6DA8" w:rsidRPr="003803D9" w:rsidRDefault="006B6DA8" w:rsidP="003803D9">
      <w:pPr>
        <w:pStyle w:val="Ttulo2"/>
        <w:numPr>
          <w:ilvl w:val="2"/>
          <w:numId w:val="1"/>
        </w:numPr>
        <w:rPr>
          <w:sz w:val="30"/>
          <w:szCs w:val="28"/>
        </w:rPr>
      </w:pPr>
      <w:bookmarkStart w:id="112" w:name="_Toc484586166"/>
      <w:r w:rsidRPr="003803D9">
        <w:rPr>
          <w:sz w:val="30"/>
          <w:szCs w:val="28"/>
        </w:rPr>
        <w:t>Transform</w:t>
      </w:r>
      <w:r w:rsidR="003803D9">
        <w:rPr>
          <w:sz w:val="30"/>
          <w:szCs w:val="28"/>
        </w:rPr>
        <w:t xml:space="preserve">ada </w:t>
      </w:r>
      <w:r w:rsidR="003803D9" w:rsidRPr="003803D9">
        <w:rPr>
          <w:sz w:val="30"/>
          <w:szCs w:val="28"/>
        </w:rPr>
        <w:t>Wavelet</w:t>
      </w:r>
      <w:r w:rsidRPr="003803D9">
        <w:rPr>
          <w:sz w:val="30"/>
          <w:szCs w:val="28"/>
        </w:rPr>
        <w:t>:</w:t>
      </w:r>
      <w:bookmarkEnd w:id="112"/>
    </w:p>
    <w:p w14:paraId="53B0BD87" w14:textId="63558F7F" w:rsidR="006B6DA8" w:rsidRDefault="008D6AA0" w:rsidP="004961D0">
      <w:pPr>
        <w:pStyle w:val="Estilo12ptPrimeralnea05cm"/>
        <w:rPr>
          <w:iCs/>
        </w:rPr>
      </w:pPr>
      <w:r>
        <w:rPr>
          <w:iCs/>
        </w:rPr>
        <w:t xml:space="preserve">Para comenzar, definir qué es una función wavelet: pequeña onda cuya energía se concentra en el tiempo y sirve como herramienta para analizar </w:t>
      </w:r>
      <w:r w:rsidR="0066620C">
        <w:rPr>
          <w:iCs/>
        </w:rPr>
        <w:t xml:space="preserve">en tiempo y frecuencia </w:t>
      </w:r>
      <w:r>
        <w:rPr>
          <w:iCs/>
        </w:rPr>
        <w:t xml:space="preserve">fenómenos </w:t>
      </w:r>
      <w:r w:rsidR="0066620C">
        <w:rPr>
          <w:iCs/>
        </w:rPr>
        <w:t xml:space="preserve">estacionarios, </w:t>
      </w:r>
      <w:r>
        <w:rPr>
          <w:iCs/>
        </w:rPr>
        <w:t>no estacionarios y variables en tiempo.</w:t>
      </w:r>
      <w:r w:rsidR="004961D0">
        <w:rPr>
          <w:iCs/>
        </w:rPr>
        <w:t xml:space="preserve"> Es por ello </w:t>
      </w:r>
      <w:r w:rsidR="006B6DA8" w:rsidRPr="003803D9">
        <w:rPr>
          <w:iCs/>
        </w:rPr>
        <w:t xml:space="preserve">que </w:t>
      </w:r>
      <w:r w:rsidR="00791CF6">
        <w:rPr>
          <w:iCs/>
        </w:rPr>
        <w:t xml:space="preserve">las transformadas </w:t>
      </w:r>
      <w:r w:rsidR="006B6DA8" w:rsidRPr="003803D9">
        <w:rPr>
          <w:iCs/>
        </w:rPr>
        <w:t>wavelet han comenzado a jugar un papel más significativo en la compresión de imágenes. Ahora están siendo considerados como la herramienta de representación de señal más potente aplicada en el procesamiento de señales e imágenes, la compresión de datos, la detección de características en las imágenes, la eliminac</w:t>
      </w:r>
      <w:r w:rsidR="004961D0">
        <w:rPr>
          <w:iCs/>
        </w:rPr>
        <w:t>ión de ruido</w:t>
      </w:r>
      <w:r w:rsidR="006B6DA8" w:rsidRPr="003803D9">
        <w:rPr>
          <w:iCs/>
        </w:rPr>
        <w:t>.</w:t>
      </w:r>
    </w:p>
    <w:p w14:paraId="2BF9ACC0" w14:textId="7AE138DA" w:rsidR="00E76067" w:rsidRDefault="00B23AC7" w:rsidP="004961D0">
      <w:pPr>
        <w:pStyle w:val="Estilo12ptPrimeralnea05cm"/>
        <w:rPr>
          <w:iCs/>
        </w:rPr>
      </w:pPr>
      <w:r>
        <w:rPr>
          <w:iCs/>
        </w:rPr>
        <w:t xml:space="preserve">Las WT (Wavelet Transform), </w:t>
      </w:r>
      <w:r w:rsidR="00DB5D0C">
        <w:rPr>
          <w:iCs/>
        </w:rPr>
        <w:t>generan bloques de información en escala y tiempo de una señal. El proceso de transformada de wavelet de una señal recibe el nombre de análisis, así como el proceso inverso para reconstruir una señal recibe el nombre de síntesis.</w:t>
      </w:r>
    </w:p>
    <w:p w14:paraId="5DC57332" w14:textId="69FCE65F" w:rsidR="00DB5D0C" w:rsidRDefault="00D70635" w:rsidP="004961D0">
      <w:pPr>
        <w:pStyle w:val="Estilo12ptPrimeralnea05cm"/>
        <w:rPr>
          <w:iCs/>
        </w:rPr>
      </w:pPr>
      <w:r>
        <w:rPr>
          <w:iCs/>
        </w:rPr>
        <w:t xml:space="preserve">A día de hoy, podemos encontrar distintas familias de wavelets, para las </w:t>
      </w:r>
      <w:r>
        <w:rPr>
          <w:iCs/>
        </w:rPr>
        <w:lastRenderedPageBreak/>
        <w:t xml:space="preserve">cuales aún no se ha definido un criterio que evalúe su calidad puesto que depende en gran parte de la aplicación y características que se requieran. Las más reconocidas son: </w:t>
      </w:r>
      <w:r w:rsidR="00797112">
        <w:rPr>
          <w:iCs/>
        </w:rPr>
        <w:t xml:space="preserve">Haar, Daubechies, Coiflets, Symlets, Biortogonales, Meyer, Mexican hat, Shannon y Morlet. </w:t>
      </w:r>
    </w:p>
    <w:p w14:paraId="1143BFB9" w14:textId="150035B0" w:rsidR="00EA0067" w:rsidRDefault="00EA0067" w:rsidP="004961D0">
      <w:pPr>
        <w:pStyle w:val="Estilo12ptPrimeralnea05cm"/>
        <w:rPr>
          <w:iCs/>
        </w:rPr>
      </w:pPr>
      <w:r>
        <w:rPr>
          <w:iCs/>
        </w:rPr>
        <w:t xml:space="preserve">Para el algoritmo propuesto vamos a centrarnos en la DWT, que es cualquier transformada wavelet en la cual sus funciones son discretizadas. </w:t>
      </w:r>
      <w:r w:rsidR="007036B7">
        <w:rPr>
          <w:iCs/>
        </w:rPr>
        <w:t>La DWT se emplea en la reducción del ruido de imágenes. Esta técnica permite reducir la magnitud de cada coeficiente wavelet a un valor concreto en función del nivel del ruido que se estime de la señal. Uno de los métodos más empleados para la reducción del ruido es la designación de un umbral (</w:t>
      </w:r>
      <w:r w:rsidR="007036B7">
        <w:rPr>
          <w:iCs/>
        </w:rPr>
        <w:sym w:font="Symbol" w:char="F06C"/>
      </w:r>
      <w:r w:rsidR="008B06C8">
        <w:rPr>
          <w:iCs/>
        </w:rPr>
        <w:t xml:space="preserve">). Una vez definido el umbral, los valores que quedan por debajo se eliminan (umbral duro o “hard-threshold”) o se reducen en magnitud (umbral suave o “soft-threshold”). </w:t>
      </w:r>
    </w:p>
    <w:p w14:paraId="7226734E" w14:textId="02273815" w:rsidR="00693C8F" w:rsidRPr="003803D9" w:rsidRDefault="00693C8F" w:rsidP="004961D0">
      <w:pPr>
        <w:pStyle w:val="Estilo12ptPrimeralnea05cm"/>
        <w:rPr>
          <w:iCs/>
        </w:rPr>
      </w:pPr>
      <w:r>
        <w:rPr>
          <w:iCs/>
        </w:rPr>
        <w:t>En primer lugar</w:t>
      </w:r>
      <w:r w:rsidR="0024009B">
        <w:rPr>
          <w:iCs/>
        </w:rPr>
        <w:t>,</w:t>
      </w:r>
      <w:r>
        <w:rPr>
          <w:iCs/>
        </w:rPr>
        <w:t xml:space="preserve"> para poder reducir el ruido </w:t>
      </w:r>
      <w:r w:rsidR="0024009B">
        <w:rPr>
          <w:iCs/>
        </w:rPr>
        <w:t xml:space="preserve">hay que calcular la DWT de la señal. Después se procede a seleccionar el umbral para poder reducir los coeficientes de menor energía. </w:t>
      </w:r>
      <w:r w:rsidR="00005C22">
        <w:rPr>
          <w:iCs/>
        </w:rPr>
        <w:t>Se pueden diferenciar dos métodos para la reducción del ruido por selección de umbral: umbrales globales que son aquellos que definen un valor fijo para ser aplicados a todos los coeficientes wavelet, mientras que los umbrales recursivos escogen un valor distinto para cada resolución.</w:t>
      </w:r>
      <w:bookmarkStart w:id="113" w:name="_GoBack"/>
      <w:bookmarkEnd w:id="113"/>
    </w:p>
    <w:p w14:paraId="3E63BA5C" w14:textId="77777777" w:rsidR="006B6DA8" w:rsidRPr="003803D9" w:rsidRDefault="006B6DA8" w:rsidP="003803D9">
      <w:pPr>
        <w:pStyle w:val="Estilo12ptPrimeralnea05cm"/>
        <w:rPr>
          <w:iCs/>
        </w:rPr>
      </w:pPr>
    </w:p>
    <w:p w14:paraId="12F13EDB" w14:textId="77777777" w:rsidR="006B6DA8" w:rsidRPr="006A47EA" w:rsidRDefault="006B6DA8" w:rsidP="006B6DA8">
      <w:pPr>
        <w:jc w:val="both"/>
        <w:rPr>
          <w:rFonts w:ascii="Book Antiqua" w:hAnsi="Book Antiqua"/>
        </w:rPr>
      </w:pPr>
    </w:p>
    <w:p w14:paraId="0EE1DCE0" w14:textId="77777777" w:rsidR="007A21DF" w:rsidRDefault="007A21DF" w:rsidP="007A21DF">
      <w:pPr>
        <w:spacing w:after="200" w:line="276" w:lineRule="auto"/>
        <w:rPr>
          <w:rFonts w:ascii="Book Antiqua" w:hAnsi="Book Antiqua"/>
        </w:rPr>
      </w:pPr>
    </w:p>
    <w:p w14:paraId="09E341A3" w14:textId="77777777" w:rsidR="007A21DF" w:rsidRPr="00F0497C" w:rsidRDefault="007A21DF" w:rsidP="00F0497C">
      <w:pPr>
        <w:pStyle w:val="Ttulo1"/>
        <w:numPr>
          <w:ilvl w:val="0"/>
          <w:numId w:val="1"/>
        </w:numPr>
        <w:spacing w:after="720"/>
        <w:ind w:left="357" w:hanging="357"/>
      </w:pPr>
      <w:bookmarkStart w:id="114" w:name="_Toc484586167"/>
      <w:r w:rsidRPr="00F0497C">
        <w:lastRenderedPageBreak/>
        <w:t>EXPERIMENTOS</w:t>
      </w:r>
      <w:bookmarkEnd w:id="114"/>
    </w:p>
    <w:p w14:paraId="6E59CFE5" w14:textId="77777777" w:rsidR="007A21DF" w:rsidRDefault="007A21DF" w:rsidP="007A21DF">
      <w:pPr>
        <w:rPr>
          <w:rFonts w:ascii="Book Antiqua" w:hAnsi="Book Antiqua"/>
          <w:b/>
          <w:sz w:val="32"/>
          <w:u w:val="single"/>
        </w:rPr>
      </w:pPr>
    </w:p>
    <w:p w14:paraId="0689818D" w14:textId="77777777" w:rsidR="007A21DF" w:rsidRDefault="007A21DF" w:rsidP="007A21DF">
      <w:pPr>
        <w:rPr>
          <w:rFonts w:ascii="Book Antiqua" w:hAnsi="Book Antiqua"/>
        </w:rPr>
      </w:pPr>
      <w:r>
        <w:rPr>
          <w:rFonts w:ascii="Book Antiqua" w:hAnsi="Book Antiqua"/>
        </w:rPr>
        <w:t>En este capítulo vamos a proceder a la explicación de los experimentos llevados a cabo.</w:t>
      </w:r>
    </w:p>
    <w:p w14:paraId="643BAD5A" w14:textId="77777777" w:rsidR="007A21DF" w:rsidRDefault="007A21DF" w:rsidP="007A21DF">
      <w:pPr>
        <w:rPr>
          <w:rFonts w:ascii="Book Antiqua" w:hAnsi="Book Antiqua"/>
        </w:rPr>
      </w:pPr>
    </w:p>
    <w:p w14:paraId="60763933" w14:textId="77777777" w:rsidR="007A21DF" w:rsidRDefault="007A21DF" w:rsidP="007A21DF">
      <w:pPr>
        <w:rPr>
          <w:rFonts w:ascii="Book Antiqua" w:hAnsi="Book Antiqua"/>
        </w:rPr>
      </w:pPr>
      <w:r>
        <w:rPr>
          <w:rFonts w:ascii="Book Antiqua" w:hAnsi="Book Antiqua"/>
        </w:rPr>
        <w:t xml:space="preserve">Para poner un poco en contexto, se han realizado 5 experimentos que se van a diferenciar entre IDENTIFICACIÓN (Experimento 1) y MANIPULACIÓN (Experimentos 2, 3, 4 y 5). </w:t>
      </w:r>
    </w:p>
    <w:p w14:paraId="327D3BC2" w14:textId="77777777" w:rsidR="007A21DF" w:rsidRDefault="007A21DF" w:rsidP="007A21DF">
      <w:pPr>
        <w:rPr>
          <w:rFonts w:ascii="Book Antiqua" w:hAnsi="Book Antiqua"/>
        </w:rPr>
      </w:pPr>
    </w:p>
    <w:p w14:paraId="096A6057" w14:textId="77777777" w:rsidR="007A21DF" w:rsidRPr="00712809" w:rsidRDefault="007A21DF" w:rsidP="007A21DF">
      <w:pPr>
        <w:ind w:firstLine="709"/>
        <w:rPr>
          <w:rFonts w:ascii="Book Antiqua" w:hAnsi="Book Antiqua"/>
          <w:b/>
        </w:rPr>
      </w:pPr>
      <w:r w:rsidRPr="007628A5">
        <w:rPr>
          <w:rFonts w:ascii="Book Antiqua" w:hAnsi="Book Antiqua"/>
          <w:b/>
        </w:rPr>
        <w:t xml:space="preserve">5.1 </w:t>
      </w:r>
      <w:r w:rsidRPr="00712809">
        <w:rPr>
          <w:rFonts w:ascii="Book Antiqua" w:hAnsi="Book Antiqua"/>
          <w:b/>
        </w:rPr>
        <w:t>IDENTIFICACI</w:t>
      </w:r>
      <w:r w:rsidRPr="007628A5">
        <w:rPr>
          <w:rFonts w:ascii="Book Antiqua" w:hAnsi="Book Antiqua"/>
          <w:b/>
        </w:rPr>
        <w:t>ÓN</w:t>
      </w:r>
    </w:p>
    <w:p w14:paraId="50FE9B6F" w14:textId="77777777" w:rsidR="007A21DF" w:rsidRDefault="007A21DF" w:rsidP="007A21DF">
      <w:pPr>
        <w:rPr>
          <w:rFonts w:ascii="Book Antiqua" w:hAnsi="Book Antiqua"/>
        </w:rPr>
      </w:pPr>
    </w:p>
    <w:p w14:paraId="529DC325" w14:textId="77777777" w:rsidR="007A21DF" w:rsidRDefault="007A21DF" w:rsidP="007A21DF">
      <w:pPr>
        <w:ind w:firstLine="709"/>
        <w:rPr>
          <w:rFonts w:ascii="Book Antiqua" w:hAnsi="Book Antiqua"/>
        </w:rPr>
      </w:pPr>
      <w:r>
        <w:rPr>
          <w:rFonts w:ascii="Book Antiqua" w:hAnsi="Book Antiqua"/>
        </w:rPr>
        <w:t>5.1.1 Experimento 1</w:t>
      </w:r>
    </w:p>
    <w:p w14:paraId="095449C5" w14:textId="77777777" w:rsidR="007A21DF" w:rsidRDefault="007A21DF" w:rsidP="007A21DF">
      <w:pPr>
        <w:ind w:firstLine="709"/>
        <w:rPr>
          <w:rFonts w:ascii="Book Antiqua" w:hAnsi="Book Antiqua"/>
        </w:rPr>
      </w:pPr>
    </w:p>
    <w:p w14:paraId="019ED08E" w14:textId="77777777" w:rsidR="007A21DF" w:rsidRDefault="007A21DF" w:rsidP="007A21DF">
      <w:pPr>
        <w:jc w:val="both"/>
        <w:rPr>
          <w:rFonts w:ascii="Book Antiqua" w:hAnsi="Book Antiqua"/>
        </w:rPr>
      </w:pPr>
      <w:r>
        <w:rPr>
          <w:rFonts w:ascii="Book Antiqua" w:hAnsi="Book Antiqua"/>
        </w:rPr>
        <w:t>El dataset proporcionado [REFERENCIA] fue dividido de la siguiente manera para el Experimento 1:</w:t>
      </w:r>
    </w:p>
    <w:p w14:paraId="44B37DB9" w14:textId="77777777" w:rsidR="007A21DF" w:rsidRDefault="007A21DF" w:rsidP="007A21DF">
      <w:pPr>
        <w:jc w:val="both"/>
        <w:rPr>
          <w:rFonts w:ascii="Book Antiqua" w:hAnsi="Book Antiqua"/>
        </w:rPr>
      </w:pPr>
    </w:p>
    <w:p w14:paraId="34EB0D82" w14:textId="77777777" w:rsidR="007A21DF" w:rsidRDefault="007A21DF" w:rsidP="007A21DF">
      <w:pPr>
        <w:jc w:val="both"/>
        <w:rPr>
          <w:rFonts w:ascii="Book Antiqua" w:hAnsi="Book Antiqua"/>
        </w:rPr>
      </w:pPr>
      <w:r>
        <w:rPr>
          <w:rFonts w:ascii="Book Antiqua" w:hAnsi="Book Antiqua"/>
        </w:rPr>
        <w:t>En primer lugar 3 carpetas, Result, Train y Test respectivamente. En la primera carpeta (Result) una vez ejecutado el código se almacenan los resultados obtenidos. La segunda carpeta (Train) está formada por 10 carpetas que corresponden a 10 marcas de dispositivos móviles, dentro de las cuales se encuentra otra carpeta con el modelo/os correspondientes a la marca, que a su vez contienen 100 imágenes para realizar el entrenamiento. Por último, la tercera carpeta (Test) está formada por 100 imágenes, que corresponden a 10 imágenes de los modelos de los dispositivos móviles de la carpeta Train para testear.</w:t>
      </w:r>
    </w:p>
    <w:p w14:paraId="3871F75D" w14:textId="77777777" w:rsidR="007A21DF" w:rsidRDefault="007A21DF" w:rsidP="007A21DF">
      <w:pPr>
        <w:rPr>
          <w:rFonts w:ascii="Book Antiqua" w:hAnsi="Book Antiqua"/>
        </w:rPr>
      </w:pPr>
    </w:p>
    <w:p w14:paraId="072B7B0A" w14:textId="77777777" w:rsidR="007A21DF" w:rsidRPr="00712809" w:rsidRDefault="007A21DF" w:rsidP="007A21DF">
      <w:pPr>
        <w:rPr>
          <w:rFonts w:ascii="Book Antiqua" w:hAnsi="Book Antiqua"/>
          <w:b/>
        </w:rPr>
      </w:pPr>
      <w:r>
        <w:rPr>
          <w:rFonts w:ascii="Book Antiqua" w:hAnsi="Book Antiqua"/>
        </w:rPr>
        <w:t xml:space="preserve"> </w:t>
      </w:r>
    </w:p>
    <w:p w14:paraId="2A1BD05A" w14:textId="77777777" w:rsidR="007A21DF" w:rsidRDefault="007A21DF" w:rsidP="007A21DF">
      <w:pPr>
        <w:ind w:firstLine="709"/>
        <w:rPr>
          <w:rFonts w:ascii="Book Antiqua" w:hAnsi="Book Antiqua"/>
          <w:b/>
        </w:rPr>
      </w:pPr>
      <w:r w:rsidRPr="00712809">
        <w:rPr>
          <w:rFonts w:ascii="Book Antiqua" w:hAnsi="Book Antiqua"/>
          <w:b/>
        </w:rPr>
        <w:t>5.2 MANIPULACIÓN</w:t>
      </w:r>
    </w:p>
    <w:p w14:paraId="0814DC7F" w14:textId="77777777" w:rsidR="007A21DF" w:rsidRDefault="007A21DF" w:rsidP="007A21DF">
      <w:pPr>
        <w:rPr>
          <w:rFonts w:ascii="Book Antiqua" w:hAnsi="Book Antiqua"/>
          <w:b/>
        </w:rPr>
      </w:pPr>
    </w:p>
    <w:p w14:paraId="235BB8C6" w14:textId="77777777" w:rsidR="007A21DF" w:rsidRDefault="007A21DF" w:rsidP="007A21DF">
      <w:pPr>
        <w:ind w:firstLine="709"/>
        <w:rPr>
          <w:rFonts w:ascii="Book Antiqua" w:hAnsi="Book Antiqua"/>
        </w:rPr>
      </w:pPr>
      <w:r>
        <w:rPr>
          <w:rFonts w:ascii="Book Antiqua" w:hAnsi="Book Antiqua"/>
        </w:rPr>
        <w:t>5.2.1 Experimento 2</w:t>
      </w:r>
    </w:p>
    <w:p w14:paraId="10CC4618" w14:textId="77777777" w:rsidR="007A21DF" w:rsidRDefault="007A21DF" w:rsidP="007A21DF">
      <w:pPr>
        <w:rPr>
          <w:rFonts w:ascii="Book Antiqua" w:hAnsi="Book Antiqua"/>
        </w:rPr>
      </w:pPr>
    </w:p>
    <w:p w14:paraId="07A9C91C" w14:textId="77777777" w:rsidR="007A21DF" w:rsidRDefault="007A21DF" w:rsidP="007A21DF">
      <w:pPr>
        <w:jc w:val="both"/>
        <w:rPr>
          <w:rFonts w:ascii="Book Antiqua" w:hAnsi="Book Antiqua"/>
        </w:rPr>
      </w:pPr>
      <w:r>
        <w:rPr>
          <w:rFonts w:ascii="Book Antiqua" w:hAnsi="Book Antiqua"/>
        </w:rPr>
        <w:t>Con el dataset de este experimento [REFERENCIA] se han podido llevar a cabo 9 experimentos distintos. (FORMATO TIFF)</w:t>
      </w:r>
    </w:p>
    <w:p w14:paraId="1794E81A" w14:textId="77777777" w:rsidR="007A21DF" w:rsidRDefault="007A21DF" w:rsidP="007A21DF">
      <w:pPr>
        <w:jc w:val="both"/>
        <w:rPr>
          <w:rFonts w:ascii="Book Antiqua" w:hAnsi="Book Antiqua"/>
        </w:rPr>
      </w:pPr>
    </w:p>
    <w:p w14:paraId="4698F860" w14:textId="77777777" w:rsidR="007A21DF" w:rsidRDefault="007A21DF" w:rsidP="007A21DF">
      <w:pPr>
        <w:jc w:val="both"/>
        <w:rPr>
          <w:rFonts w:ascii="Book Antiqua" w:hAnsi="Book Antiqua"/>
        </w:rPr>
      </w:pPr>
      <w:r>
        <w:rPr>
          <w:rFonts w:ascii="Book Antiqua" w:hAnsi="Book Antiqua"/>
        </w:rPr>
        <w:t>La estructura es la siguiente:</w:t>
      </w:r>
    </w:p>
    <w:p w14:paraId="757D46ED" w14:textId="77777777" w:rsidR="007A21DF" w:rsidRDefault="007A21DF" w:rsidP="007A21DF">
      <w:pPr>
        <w:jc w:val="both"/>
        <w:rPr>
          <w:rFonts w:ascii="Book Antiqua" w:hAnsi="Book Antiqua"/>
        </w:rPr>
      </w:pPr>
    </w:p>
    <w:p w14:paraId="6216D9F2" w14:textId="77777777" w:rsidR="007A21DF" w:rsidRDefault="007A21DF" w:rsidP="007A21DF">
      <w:pPr>
        <w:jc w:val="both"/>
        <w:rPr>
          <w:rFonts w:ascii="Book Antiqua" w:hAnsi="Book Antiqua"/>
        </w:rPr>
      </w:pPr>
      <w:r>
        <w:rPr>
          <w:rFonts w:ascii="Book Antiqua" w:hAnsi="Book Antiqua"/>
        </w:rPr>
        <w:t xml:space="preserve">Tenemos 9 carpetas (Experimento2_1 a Experimento 2_9) correspondientes a este experimento cada una organizada en 3 carpetas, Result, Train y Test respectivamente. En la primera carpeta (Result) una vez ejecutado el código se almacenan los resultados obtenidos en cada uno de los 9 experimentos. Posteriormente las carpetas Test y Train están divididas cada una en otras dos carpetas llamadas Original y Manipulada. En Train contamos con un total de </w:t>
      </w:r>
      <w:r>
        <w:rPr>
          <w:rFonts w:ascii="Book Antiqua" w:hAnsi="Book Antiqua"/>
        </w:rPr>
        <w:lastRenderedPageBreak/>
        <w:t>112 imágenes por experimento para la carpeta Original y otras 112 imágenes para la carpeta Manipulada, las cuales se emplearán para el entrenamiento. En último lugar tenemos la carpeta Test dividida también en Original y Manipulada que cuenta con 32 imágenes para cada una de las dichas carpetas para testear.</w:t>
      </w:r>
    </w:p>
    <w:p w14:paraId="21B40FD4" w14:textId="77777777" w:rsidR="007A21DF" w:rsidRDefault="007A21DF" w:rsidP="007A21DF">
      <w:pPr>
        <w:jc w:val="both"/>
        <w:rPr>
          <w:rFonts w:ascii="Book Antiqua" w:hAnsi="Book Antiqua"/>
        </w:rPr>
      </w:pPr>
    </w:p>
    <w:p w14:paraId="13CFF59C" w14:textId="77777777" w:rsidR="007A21DF" w:rsidRDefault="007A21DF" w:rsidP="007A21DF">
      <w:pPr>
        <w:jc w:val="both"/>
        <w:rPr>
          <w:rFonts w:ascii="Book Antiqua" w:hAnsi="Book Antiqua"/>
        </w:rPr>
      </w:pPr>
      <w:r>
        <w:rPr>
          <w:rFonts w:ascii="Book Antiqua" w:hAnsi="Book Antiqua"/>
        </w:rPr>
        <w:t>Para organizar qué imágenes iban destinadas a cada experimento se realizó una tabla, distribuida de la siguiente manera para las carpetas proporcionadas por el dataset:</w:t>
      </w:r>
    </w:p>
    <w:p w14:paraId="2C0E20FD" w14:textId="77777777" w:rsidR="007A21DF" w:rsidRDefault="007A21DF" w:rsidP="007A21DF">
      <w:pPr>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215AC906"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3514500B"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674F906F"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7264D560"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Nº EXPERIMENTO</w:t>
            </w:r>
          </w:p>
        </w:tc>
      </w:tr>
      <w:tr w:rsidR="007A21DF" w14:paraId="05964596" w14:textId="77777777" w:rsidTr="002E53B7">
        <w:tc>
          <w:tcPr>
            <w:tcW w:w="2881" w:type="dxa"/>
            <w:tcBorders>
              <w:top w:val="single" w:sz="18" w:space="0" w:color="auto"/>
              <w:left w:val="single" w:sz="18" w:space="0" w:color="auto"/>
              <w:right w:val="single" w:sz="18" w:space="0" w:color="auto"/>
            </w:tcBorders>
          </w:tcPr>
          <w:p w14:paraId="32DEBC7A" w14:textId="77777777" w:rsidR="007A21DF" w:rsidRDefault="007A21DF" w:rsidP="002E53B7">
            <w:pPr>
              <w:jc w:val="center"/>
              <w:rPr>
                <w:rFonts w:ascii="Book Antiqua" w:hAnsi="Book Antiqua"/>
              </w:rPr>
            </w:pPr>
            <w:r>
              <w:rPr>
                <w:rFonts w:ascii="Book Antiqua" w:hAnsi="Book Antiqua"/>
              </w:rPr>
              <w:t>3 -9</w:t>
            </w:r>
          </w:p>
        </w:tc>
        <w:tc>
          <w:tcPr>
            <w:tcW w:w="2882" w:type="dxa"/>
            <w:tcBorders>
              <w:top w:val="single" w:sz="18" w:space="0" w:color="auto"/>
              <w:left w:val="single" w:sz="18" w:space="0" w:color="auto"/>
              <w:right w:val="single" w:sz="18" w:space="0" w:color="auto"/>
            </w:tcBorders>
          </w:tcPr>
          <w:p w14:paraId="25F1713C"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3A91C744" w14:textId="77777777" w:rsidR="007A21DF" w:rsidRDefault="007A21DF" w:rsidP="002E53B7">
            <w:pPr>
              <w:jc w:val="center"/>
              <w:rPr>
                <w:rFonts w:ascii="Book Antiqua" w:hAnsi="Book Antiqua"/>
              </w:rPr>
            </w:pPr>
            <w:r>
              <w:rPr>
                <w:rFonts w:ascii="Book Antiqua" w:hAnsi="Book Antiqua"/>
              </w:rPr>
              <w:t>Experimento2_1</w:t>
            </w:r>
          </w:p>
        </w:tc>
      </w:tr>
      <w:tr w:rsidR="007A21DF" w14:paraId="2787E0A9" w14:textId="77777777" w:rsidTr="002E53B7">
        <w:tc>
          <w:tcPr>
            <w:tcW w:w="2881" w:type="dxa"/>
            <w:tcBorders>
              <w:left w:val="single" w:sz="18" w:space="0" w:color="auto"/>
              <w:right w:val="single" w:sz="18" w:space="0" w:color="auto"/>
            </w:tcBorders>
          </w:tcPr>
          <w:p w14:paraId="70F842B6" w14:textId="77777777" w:rsidR="007A21DF" w:rsidRDefault="007A21DF" w:rsidP="002E53B7">
            <w:pPr>
              <w:jc w:val="center"/>
              <w:rPr>
                <w:rFonts w:ascii="Book Antiqua" w:hAnsi="Book Antiqua"/>
              </w:rPr>
            </w:pPr>
            <w:r>
              <w:rPr>
                <w:rFonts w:ascii="Book Antiqua" w:hAnsi="Book Antiqua"/>
              </w:rPr>
              <w:t>1-2, 5-9</w:t>
            </w:r>
          </w:p>
        </w:tc>
        <w:tc>
          <w:tcPr>
            <w:tcW w:w="2882" w:type="dxa"/>
            <w:tcBorders>
              <w:left w:val="single" w:sz="18" w:space="0" w:color="auto"/>
              <w:right w:val="single" w:sz="18" w:space="0" w:color="auto"/>
            </w:tcBorders>
          </w:tcPr>
          <w:p w14:paraId="7F243B4C"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2C03C421" w14:textId="77777777" w:rsidR="007A21DF" w:rsidRDefault="007A21DF" w:rsidP="002E53B7">
            <w:pPr>
              <w:jc w:val="center"/>
              <w:rPr>
                <w:rFonts w:ascii="Book Antiqua" w:hAnsi="Book Antiqua"/>
              </w:rPr>
            </w:pPr>
            <w:r>
              <w:rPr>
                <w:rFonts w:ascii="Book Antiqua" w:hAnsi="Book Antiqua"/>
              </w:rPr>
              <w:t>Experimento2_2</w:t>
            </w:r>
          </w:p>
        </w:tc>
      </w:tr>
      <w:tr w:rsidR="007A21DF" w14:paraId="1D6C7D47" w14:textId="77777777" w:rsidTr="002E53B7">
        <w:tc>
          <w:tcPr>
            <w:tcW w:w="2881" w:type="dxa"/>
            <w:tcBorders>
              <w:left w:val="single" w:sz="18" w:space="0" w:color="auto"/>
              <w:right w:val="single" w:sz="18" w:space="0" w:color="auto"/>
            </w:tcBorders>
          </w:tcPr>
          <w:p w14:paraId="22C26F7D" w14:textId="77777777" w:rsidR="007A21DF" w:rsidRDefault="007A21DF" w:rsidP="002E53B7">
            <w:pPr>
              <w:jc w:val="center"/>
              <w:rPr>
                <w:rFonts w:ascii="Book Antiqua" w:hAnsi="Book Antiqua"/>
              </w:rPr>
            </w:pPr>
            <w:r>
              <w:rPr>
                <w:rFonts w:ascii="Book Antiqua" w:hAnsi="Book Antiqua"/>
              </w:rPr>
              <w:t>1-4, 7-9</w:t>
            </w:r>
          </w:p>
        </w:tc>
        <w:tc>
          <w:tcPr>
            <w:tcW w:w="2882" w:type="dxa"/>
            <w:tcBorders>
              <w:left w:val="single" w:sz="18" w:space="0" w:color="auto"/>
              <w:right w:val="single" w:sz="18" w:space="0" w:color="auto"/>
            </w:tcBorders>
          </w:tcPr>
          <w:p w14:paraId="183BDBD0"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4B6C8664" w14:textId="77777777" w:rsidR="007A21DF" w:rsidRDefault="007A21DF" w:rsidP="002E53B7">
            <w:pPr>
              <w:jc w:val="center"/>
              <w:rPr>
                <w:rFonts w:ascii="Book Antiqua" w:hAnsi="Book Antiqua"/>
              </w:rPr>
            </w:pPr>
            <w:r>
              <w:rPr>
                <w:rFonts w:ascii="Book Antiqua" w:hAnsi="Book Antiqua"/>
              </w:rPr>
              <w:t>Experimento2_3</w:t>
            </w:r>
          </w:p>
        </w:tc>
      </w:tr>
      <w:tr w:rsidR="007A21DF" w14:paraId="102C1CDC" w14:textId="77777777" w:rsidTr="002E53B7">
        <w:tc>
          <w:tcPr>
            <w:tcW w:w="2881" w:type="dxa"/>
            <w:tcBorders>
              <w:left w:val="single" w:sz="18" w:space="0" w:color="auto"/>
              <w:right w:val="single" w:sz="18" w:space="0" w:color="auto"/>
            </w:tcBorders>
          </w:tcPr>
          <w:p w14:paraId="660EC330" w14:textId="77777777" w:rsidR="007A21DF" w:rsidRDefault="007A21DF" w:rsidP="002E53B7">
            <w:pPr>
              <w:jc w:val="center"/>
              <w:rPr>
                <w:rFonts w:ascii="Book Antiqua" w:hAnsi="Book Antiqua"/>
              </w:rPr>
            </w:pPr>
            <w:r>
              <w:rPr>
                <w:rFonts w:ascii="Book Antiqua" w:hAnsi="Book Antiqua"/>
              </w:rPr>
              <w:t>1-6, 9</w:t>
            </w:r>
          </w:p>
        </w:tc>
        <w:tc>
          <w:tcPr>
            <w:tcW w:w="2882" w:type="dxa"/>
            <w:tcBorders>
              <w:left w:val="single" w:sz="18" w:space="0" w:color="auto"/>
              <w:right w:val="single" w:sz="18" w:space="0" w:color="auto"/>
            </w:tcBorders>
          </w:tcPr>
          <w:p w14:paraId="5F6303B1"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749195C8" w14:textId="77777777" w:rsidR="007A21DF" w:rsidRDefault="007A21DF" w:rsidP="002E53B7">
            <w:pPr>
              <w:jc w:val="center"/>
              <w:rPr>
                <w:rFonts w:ascii="Book Antiqua" w:hAnsi="Book Antiqua"/>
              </w:rPr>
            </w:pPr>
            <w:r>
              <w:rPr>
                <w:rFonts w:ascii="Book Antiqua" w:hAnsi="Book Antiqua"/>
              </w:rPr>
              <w:t>Experimento2_4</w:t>
            </w:r>
          </w:p>
        </w:tc>
      </w:tr>
      <w:tr w:rsidR="007A21DF" w14:paraId="68AAE645" w14:textId="77777777" w:rsidTr="002E53B7">
        <w:tc>
          <w:tcPr>
            <w:tcW w:w="2881" w:type="dxa"/>
            <w:tcBorders>
              <w:left w:val="single" w:sz="18" w:space="0" w:color="auto"/>
              <w:right w:val="single" w:sz="18" w:space="0" w:color="auto"/>
            </w:tcBorders>
          </w:tcPr>
          <w:p w14:paraId="075BD980" w14:textId="77777777" w:rsidR="007A21DF" w:rsidRDefault="007A21DF" w:rsidP="002E53B7">
            <w:pPr>
              <w:jc w:val="center"/>
              <w:rPr>
                <w:rFonts w:ascii="Book Antiqua" w:hAnsi="Book Antiqua"/>
              </w:rPr>
            </w:pPr>
            <w:r>
              <w:rPr>
                <w:rFonts w:ascii="Book Antiqua" w:hAnsi="Book Antiqua"/>
              </w:rPr>
              <w:t>1-7</w:t>
            </w:r>
          </w:p>
        </w:tc>
        <w:tc>
          <w:tcPr>
            <w:tcW w:w="2882" w:type="dxa"/>
            <w:tcBorders>
              <w:left w:val="single" w:sz="18" w:space="0" w:color="auto"/>
              <w:right w:val="single" w:sz="18" w:space="0" w:color="auto"/>
            </w:tcBorders>
          </w:tcPr>
          <w:p w14:paraId="69B3B21A" w14:textId="77777777" w:rsidR="007A21DF" w:rsidRDefault="007A21DF" w:rsidP="002E53B7">
            <w:pPr>
              <w:jc w:val="center"/>
              <w:rPr>
                <w:rFonts w:ascii="Book Antiqua" w:hAnsi="Book Antiqua"/>
              </w:rPr>
            </w:pPr>
            <w:r>
              <w:rPr>
                <w:rFonts w:ascii="Book Antiqua" w:hAnsi="Book Antiqua"/>
              </w:rPr>
              <w:t>8-9</w:t>
            </w:r>
          </w:p>
        </w:tc>
        <w:tc>
          <w:tcPr>
            <w:tcW w:w="2882" w:type="dxa"/>
            <w:tcBorders>
              <w:left w:val="single" w:sz="18" w:space="0" w:color="auto"/>
              <w:right w:val="single" w:sz="18" w:space="0" w:color="auto"/>
            </w:tcBorders>
          </w:tcPr>
          <w:p w14:paraId="2DC48EE6" w14:textId="77777777" w:rsidR="007A21DF" w:rsidRDefault="007A21DF" w:rsidP="002E53B7">
            <w:pPr>
              <w:jc w:val="center"/>
              <w:rPr>
                <w:rFonts w:ascii="Book Antiqua" w:hAnsi="Book Antiqua"/>
              </w:rPr>
            </w:pPr>
            <w:r>
              <w:rPr>
                <w:rFonts w:ascii="Book Antiqua" w:hAnsi="Book Antiqua"/>
              </w:rPr>
              <w:t>Experimento2_5</w:t>
            </w:r>
          </w:p>
        </w:tc>
      </w:tr>
      <w:tr w:rsidR="007A21DF" w14:paraId="0AADFC5D" w14:textId="77777777" w:rsidTr="002E53B7">
        <w:tc>
          <w:tcPr>
            <w:tcW w:w="2881" w:type="dxa"/>
            <w:tcBorders>
              <w:left w:val="single" w:sz="18" w:space="0" w:color="auto"/>
              <w:right w:val="single" w:sz="18" w:space="0" w:color="auto"/>
            </w:tcBorders>
          </w:tcPr>
          <w:p w14:paraId="7F50C14D"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581497D0" w14:textId="77777777" w:rsidR="007A21DF" w:rsidRDefault="007A21DF" w:rsidP="002E53B7">
            <w:pPr>
              <w:jc w:val="center"/>
              <w:rPr>
                <w:rFonts w:ascii="Book Antiqua" w:hAnsi="Book Antiqua"/>
              </w:rPr>
            </w:pPr>
            <w:r>
              <w:rPr>
                <w:rFonts w:ascii="Book Antiqua" w:hAnsi="Book Antiqua"/>
              </w:rPr>
              <w:t>1,9</w:t>
            </w:r>
          </w:p>
        </w:tc>
        <w:tc>
          <w:tcPr>
            <w:tcW w:w="2882" w:type="dxa"/>
            <w:tcBorders>
              <w:left w:val="single" w:sz="18" w:space="0" w:color="auto"/>
              <w:right w:val="single" w:sz="18" w:space="0" w:color="auto"/>
            </w:tcBorders>
          </w:tcPr>
          <w:p w14:paraId="2910F5AF" w14:textId="77777777" w:rsidR="007A21DF" w:rsidRDefault="007A21DF" w:rsidP="002E53B7">
            <w:pPr>
              <w:jc w:val="center"/>
              <w:rPr>
                <w:rFonts w:ascii="Book Antiqua" w:hAnsi="Book Antiqua"/>
              </w:rPr>
            </w:pPr>
            <w:r>
              <w:rPr>
                <w:rFonts w:ascii="Book Antiqua" w:hAnsi="Book Antiqua"/>
              </w:rPr>
              <w:t>Experimento2_6</w:t>
            </w:r>
          </w:p>
        </w:tc>
      </w:tr>
      <w:tr w:rsidR="007A21DF" w14:paraId="453B91CA" w14:textId="77777777" w:rsidTr="002E53B7">
        <w:tc>
          <w:tcPr>
            <w:tcW w:w="2881" w:type="dxa"/>
            <w:tcBorders>
              <w:left w:val="single" w:sz="18" w:space="0" w:color="auto"/>
              <w:right w:val="single" w:sz="18" w:space="0" w:color="auto"/>
            </w:tcBorders>
          </w:tcPr>
          <w:p w14:paraId="4FB741B1" w14:textId="77777777" w:rsidR="007A21DF" w:rsidRDefault="007A21DF" w:rsidP="002E53B7">
            <w:pPr>
              <w:jc w:val="center"/>
              <w:rPr>
                <w:rFonts w:ascii="Book Antiqua" w:hAnsi="Book Antiqua"/>
              </w:rPr>
            </w:pPr>
            <w:r>
              <w:rPr>
                <w:rFonts w:ascii="Book Antiqua" w:hAnsi="Book Antiqua"/>
              </w:rPr>
              <w:t>1, 3-7, 9</w:t>
            </w:r>
          </w:p>
        </w:tc>
        <w:tc>
          <w:tcPr>
            <w:tcW w:w="2882" w:type="dxa"/>
            <w:tcBorders>
              <w:left w:val="single" w:sz="18" w:space="0" w:color="auto"/>
              <w:right w:val="single" w:sz="18" w:space="0" w:color="auto"/>
            </w:tcBorders>
          </w:tcPr>
          <w:p w14:paraId="44600F33"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3433E095" w14:textId="77777777" w:rsidR="007A21DF" w:rsidRDefault="007A21DF" w:rsidP="002E53B7">
            <w:pPr>
              <w:jc w:val="center"/>
              <w:rPr>
                <w:rFonts w:ascii="Book Antiqua" w:hAnsi="Book Antiqua"/>
              </w:rPr>
            </w:pPr>
            <w:r>
              <w:rPr>
                <w:rFonts w:ascii="Book Antiqua" w:hAnsi="Book Antiqua"/>
              </w:rPr>
              <w:t>Experimento2_7</w:t>
            </w:r>
          </w:p>
        </w:tc>
      </w:tr>
      <w:tr w:rsidR="007A21DF" w14:paraId="691CE5FC" w14:textId="77777777" w:rsidTr="002E53B7">
        <w:tc>
          <w:tcPr>
            <w:tcW w:w="2881" w:type="dxa"/>
            <w:tcBorders>
              <w:left w:val="single" w:sz="18" w:space="0" w:color="auto"/>
              <w:bottom w:val="single" w:sz="4" w:space="0" w:color="auto"/>
              <w:right w:val="single" w:sz="18" w:space="0" w:color="auto"/>
            </w:tcBorders>
          </w:tcPr>
          <w:p w14:paraId="1954CE2C" w14:textId="77777777" w:rsidR="007A21DF" w:rsidRDefault="007A21DF" w:rsidP="002E53B7">
            <w:pPr>
              <w:jc w:val="center"/>
              <w:rPr>
                <w:rFonts w:ascii="Book Antiqua" w:hAnsi="Book Antiqua"/>
              </w:rPr>
            </w:pPr>
            <w:r>
              <w:rPr>
                <w:rFonts w:ascii="Book Antiqua" w:hAnsi="Book Antiqua"/>
              </w:rPr>
              <w:t>1-2, 4, 6-9</w:t>
            </w:r>
          </w:p>
        </w:tc>
        <w:tc>
          <w:tcPr>
            <w:tcW w:w="2882" w:type="dxa"/>
            <w:tcBorders>
              <w:left w:val="single" w:sz="18" w:space="0" w:color="auto"/>
              <w:bottom w:val="single" w:sz="4" w:space="0" w:color="auto"/>
              <w:right w:val="single" w:sz="18" w:space="0" w:color="auto"/>
            </w:tcBorders>
          </w:tcPr>
          <w:p w14:paraId="65763504" w14:textId="77777777" w:rsidR="007A21DF" w:rsidRDefault="007A21DF" w:rsidP="002E53B7">
            <w:pPr>
              <w:jc w:val="center"/>
              <w:rPr>
                <w:rFonts w:ascii="Book Antiqua" w:hAnsi="Book Antiqua"/>
              </w:rPr>
            </w:pPr>
            <w:r>
              <w:rPr>
                <w:rFonts w:ascii="Book Antiqua" w:hAnsi="Book Antiqua"/>
              </w:rPr>
              <w:t>3,5</w:t>
            </w:r>
          </w:p>
        </w:tc>
        <w:tc>
          <w:tcPr>
            <w:tcW w:w="2882" w:type="dxa"/>
            <w:tcBorders>
              <w:left w:val="single" w:sz="18" w:space="0" w:color="auto"/>
              <w:bottom w:val="single" w:sz="4" w:space="0" w:color="auto"/>
              <w:right w:val="single" w:sz="18" w:space="0" w:color="auto"/>
            </w:tcBorders>
          </w:tcPr>
          <w:p w14:paraId="02DCBBCA" w14:textId="77777777" w:rsidR="007A21DF" w:rsidRDefault="007A21DF" w:rsidP="002E53B7">
            <w:pPr>
              <w:jc w:val="center"/>
              <w:rPr>
                <w:rFonts w:ascii="Book Antiqua" w:hAnsi="Book Antiqua"/>
              </w:rPr>
            </w:pPr>
            <w:r>
              <w:rPr>
                <w:rFonts w:ascii="Book Antiqua" w:hAnsi="Book Antiqua"/>
              </w:rPr>
              <w:t>Experimento2_8</w:t>
            </w:r>
          </w:p>
        </w:tc>
      </w:tr>
      <w:tr w:rsidR="007A21DF" w14:paraId="34731184" w14:textId="77777777" w:rsidTr="002E53B7">
        <w:tc>
          <w:tcPr>
            <w:tcW w:w="2881" w:type="dxa"/>
            <w:tcBorders>
              <w:left w:val="single" w:sz="18" w:space="0" w:color="auto"/>
              <w:bottom w:val="single" w:sz="18" w:space="0" w:color="auto"/>
              <w:right w:val="single" w:sz="18" w:space="0" w:color="auto"/>
            </w:tcBorders>
          </w:tcPr>
          <w:p w14:paraId="14AFD7D5" w14:textId="77777777" w:rsidR="007A21DF" w:rsidRDefault="007A21DF" w:rsidP="002E53B7">
            <w:pPr>
              <w:jc w:val="center"/>
              <w:rPr>
                <w:rFonts w:ascii="Book Antiqua" w:hAnsi="Book Antiqua"/>
              </w:rPr>
            </w:pPr>
            <w:r>
              <w:rPr>
                <w:rFonts w:ascii="Book Antiqua" w:hAnsi="Book Antiqua"/>
              </w:rPr>
              <w:t>1, 3-8</w:t>
            </w:r>
          </w:p>
        </w:tc>
        <w:tc>
          <w:tcPr>
            <w:tcW w:w="2882" w:type="dxa"/>
            <w:tcBorders>
              <w:left w:val="single" w:sz="18" w:space="0" w:color="auto"/>
              <w:bottom w:val="single" w:sz="18" w:space="0" w:color="auto"/>
              <w:right w:val="single" w:sz="18" w:space="0" w:color="auto"/>
            </w:tcBorders>
          </w:tcPr>
          <w:p w14:paraId="38F7C458"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bottom w:val="single" w:sz="18" w:space="0" w:color="auto"/>
              <w:right w:val="single" w:sz="18" w:space="0" w:color="auto"/>
            </w:tcBorders>
          </w:tcPr>
          <w:p w14:paraId="14344621" w14:textId="77777777" w:rsidR="007A21DF" w:rsidRDefault="007A21DF" w:rsidP="002E53B7">
            <w:pPr>
              <w:jc w:val="center"/>
              <w:rPr>
                <w:rFonts w:ascii="Book Antiqua" w:hAnsi="Book Antiqua"/>
              </w:rPr>
            </w:pPr>
            <w:r>
              <w:rPr>
                <w:rFonts w:ascii="Book Antiqua" w:hAnsi="Book Antiqua"/>
              </w:rPr>
              <w:t>Experimento2_9</w:t>
            </w:r>
          </w:p>
        </w:tc>
      </w:tr>
    </w:tbl>
    <w:p w14:paraId="3D73D144" w14:textId="77777777" w:rsidR="007A21DF" w:rsidRDefault="007A21DF" w:rsidP="007A21DF">
      <w:pPr>
        <w:rPr>
          <w:rFonts w:ascii="Book Antiqua" w:hAnsi="Book Antiqua"/>
        </w:rPr>
      </w:pPr>
    </w:p>
    <w:p w14:paraId="1F2FEF27" w14:textId="77777777" w:rsidR="007A21DF" w:rsidRDefault="007A21DF" w:rsidP="007A21DF">
      <w:pPr>
        <w:rPr>
          <w:rFonts w:ascii="Book Antiqua" w:hAnsi="Book Antiqua"/>
        </w:rPr>
      </w:pPr>
    </w:p>
    <w:p w14:paraId="0CF66FA8" w14:textId="77777777" w:rsidR="007A21DF" w:rsidRDefault="007A21DF" w:rsidP="007A21DF">
      <w:pPr>
        <w:ind w:firstLine="709"/>
        <w:rPr>
          <w:rFonts w:ascii="Book Antiqua" w:hAnsi="Book Antiqua"/>
        </w:rPr>
      </w:pPr>
      <w:r>
        <w:rPr>
          <w:rFonts w:ascii="Book Antiqua" w:hAnsi="Book Antiqua"/>
        </w:rPr>
        <w:t>5.2.2 Experimento 3</w:t>
      </w:r>
    </w:p>
    <w:p w14:paraId="65263441" w14:textId="77777777" w:rsidR="007A21DF" w:rsidRPr="007628A5" w:rsidRDefault="007A21DF" w:rsidP="007A21DF">
      <w:pPr>
        <w:rPr>
          <w:rFonts w:ascii="Book Antiqua" w:hAnsi="Book Antiqua"/>
        </w:rPr>
      </w:pPr>
    </w:p>
    <w:p w14:paraId="05AF929C" w14:textId="77777777" w:rsidR="007A21DF" w:rsidRPr="00186923" w:rsidRDefault="007A21DF" w:rsidP="007A21DF">
      <w:pPr>
        <w:rPr>
          <w:rFonts w:ascii="Book Antiqua" w:hAnsi="Book Antiqua"/>
        </w:rPr>
      </w:pPr>
    </w:p>
    <w:p w14:paraId="3B981ADA" w14:textId="77777777" w:rsidR="007A21DF" w:rsidRDefault="007A21DF" w:rsidP="007A21DF">
      <w:pPr>
        <w:jc w:val="both"/>
        <w:rPr>
          <w:rFonts w:ascii="Book Antiqua" w:hAnsi="Book Antiqua"/>
        </w:rPr>
      </w:pPr>
      <w:r>
        <w:rPr>
          <w:rFonts w:ascii="Book Antiqua" w:hAnsi="Book Antiqua"/>
        </w:rPr>
        <w:t>El dataset para este experimento [REFERENCIA] estaba formado por imágenes en formato TIFF. Como en el experimento 1 la estructura de las carpetas es Result, Train y Test respectivamente. La primera carpeta contendrá los resultados del experimento, la segunda (Train) está formada por dos carpetas, Original y Manipulada formadas por 120 imágenes cada una para realizar el entrenamiento. Por último, la tercera carpeta (Test) también está formada por Original y Manipulada que constan de 100 imágenes cada una para testear.</w:t>
      </w:r>
    </w:p>
    <w:p w14:paraId="554AEF2A" w14:textId="77777777" w:rsidR="007A21DF" w:rsidRDefault="007A21DF" w:rsidP="007A21DF">
      <w:pPr>
        <w:rPr>
          <w:rFonts w:ascii="Book Antiqua" w:hAnsi="Book Antiqua"/>
        </w:rPr>
      </w:pPr>
    </w:p>
    <w:p w14:paraId="36C61385" w14:textId="77777777" w:rsidR="007A21DF" w:rsidRDefault="007A21DF" w:rsidP="007A21DF">
      <w:pPr>
        <w:ind w:firstLine="709"/>
        <w:rPr>
          <w:rFonts w:ascii="Book Antiqua" w:hAnsi="Book Antiqua"/>
        </w:rPr>
      </w:pPr>
      <w:r>
        <w:rPr>
          <w:rFonts w:ascii="Book Antiqua" w:hAnsi="Book Antiqua"/>
        </w:rPr>
        <w:t>5.2.3 Experimento 4</w:t>
      </w:r>
    </w:p>
    <w:p w14:paraId="67E7B96B" w14:textId="77777777" w:rsidR="007A21DF" w:rsidRDefault="007A21DF" w:rsidP="007A21DF">
      <w:pPr>
        <w:rPr>
          <w:rFonts w:ascii="Book Antiqua" w:hAnsi="Book Antiqua"/>
        </w:rPr>
      </w:pPr>
    </w:p>
    <w:p w14:paraId="3FC1317C" w14:textId="77777777" w:rsidR="007A21DF" w:rsidRDefault="007A21DF" w:rsidP="007A21DF">
      <w:pPr>
        <w:jc w:val="both"/>
        <w:rPr>
          <w:rFonts w:ascii="Book Antiqua" w:hAnsi="Book Antiqua"/>
        </w:rPr>
      </w:pPr>
      <w:r>
        <w:rPr>
          <w:rFonts w:ascii="Book Antiqua" w:hAnsi="Book Antiqua"/>
        </w:rPr>
        <w:t>En este experimento, se ha empleado el mismo dataset que para el experimento 1 [REFERENCIA] pero se diferencian en cuanto a que, para este experimento en concreto, dichas imágenes han sido manipuladas por 5 aplicaciones para dispositivos móviles para editar imágenes. Después de analizar y buscar información algunas de las aplicaciones para editar imágenes son:</w:t>
      </w:r>
    </w:p>
    <w:p w14:paraId="7194464C" w14:textId="77777777" w:rsidR="007A21DF" w:rsidRDefault="007A21DF" w:rsidP="007A21DF">
      <w:pPr>
        <w:rPr>
          <w:rFonts w:ascii="Book Antiqua" w:hAnsi="Book Antiqua"/>
        </w:rPr>
      </w:pPr>
    </w:p>
    <w:p w14:paraId="6059D329" w14:textId="77777777" w:rsidR="007A21DF" w:rsidRDefault="007A21DF" w:rsidP="007A21DF">
      <w:pPr>
        <w:pStyle w:val="Prrafodelista"/>
        <w:numPr>
          <w:ilvl w:val="0"/>
          <w:numId w:val="17"/>
        </w:numPr>
        <w:rPr>
          <w:rFonts w:ascii="Book Antiqua" w:hAnsi="Book Antiqua"/>
        </w:rPr>
      </w:pPr>
      <w:r w:rsidRPr="00712809">
        <w:rPr>
          <w:rFonts w:ascii="Book Antiqua" w:hAnsi="Book Antiqua"/>
          <w:sz w:val="24"/>
        </w:rPr>
        <w:t>DarkRoom</w:t>
      </w:r>
      <w:r>
        <w:rPr>
          <w:rFonts w:ascii="Book Antiqua" w:hAnsi="Book Antiqua"/>
          <w:sz w:val="24"/>
        </w:rPr>
        <w:t>.</w:t>
      </w:r>
    </w:p>
    <w:p w14:paraId="7106A7FB" w14:textId="77777777" w:rsidR="007A21DF" w:rsidRDefault="007A21DF" w:rsidP="007A21DF">
      <w:pPr>
        <w:pStyle w:val="Prrafodelista"/>
        <w:numPr>
          <w:ilvl w:val="0"/>
          <w:numId w:val="17"/>
        </w:numPr>
        <w:rPr>
          <w:rFonts w:ascii="Book Antiqua" w:hAnsi="Book Antiqua"/>
        </w:rPr>
      </w:pPr>
      <w:r>
        <w:rPr>
          <w:rFonts w:ascii="Book Antiqua" w:hAnsi="Book Antiqua"/>
          <w:sz w:val="24"/>
        </w:rPr>
        <w:t>Layout.</w:t>
      </w:r>
    </w:p>
    <w:p w14:paraId="27672B17" w14:textId="77777777" w:rsidR="007A21DF" w:rsidRDefault="007A21DF" w:rsidP="007A21DF">
      <w:pPr>
        <w:pStyle w:val="Prrafodelista"/>
        <w:numPr>
          <w:ilvl w:val="0"/>
          <w:numId w:val="17"/>
        </w:numPr>
        <w:rPr>
          <w:rFonts w:ascii="Book Antiqua" w:hAnsi="Book Antiqua"/>
        </w:rPr>
      </w:pPr>
      <w:r>
        <w:rPr>
          <w:rFonts w:ascii="Book Antiqua" w:hAnsi="Book Antiqua"/>
          <w:sz w:val="24"/>
        </w:rPr>
        <w:t>Picsart.</w:t>
      </w:r>
    </w:p>
    <w:p w14:paraId="3BECE234" w14:textId="77777777" w:rsidR="007A21DF" w:rsidRDefault="007A21DF" w:rsidP="007A21DF">
      <w:pPr>
        <w:pStyle w:val="Prrafodelista"/>
        <w:numPr>
          <w:ilvl w:val="0"/>
          <w:numId w:val="17"/>
        </w:numPr>
        <w:rPr>
          <w:rFonts w:ascii="Book Antiqua" w:hAnsi="Book Antiqua"/>
        </w:rPr>
      </w:pPr>
      <w:r>
        <w:rPr>
          <w:rFonts w:ascii="Book Antiqua" w:hAnsi="Book Antiqua"/>
          <w:sz w:val="24"/>
        </w:rPr>
        <w:t>Que_Doodle</w:t>
      </w:r>
    </w:p>
    <w:p w14:paraId="09AEBE5C" w14:textId="77777777" w:rsidR="007A21DF" w:rsidRDefault="007A21DF" w:rsidP="007A21DF">
      <w:pPr>
        <w:pStyle w:val="Prrafodelista"/>
        <w:numPr>
          <w:ilvl w:val="0"/>
          <w:numId w:val="17"/>
        </w:numPr>
        <w:rPr>
          <w:rFonts w:ascii="Book Antiqua" w:hAnsi="Book Antiqua"/>
        </w:rPr>
      </w:pPr>
      <w:r>
        <w:rPr>
          <w:rFonts w:ascii="Book Antiqua" w:hAnsi="Book Antiqua"/>
          <w:sz w:val="24"/>
        </w:rPr>
        <w:lastRenderedPageBreak/>
        <w:t>VSCOcam.</w:t>
      </w:r>
    </w:p>
    <w:p w14:paraId="0FC97E41" w14:textId="77777777" w:rsidR="007A21DF" w:rsidRDefault="007A21DF" w:rsidP="007A21DF">
      <w:pPr>
        <w:rPr>
          <w:rFonts w:ascii="Book Antiqua" w:hAnsi="Book Antiqua"/>
        </w:rPr>
      </w:pPr>
    </w:p>
    <w:p w14:paraId="3FFD4B3F" w14:textId="77777777" w:rsidR="007A21DF" w:rsidRDefault="007A21DF" w:rsidP="007A21DF">
      <w:pPr>
        <w:jc w:val="both"/>
        <w:rPr>
          <w:rFonts w:ascii="Book Antiqua" w:hAnsi="Book Antiqua"/>
        </w:rPr>
      </w:pPr>
      <w:r>
        <w:rPr>
          <w:rFonts w:ascii="Book Antiqua" w:hAnsi="Book Antiqua"/>
        </w:rPr>
        <w:t>El procedimiento a seguir ha sido el siguiente, en cada una de las aplicaciones se han realizado las mismas modificaciones a todas las imágenes de los modelos disponibles. La distribución sigue el mismo patrón que en los experimentos anteriores, dentro de cada carpeta de cada aplicación tenemos 3 carpetas, Result, Train y Test respectivamente. En Result se guardarán los experimentos una vez ejecutado el código, en Train tenemos dos carpetas, Original y Manipulada con 80 imágenes cada una, donde en Original se encuentran las fotos originales y en Manipulada las imágenes que han sido modificadas con cada aplicación.</w:t>
      </w:r>
    </w:p>
    <w:p w14:paraId="733C7C3C" w14:textId="77777777" w:rsidR="007A21DF" w:rsidRDefault="007A21DF" w:rsidP="007A21DF">
      <w:pPr>
        <w:jc w:val="both"/>
        <w:rPr>
          <w:rFonts w:ascii="Book Antiqua" w:hAnsi="Book Antiqua"/>
        </w:rPr>
      </w:pPr>
    </w:p>
    <w:p w14:paraId="72770D85" w14:textId="77777777" w:rsidR="007A21DF" w:rsidRDefault="007A21DF" w:rsidP="007A21DF">
      <w:pPr>
        <w:jc w:val="both"/>
        <w:rPr>
          <w:rFonts w:ascii="Book Antiqua" w:hAnsi="Book Antiqua"/>
        </w:rPr>
      </w:pPr>
      <w:r>
        <w:rPr>
          <w:rFonts w:ascii="Book Antiqua" w:hAnsi="Book Antiqua"/>
        </w:rPr>
        <w:t>Las modificaciones llevadas a cabo en las imágenes por las distintas aplicaciones han sido:</w:t>
      </w:r>
    </w:p>
    <w:p w14:paraId="5C4E8DBE" w14:textId="77777777" w:rsidR="007A21DF" w:rsidRDefault="007A21DF" w:rsidP="007A21DF">
      <w:pPr>
        <w:jc w:val="both"/>
        <w:rPr>
          <w:rFonts w:ascii="Book Antiqua" w:hAnsi="Book Antiqua"/>
        </w:rPr>
      </w:pPr>
    </w:p>
    <w:p w14:paraId="4CA0978D" w14:textId="77777777" w:rsidR="007A21DF" w:rsidRDefault="007A21DF" w:rsidP="007A21DF">
      <w:pPr>
        <w:pStyle w:val="Prrafodelista"/>
        <w:numPr>
          <w:ilvl w:val="0"/>
          <w:numId w:val="18"/>
        </w:numPr>
        <w:jc w:val="both"/>
        <w:rPr>
          <w:rFonts w:ascii="Book Antiqua" w:hAnsi="Book Antiqua"/>
        </w:rPr>
      </w:pPr>
      <w:r w:rsidRPr="00712809">
        <w:rPr>
          <w:rFonts w:ascii="Book Antiqua" w:hAnsi="Book Antiqua"/>
          <w:sz w:val="24"/>
        </w:rPr>
        <w:t>DarkRoom</w:t>
      </w:r>
      <w:r>
        <w:rPr>
          <w:rFonts w:ascii="Book Antiqua" w:hAnsi="Book Antiqua"/>
          <w:sz w:val="24"/>
        </w:rPr>
        <w:t>: primero se ha aplicado un filtro a cada imagen (Filtro 1) y posteriormente se han recortado las imágenes reduciendo su tamaño.</w:t>
      </w:r>
    </w:p>
    <w:p w14:paraId="47E2DAC8" w14:textId="77777777" w:rsidR="007A21DF" w:rsidRPr="00712809" w:rsidRDefault="007A21DF" w:rsidP="007A21DF">
      <w:pPr>
        <w:jc w:val="both"/>
        <w:rPr>
          <w:rFonts w:ascii="Book Antiqua" w:hAnsi="Book Antiqua"/>
        </w:rPr>
      </w:pPr>
    </w:p>
    <w:p w14:paraId="64F00D56"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VSCOcam: en primer lugar, se aplica un filtro granulado con valor +12 y posteriormente se han girado hacia la izquierda.</w:t>
      </w:r>
    </w:p>
    <w:p w14:paraId="683C7E8C" w14:textId="77777777" w:rsidR="007A21DF" w:rsidRPr="00712809" w:rsidRDefault="007A21DF" w:rsidP="007A21DF">
      <w:pPr>
        <w:jc w:val="both"/>
        <w:rPr>
          <w:rFonts w:ascii="Book Antiqua" w:hAnsi="Book Antiqua"/>
        </w:rPr>
      </w:pPr>
    </w:p>
    <w:p w14:paraId="73CFA6AF"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Layout: todas se han dividido en dos (como duplicadas) pero a una de las partes se aplica el “filtro reflejo” que hace que la segunda imagen aparezca como reflejo de la primera.</w:t>
      </w:r>
    </w:p>
    <w:p w14:paraId="003A8203" w14:textId="77777777" w:rsidR="007A21DF" w:rsidRPr="00712809" w:rsidRDefault="007A21DF" w:rsidP="007A21DF">
      <w:pPr>
        <w:jc w:val="both"/>
        <w:rPr>
          <w:rFonts w:ascii="Book Antiqua" w:hAnsi="Book Antiqua"/>
        </w:rPr>
      </w:pPr>
    </w:p>
    <w:p w14:paraId="5F9A5912"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PicsArt: se les ha aplicado a todas el filtro “Galaxy”, que cambia mucho las tonalidades y texturas de las imágenes.</w:t>
      </w:r>
    </w:p>
    <w:p w14:paraId="3F57F948" w14:textId="77777777" w:rsidR="007A21DF" w:rsidRPr="00712809" w:rsidRDefault="007A21DF" w:rsidP="007A21DF">
      <w:pPr>
        <w:jc w:val="both"/>
        <w:rPr>
          <w:rFonts w:ascii="Book Antiqua" w:hAnsi="Book Antiqua"/>
        </w:rPr>
      </w:pPr>
    </w:p>
    <w:p w14:paraId="2D031D0B"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Que_Doodle: se ha dibujado una línea roja más o menos igual en todas las imágenes.</w:t>
      </w:r>
    </w:p>
    <w:p w14:paraId="6B7DF953" w14:textId="77777777" w:rsidR="007A21DF" w:rsidRPr="00712809" w:rsidRDefault="007A21DF" w:rsidP="007A21DF">
      <w:pPr>
        <w:jc w:val="both"/>
        <w:rPr>
          <w:rFonts w:ascii="Book Antiqua" w:hAnsi="Book Antiqua"/>
        </w:rPr>
      </w:pPr>
    </w:p>
    <w:p w14:paraId="5AD2C62F" w14:textId="77777777" w:rsidR="007A21DF" w:rsidRDefault="007A21DF" w:rsidP="007A21DF">
      <w:pPr>
        <w:jc w:val="both"/>
        <w:rPr>
          <w:rFonts w:ascii="Book Antiqua" w:hAnsi="Book Antiqua"/>
        </w:rPr>
      </w:pPr>
    </w:p>
    <w:p w14:paraId="6309DB9A" w14:textId="77777777" w:rsidR="007A21DF" w:rsidRPr="00712809" w:rsidRDefault="007A21DF" w:rsidP="007A21DF">
      <w:pPr>
        <w:pStyle w:val="Prrafodelista"/>
        <w:numPr>
          <w:ilvl w:val="2"/>
          <w:numId w:val="18"/>
        </w:numPr>
        <w:jc w:val="both"/>
        <w:rPr>
          <w:rFonts w:ascii="Book Antiqua" w:hAnsi="Book Antiqua"/>
        </w:rPr>
      </w:pPr>
      <w:r w:rsidRPr="00712809">
        <w:rPr>
          <w:rFonts w:ascii="Book Antiqua" w:hAnsi="Book Antiqua"/>
        </w:rPr>
        <w:t>Experimento 5</w:t>
      </w:r>
    </w:p>
    <w:p w14:paraId="0C3A9DAE" w14:textId="77777777" w:rsidR="007A21DF" w:rsidRDefault="007A21DF" w:rsidP="007A21DF">
      <w:pPr>
        <w:jc w:val="both"/>
        <w:rPr>
          <w:rFonts w:ascii="Book Antiqua" w:hAnsi="Book Antiqua"/>
        </w:rPr>
      </w:pPr>
    </w:p>
    <w:p w14:paraId="3FBFE3EB" w14:textId="77777777" w:rsidR="007A21DF" w:rsidRDefault="007A21DF" w:rsidP="007A21DF">
      <w:pPr>
        <w:jc w:val="both"/>
        <w:rPr>
          <w:rFonts w:ascii="Book Antiqua" w:hAnsi="Book Antiqua"/>
        </w:rPr>
      </w:pPr>
      <w:r>
        <w:rPr>
          <w:rFonts w:ascii="Book Antiqua" w:hAnsi="Book Antiqua"/>
        </w:rPr>
        <w:t>Con el dataset de este experimento [REFERENCIA] se han podido llevar a cabo 10 experimentos distintos. (FORMATO TIFF)</w:t>
      </w:r>
    </w:p>
    <w:p w14:paraId="3F9781B1" w14:textId="77777777" w:rsidR="007A21DF" w:rsidRDefault="007A21DF" w:rsidP="007A21DF">
      <w:pPr>
        <w:jc w:val="both"/>
        <w:rPr>
          <w:rFonts w:ascii="Book Antiqua" w:hAnsi="Book Antiqua"/>
        </w:rPr>
      </w:pPr>
    </w:p>
    <w:p w14:paraId="32573C8B" w14:textId="77777777" w:rsidR="007A21DF" w:rsidRDefault="007A21DF" w:rsidP="007A21DF">
      <w:pPr>
        <w:jc w:val="both"/>
        <w:rPr>
          <w:rFonts w:ascii="Book Antiqua" w:hAnsi="Book Antiqua"/>
        </w:rPr>
      </w:pPr>
      <w:r>
        <w:rPr>
          <w:rFonts w:ascii="Book Antiqua" w:hAnsi="Book Antiqua"/>
        </w:rPr>
        <w:t>La estructura es la siguiente:</w:t>
      </w:r>
    </w:p>
    <w:p w14:paraId="57BA60C9" w14:textId="77777777" w:rsidR="007A21DF" w:rsidRDefault="007A21DF" w:rsidP="007A21DF">
      <w:pPr>
        <w:jc w:val="both"/>
        <w:rPr>
          <w:rFonts w:ascii="Book Antiqua" w:hAnsi="Book Antiqua"/>
        </w:rPr>
      </w:pPr>
    </w:p>
    <w:p w14:paraId="241FD304" w14:textId="77777777" w:rsidR="007A21DF" w:rsidRDefault="007A21DF" w:rsidP="007A21DF">
      <w:pPr>
        <w:jc w:val="both"/>
        <w:rPr>
          <w:rFonts w:ascii="Book Antiqua" w:hAnsi="Book Antiqua"/>
        </w:rPr>
      </w:pPr>
      <w:r>
        <w:rPr>
          <w:rFonts w:ascii="Book Antiqua" w:hAnsi="Book Antiqua"/>
        </w:rPr>
        <w:t xml:space="preserve">Tenemos 10 carpetas (Experimento3_1 a Experimento 3_10) correspondientes a este experimento cada una organizada en 3 carpetas, Result, Train y Test respectivamente. En la primera carpeta (Result) una vez ejecutado el código se almacenan los resultados obtenidos en cada uno de los 10 experimentos. Posteriormente las carpetas Test y Train están divididas cada una en otras dos </w:t>
      </w:r>
      <w:r>
        <w:rPr>
          <w:rFonts w:ascii="Book Antiqua" w:hAnsi="Book Antiqua"/>
        </w:rPr>
        <w:lastRenderedPageBreak/>
        <w:t>carpetas llamadas Original y Manipulada. En Train contaremos con un número variable de imágenes por experimento para las carpetas Original y Manipulada, según el experimento, las cuales se emplearán para el entrenamiento. En último lugar tenemos la carpeta Test dividida también en Original y Manipulada que cuenta con un número variable también de imágenes para cada una de las dichas carpetas para testear.</w:t>
      </w:r>
    </w:p>
    <w:p w14:paraId="73EF0BAE" w14:textId="77777777" w:rsidR="007A21DF" w:rsidRDefault="007A21DF" w:rsidP="007A21DF">
      <w:pPr>
        <w:jc w:val="both"/>
        <w:rPr>
          <w:rFonts w:ascii="Book Antiqua" w:hAnsi="Book Antiqua"/>
        </w:rPr>
      </w:pPr>
    </w:p>
    <w:p w14:paraId="349FFA23" w14:textId="77777777" w:rsidR="007A21DF" w:rsidRDefault="007A21DF" w:rsidP="007A21DF">
      <w:pPr>
        <w:jc w:val="both"/>
        <w:rPr>
          <w:rFonts w:ascii="Book Antiqua" w:hAnsi="Book Antiqua"/>
        </w:rPr>
      </w:pPr>
      <w:r>
        <w:rPr>
          <w:rFonts w:ascii="Book Antiqua" w:hAnsi="Book Antiqua"/>
        </w:rPr>
        <w:t>Para organizar qué imágenes iban destinadas a cada experimento se realizó una tabla, distribuida de la siguiente manera para las carpetas proporcionadas por el dataset:</w:t>
      </w:r>
    </w:p>
    <w:p w14:paraId="784BE827" w14:textId="77777777" w:rsidR="007A21DF" w:rsidRDefault="007A21DF" w:rsidP="007A21DF">
      <w:pPr>
        <w:jc w:val="both"/>
        <w:rPr>
          <w:rFonts w:ascii="Book Antiqua" w:hAnsi="Book Antiqua"/>
        </w:rPr>
      </w:pPr>
      <w:r w:rsidRPr="00712809">
        <w:rPr>
          <w:rFonts w:ascii="Book Antiqua" w:hAnsi="Book Antiqua"/>
        </w:rPr>
        <w:t xml:space="preserve"> </w:t>
      </w:r>
    </w:p>
    <w:p w14:paraId="13161F66" w14:textId="77777777" w:rsidR="007A21DF" w:rsidRPr="007C4A15" w:rsidRDefault="007A21DF" w:rsidP="007A21DF">
      <w:pPr>
        <w:jc w:val="both"/>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7038A5DD"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52BF5004"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106D79A1"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52DFD69A"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Nº EXPERIMENTO</w:t>
            </w:r>
          </w:p>
        </w:tc>
      </w:tr>
      <w:tr w:rsidR="007A21DF" w14:paraId="23FA608A" w14:textId="77777777" w:rsidTr="002E53B7">
        <w:tc>
          <w:tcPr>
            <w:tcW w:w="2881" w:type="dxa"/>
            <w:tcBorders>
              <w:top w:val="single" w:sz="18" w:space="0" w:color="auto"/>
              <w:left w:val="single" w:sz="18" w:space="0" w:color="auto"/>
              <w:right w:val="single" w:sz="18" w:space="0" w:color="auto"/>
            </w:tcBorders>
          </w:tcPr>
          <w:p w14:paraId="483FF9E8" w14:textId="77777777" w:rsidR="007A21DF" w:rsidRDefault="007A21DF" w:rsidP="002E53B7">
            <w:pPr>
              <w:jc w:val="center"/>
              <w:rPr>
                <w:rFonts w:ascii="Book Antiqua" w:hAnsi="Book Antiqua"/>
              </w:rPr>
            </w:pPr>
            <w:r>
              <w:rPr>
                <w:rFonts w:ascii="Book Antiqua" w:hAnsi="Book Antiqua"/>
              </w:rPr>
              <w:t>3 -10</w:t>
            </w:r>
          </w:p>
        </w:tc>
        <w:tc>
          <w:tcPr>
            <w:tcW w:w="2882" w:type="dxa"/>
            <w:tcBorders>
              <w:top w:val="single" w:sz="18" w:space="0" w:color="auto"/>
              <w:left w:val="single" w:sz="18" w:space="0" w:color="auto"/>
              <w:right w:val="single" w:sz="18" w:space="0" w:color="auto"/>
            </w:tcBorders>
          </w:tcPr>
          <w:p w14:paraId="59632567"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4B9EBE61" w14:textId="77777777" w:rsidR="007A21DF" w:rsidRDefault="007A21DF" w:rsidP="002E53B7">
            <w:pPr>
              <w:jc w:val="center"/>
              <w:rPr>
                <w:rFonts w:ascii="Book Antiqua" w:hAnsi="Book Antiqua"/>
              </w:rPr>
            </w:pPr>
            <w:r>
              <w:rPr>
                <w:rFonts w:ascii="Book Antiqua" w:hAnsi="Book Antiqua"/>
              </w:rPr>
              <w:t>Experimento3_1</w:t>
            </w:r>
          </w:p>
        </w:tc>
      </w:tr>
      <w:tr w:rsidR="007A21DF" w14:paraId="58EB3BF6" w14:textId="77777777" w:rsidTr="002E53B7">
        <w:tc>
          <w:tcPr>
            <w:tcW w:w="2881" w:type="dxa"/>
            <w:tcBorders>
              <w:left w:val="single" w:sz="18" w:space="0" w:color="auto"/>
              <w:right w:val="single" w:sz="18" w:space="0" w:color="auto"/>
            </w:tcBorders>
          </w:tcPr>
          <w:p w14:paraId="575644AE" w14:textId="77777777" w:rsidR="007A21DF" w:rsidRDefault="007A21DF" w:rsidP="002E53B7">
            <w:pPr>
              <w:jc w:val="center"/>
              <w:rPr>
                <w:rFonts w:ascii="Book Antiqua" w:hAnsi="Book Antiqua"/>
              </w:rPr>
            </w:pPr>
            <w:r>
              <w:rPr>
                <w:rFonts w:ascii="Book Antiqua" w:hAnsi="Book Antiqua"/>
              </w:rPr>
              <w:t>1-2, 5-10</w:t>
            </w:r>
          </w:p>
        </w:tc>
        <w:tc>
          <w:tcPr>
            <w:tcW w:w="2882" w:type="dxa"/>
            <w:tcBorders>
              <w:left w:val="single" w:sz="18" w:space="0" w:color="auto"/>
              <w:right w:val="single" w:sz="18" w:space="0" w:color="auto"/>
            </w:tcBorders>
          </w:tcPr>
          <w:p w14:paraId="2395AA0B"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3FA931E0" w14:textId="77777777" w:rsidR="007A21DF" w:rsidRDefault="007A21DF" w:rsidP="002E53B7">
            <w:pPr>
              <w:jc w:val="center"/>
              <w:rPr>
                <w:rFonts w:ascii="Book Antiqua" w:hAnsi="Book Antiqua"/>
              </w:rPr>
            </w:pPr>
            <w:r>
              <w:rPr>
                <w:rFonts w:ascii="Book Antiqua" w:hAnsi="Book Antiqua"/>
              </w:rPr>
              <w:t>Experimento3_2</w:t>
            </w:r>
          </w:p>
        </w:tc>
      </w:tr>
      <w:tr w:rsidR="007A21DF" w14:paraId="71C5650C" w14:textId="77777777" w:rsidTr="002E53B7">
        <w:tc>
          <w:tcPr>
            <w:tcW w:w="2881" w:type="dxa"/>
            <w:tcBorders>
              <w:left w:val="single" w:sz="18" w:space="0" w:color="auto"/>
              <w:right w:val="single" w:sz="18" w:space="0" w:color="auto"/>
            </w:tcBorders>
          </w:tcPr>
          <w:p w14:paraId="5368212F" w14:textId="77777777" w:rsidR="007A21DF" w:rsidRDefault="007A21DF" w:rsidP="002E53B7">
            <w:pPr>
              <w:jc w:val="center"/>
              <w:rPr>
                <w:rFonts w:ascii="Book Antiqua" w:hAnsi="Book Antiqua"/>
              </w:rPr>
            </w:pPr>
            <w:r>
              <w:rPr>
                <w:rFonts w:ascii="Book Antiqua" w:hAnsi="Book Antiqua"/>
              </w:rPr>
              <w:t>1-4, 7-10</w:t>
            </w:r>
          </w:p>
        </w:tc>
        <w:tc>
          <w:tcPr>
            <w:tcW w:w="2882" w:type="dxa"/>
            <w:tcBorders>
              <w:left w:val="single" w:sz="18" w:space="0" w:color="auto"/>
              <w:right w:val="single" w:sz="18" w:space="0" w:color="auto"/>
            </w:tcBorders>
          </w:tcPr>
          <w:p w14:paraId="5CCDF997"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64ECF6D0" w14:textId="77777777" w:rsidR="007A21DF" w:rsidRDefault="007A21DF" w:rsidP="002E53B7">
            <w:pPr>
              <w:jc w:val="center"/>
              <w:rPr>
                <w:rFonts w:ascii="Book Antiqua" w:hAnsi="Book Antiqua"/>
              </w:rPr>
            </w:pPr>
            <w:r>
              <w:rPr>
                <w:rFonts w:ascii="Book Antiqua" w:hAnsi="Book Antiqua"/>
              </w:rPr>
              <w:t>Experimento3_3</w:t>
            </w:r>
          </w:p>
        </w:tc>
      </w:tr>
      <w:tr w:rsidR="007A21DF" w14:paraId="47AB68E8" w14:textId="77777777" w:rsidTr="002E53B7">
        <w:tc>
          <w:tcPr>
            <w:tcW w:w="2881" w:type="dxa"/>
            <w:tcBorders>
              <w:left w:val="single" w:sz="18" w:space="0" w:color="auto"/>
              <w:right w:val="single" w:sz="18" w:space="0" w:color="auto"/>
            </w:tcBorders>
          </w:tcPr>
          <w:p w14:paraId="3CC2753F" w14:textId="77777777" w:rsidR="007A21DF" w:rsidRDefault="007A21DF" w:rsidP="002E53B7">
            <w:pPr>
              <w:jc w:val="center"/>
              <w:rPr>
                <w:rFonts w:ascii="Book Antiqua" w:hAnsi="Book Antiqua"/>
              </w:rPr>
            </w:pPr>
            <w:r>
              <w:rPr>
                <w:rFonts w:ascii="Book Antiqua" w:hAnsi="Book Antiqua"/>
              </w:rPr>
              <w:t>1-6, 9-10</w:t>
            </w:r>
          </w:p>
        </w:tc>
        <w:tc>
          <w:tcPr>
            <w:tcW w:w="2882" w:type="dxa"/>
            <w:tcBorders>
              <w:left w:val="single" w:sz="18" w:space="0" w:color="auto"/>
              <w:right w:val="single" w:sz="18" w:space="0" w:color="auto"/>
            </w:tcBorders>
          </w:tcPr>
          <w:p w14:paraId="0B18BD58"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4F248912" w14:textId="77777777" w:rsidR="007A21DF" w:rsidRDefault="007A21DF" w:rsidP="002E53B7">
            <w:pPr>
              <w:jc w:val="center"/>
              <w:rPr>
                <w:rFonts w:ascii="Book Antiqua" w:hAnsi="Book Antiqua"/>
              </w:rPr>
            </w:pPr>
            <w:r>
              <w:rPr>
                <w:rFonts w:ascii="Book Antiqua" w:hAnsi="Book Antiqua"/>
              </w:rPr>
              <w:t>Experimento3_4</w:t>
            </w:r>
          </w:p>
        </w:tc>
      </w:tr>
      <w:tr w:rsidR="007A21DF" w14:paraId="26D7EFE8" w14:textId="77777777" w:rsidTr="002E53B7">
        <w:tc>
          <w:tcPr>
            <w:tcW w:w="2881" w:type="dxa"/>
            <w:tcBorders>
              <w:left w:val="single" w:sz="18" w:space="0" w:color="auto"/>
              <w:right w:val="single" w:sz="18" w:space="0" w:color="auto"/>
            </w:tcBorders>
          </w:tcPr>
          <w:p w14:paraId="15E45F4E" w14:textId="77777777" w:rsidR="007A21DF" w:rsidRDefault="007A21DF" w:rsidP="002E53B7">
            <w:pPr>
              <w:jc w:val="center"/>
              <w:rPr>
                <w:rFonts w:ascii="Book Antiqua" w:hAnsi="Book Antiqua"/>
              </w:rPr>
            </w:pPr>
            <w:r>
              <w:rPr>
                <w:rFonts w:ascii="Book Antiqua" w:hAnsi="Book Antiqua"/>
              </w:rPr>
              <w:t>1-8</w:t>
            </w:r>
          </w:p>
        </w:tc>
        <w:tc>
          <w:tcPr>
            <w:tcW w:w="2882" w:type="dxa"/>
            <w:tcBorders>
              <w:left w:val="single" w:sz="18" w:space="0" w:color="auto"/>
              <w:right w:val="single" w:sz="18" w:space="0" w:color="auto"/>
            </w:tcBorders>
          </w:tcPr>
          <w:p w14:paraId="7528F0B3" w14:textId="77777777" w:rsidR="007A21DF" w:rsidRDefault="007A21DF" w:rsidP="002E53B7">
            <w:pPr>
              <w:jc w:val="center"/>
              <w:rPr>
                <w:rFonts w:ascii="Book Antiqua" w:hAnsi="Book Antiqua"/>
              </w:rPr>
            </w:pPr>
            <w:r>
              <w:rPr>
                <w:rFonts w:ascii="Book Antiqua" w:hAnsi="Book Antiqua"/>
              </w:rPr>
              <w:t>9-10</w:t>
            </w:r>
          </w:p>
        </w:tc>
        <w:tc>
          <w:tcPr>
            <w:tcW w:w="2882" w:type="dxa"/>
            <w:tcBorders>
              <w:left w:val="single" w:sz="18" w:space="0" w:color="auto"/>
              <w:right w:val="single" w:sz="18" w:space="0" w:color="auto"/>
            </w:tcBorders>
          </w:tcPr>
          <w:p w14:paraId="3EA6FA2A" w14:textId="77777777" w:rsidR="007A21DF" w:rsidRDefault="007A21DF" w:rsidP="002E53B7">
            <w:pPr>
              <w:jc w:val="center"/>
              <w:rPr>
                <w:rFonts w:ascii="Book Antiqua" w:hAnsi="Book Antiqua"/>
              </w:rPr>
            </w:pPr>
            <w:r>
              <w:rPr>
                <w:rFonts w:ascii="Book Antiqua" w:hAnsi="Book Antiqua"/>
              </w:rPr>
              <w:t>Experimento3_5</w:t>
            </w:r>
          </w:p>
        </w:tc>
      </w:tr>
      <w:tr w:rsidR="007A21DF" w14:paraId="065F55B0" w14:textId="77777777" w:rsidTr="002E53B7">
        <w:tc>
          <w:tcPr>
            <w:tcW w:w="2881" w:type="dxa"/>
            <w:tcBorders>
              <w:left w:val="single" w:sz="18" w:space="0" w:color="auto"/>
              <w:right w:val="single" w:sz="18" w:space="0" w:color="auto"/>
            </w:tcBorders>
          </w:tcPr>
          <w:p w14:paraId="451B582B"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45124F00" w14:textId="77777777" w:rsidR="007A21DF" w:rsidRDefault="007A21DF" w:rsidP="002E53B7">
            <w:pPr>
              <w:jc w:val="center"/>
              <w:rPr>
                <w:rFonts w:ascii="Book Antiqua" w:hAnsi="Book Antiqua"/>
              </w:rPr>
            </w:pPr>
            <w:r>
              <w:rPr>
                <w:rFonts w:ascii="Book Antiqua" w:hAnsi="Book Antiqua"/>
              </w:rPr>
              <w:t>1,10</w:t>
            </w:r>
          </w:p>
        </w:tc>
        <w:tc>
          <w:tcPr>
            <w:tcW w:w="2882" w:type="dxa"/>
            <w:tcBorders>
              <w:left w:val="single" w:sz="18" w:space="0" w:color="auto"/>
              <w:right w:val="single" w:sz="18" w:space="0" w:color="auto"/>
            </w:tcBorders>
          </w:tcPr>
          <w:p w14:paraId="6A6D839F" w14:textId="77777777" w:rsidR="007A21DF" w:rsidRDefault="007A21DF" w:rsidP="002E53B7">
            <w:pPr>
              <w:jc w:val="center"/>
              <w:rPr>
                <w:rFonts w:ascii="Book Antiqua" w:hAnsi="Book Antiqua"/>
              </w:rPr>
            </w:pPr>
            <w:r>
              <w:rPr>
                <w:rFonts w:ascii="Book Antiqua" w:hAnsi="Book Antiqua"/>
              </w:rPr>
              <w:t>Experimento3_6</w:t>
            </w:r>
          </w:p>
        </w:tc>
      </w:tr>
      <w:tr w:rsidR="007A21DF" w14:paraId="6035168E" w14:textId="77777777" w:rsidTr="002E53B7">
        <w:tc>
          <w:tcPr>
            <w:tcW w:w="2881" w:type="dxa"/>
            <w:tcBorders>
              <w:left w:val="single" w:sz="18" w:space="0" w:color="auto"/>
              <w:right w:val="single" w:sz="18" w:space="0" w:color="auto"/>
            </w:tcBorders>
          </w:tcPr>
          <w:p w14:paraId="1266FC22" w14:textId="77777777" w:rsidR="007A21DF" w:rsidRDefault="007A21DF" w:rsidP="002E53B7">
            <w:pPr>
              <w:jc w:val="center"/>
              <w:rPr>
                <w:rFonts w:ascii="Book Antiqua" w:hAnsi="Book Antiqua"/>
              </w:rPr>
            </w:pPr>
            <w:r>
              <w:rPr>
                <w:rFonts w:ascii="Book Antiqua" w:hAnsi="Book Antiqua"/>
              </w:rPr>
              <w:t>1, 3-8, 10</w:t>
            </w:r>
          </w:p>
        </w:tc>
        <w:tc>
          <w:tcPr>
            <w:tcW w:w="2882" w:type="dxa"/>
            <w:tcBorders>
              <w:left w:val="single" w:sz="18" w:space="0" w:color="auto"/>
              <w:right w:val="single" w:sz="18" w:space="0" w:color="auto"/>
            </w:tcBorders>
          </w:tcPr>
          <w:p w14:paraId="13E36ADD"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168750D7" w14:textId="77777777" w:rsidR="007A21DF" w:rsidRDefault="007A21DF" w:rsidP="002E53B7">
            <w:pPr>
              <w:jc w:val="center"/>
              <w:rPr>
                <w:rFonts w:ascii="Book Antiqua" w:hAnsi="Book Antiqua"/>
              </w:rPr>
            </w:pPr>
            <w:r>
              <w:rPr>
                <w:rFonts w:ascii="Book Antiqua" w:hAnsi="Book Antiqua"/>
              </w:rPr>
              <w:t>Experimento3_7</w:t>
            </w:r>
          </w:p>
        </w:tc>
      </w:tr>
      <w:tr w:rsidR="007A21DF" w14:paraId="0420630E" w14:textId="77777777" w:rsidTr="002E53B7">
        <w:tc>
          <w:tcPr>
            <w:tcW w:w="2881" w:type="dxa"/>
            <w:tcBorders>
              <w:left w:val="single" w:sz="18" w:space="0" w:color="auto"/>
              <w:bottom w:val="single" w:sz="4" w:space="0" w:color="auto"/>
              <w:right w:val="single" w:sz="18" w:space="0" w:color="auto"/>
            </w:tcBorders>
          </w:tcPr>
          <w:p w14:paraId="6FAF263E" w14:textId="77777777" w:rsidR="007A21DF" w:rsidRDefault="007A21DF" w:rsidP="002E53B7">
            <w:pPr>
              <w:jc w:val="center"/>
              <w:rPr>
                <w:rFonts w:ascii="Book Antiqua" w:hAnsi="Book Antiqua"/>
              </w:rPr>
            </w:pPr>
            <w:r>
              <w:rPr>
                <w:rFonts w:ascii="Book Antiqua" w:hAnsi="Book Antiqua"/>
              </w:rPr>
              <w:t>1-2, 4-7, 9-10</w:t>
            </w:r>
          </w:p>
        </w:tc>
        <w:tc>
          <w:tcPr>
            <w:tcW w:w="2882" w:type="dxa"/>
            <w:tcBorders>
              <w:left w:val="single" w:sz="18" w:space="0" w:color="auto"/>
              <w:bottom w:val="single" w:sz="4" w:space="0" w:color="auto"/>
              <w:right w:val="single" w:sz="18" w:space="0" w:color="auto"/>
            </w:tcBorders>
          </w:tcPr>
          <w:p w14:paraId="2D5AFE81" w14:textId="77777777" w:rsidR="007A21DF" w:rsidRDefault="007A21DF" w:rsidP="002E53B7">
            <w:pPr>
              <w:jc w:val="center"/>
              <w:rPr>
                <w:rFonts w:ascii="Book Antiqua" w:hAnsi="Book Antiqua"/>
              </w:rPr>
            </w:pPr>
            <w:r>
              <w:rPr>
                <w:rFonts w:ascii="Book Antiqua" w:hAnsi="Book Antiqua"/>
              </w:rPr>
              <w:t>3,8</w:t>
            </w:r>
          </w:p>
        </w:tc>
        <w:tc>
          <w:tcPr>
            <w:tcW w:w="2882" w:type="dxa"/>
            <w:tcBorders>
              <w:left w:val="single" w:sz="18" w:space="0" w:color="auto"/>
              <w:bottom w:val="single" w:sz="4" w:space="0" w:color="auto"/>
              <w:right w:val="single" w:sz="18" w:space="0" w:color="auto"/>
            </w:tcBorders>
          </w:tcPr>
          <w:p w14:paraId="16E25695" w14:textId="77777777" w:rsidR="007A21DF" w:rsidRDefault="007A21DF" w:rsidP="002E53B7">
            <w:pPr>
              <w:jc w:val="center"/>
              <w:rPr>
                <w:rFonts w:ascii="Book Antiqua" w:hAnsi="Book Antiqua"/>
              </w:rPr>
            </w:pPr>
            <w:r>
              <w:rPr>
                <w:rFonts w:ascii="Book Antiqua" w:hAnsi="Book Antiqua"/>
              </w:rPr>
              <w:t>Experimento3_8</w:t>
            </w:r>
          </w:p>
        </w:tc>
      </w:tr>
      <w:tr w:rsidR="007A21DF" w14:paraId="30791F42" w14:textId="77777777" w:rsidTr="002E53B7">
        <w:tc>
          <w:tcPr>
            <w:tcW w:w="2881" w:type="dxa"/>
            <w:tcBorders>
              <w:left w:val="single" w:sz="18" w:space="0" w:color="auto"/>
              <w:right w:val="single" w:sz="18" w:space="0" w:color="auto"/>
            </w:tcBorders>
          </w:tcPr>
          <w:p w14:paraId="6984CA27" w14:textId="77777777" w:rsidR="007A21DF" w:rsidRDefault="007A21DF" w:rsidP="002E53B7">
            <w:pPr>
              <w:jc w:val="center"/>
              <w:rPr>
                <w:rFonts w:ascii="Book Antiqua" w:hAnsi="Book Antiqua"/>
              </w:rPr>
            </w:pPr>
            <w:r>
              <w:rPr>
                <w:rFonts w:ascii="Book Antiqua" w:hAnsi="Book Antiqua"/>
              </w:rPr>
              <w:t>1-3, 5-6,8-10</w:t>
            </w:r>
          </w:p>
        </w:tc>
        <w:tc>
          <w:tcPr>
            <w:tcW w:w="2882" w:type="dxa"/>
            <w:tcBorders>
              <w:left w:val="single" w:sz="18" w:space="0" w:color="auto"/>
              <w:right w:val="single" w:sz="18" w:space="0" w:color="auto"/>
            </w:tcBorders>
          </w:tcPr>
          <w:p w14:paraId="264C319B" w14:textId="77777777" w:rsidR="007A21DF" w:rsidRDefault="007A21DF" w:rsidP="002E53B7">
            <w:pPr>
              <w:jc w:val="center"/>
              <w:rPr>
                <w:rFonts w:ascii="Book Antiqua" w:hAnsi="Book Antiqua"/>
              </w:rPr>
            </w:pPr>
            <w:r>
              <w:rPr>
                <w:rFonts w:ascii="Book Antiqua" w:hAnsi="Book Antiqua"/>
              </w:rPr>
              <w:t>4,7</w:t>
            </w:r>
          </w:p>
        </w:tc>
        <w:tc>
          <w:tcPr>
            <w:tcW w:w="2882" w:type="dxa"/>
            <w:tcBorders>
              <w:left w:val="single" w:sz="18" w:space="0" w:color="auto"/>
              <w:right w:val="single" w:sz="18" w:space="0" w:color="auto"/>
            </w:tcBorders>
          </w:tcPr>
          <w:p w14:paraId="5417CF50" w14:textId="77777777" w:rsidR="007A21DF" w:rsidRDefault="007A21DF" w:rsidP="002E53B7">
            <w:pPr>
              <w:jc w:val="center"/>
              <w:rPr>
                <w:rFonts w:ascii="Book Antiqua" w:hAnsi="Book Antiqua"/>
              </w:rPr>
            </w:pPr>
            <w:r>
              <w:rPr>
                <w:rFonts w:ascii="Book Antiqua" w:hAnsi="Book Antiqua"/>
              </w:rPr>
              <w:t>Experimento3_9</w:t>
            </w:r>
          </w:p>
        </w:tc>
      </w:tr>
      <w:tr w:rsidR="007A21DF" w14:paraId="1F911987" w14:textId="77777777" w:rsidTr="002E53B7">
        <w:tc>
          <w:tcPr>
            <w:tcW w:w="2881" w:type="dxa"/>
            <w:tcBorders>
              <w:left w:val="single" w:sz="18" w:space="0" w:color="auto"/>
              <w:bottom w:val="single" w:sz="18" w:space="0" w:color="auto"/>
              <w:right w:val="single" w:sz="18" w:space="0" w:color="auto"/>
            </w:tcBorders>
          </w:tcPr>
          <w:p w14:paraId="31B0EFBC" w14:textId="77777777" w:rsidR="007A21DF" w:rsidRDefault="007A21DF" w:rsidP="002E53B7">
            <w:pPr>
              <w:jc w:val="center"/>
              <w:rPr>
                <w:rFonts w:ascii="Book Antiqua" w:hAnsi="Book Antiqua"/>
              </w:rPr>
            </w:pPr>
            <w:r>
              <w:rPr>
                <w:rFonts w:ascii="Book Antiqua" w:hAnsi="Book Antiqua"/>
              </w:rPr>
              <w:t>1,3-9</w:t>
            </w:r>
          </w:p>
        </w:tc>
        <w:tc>
          <w:tcPr>
            <w:tcW w:w="2882" w:type="dxa"/>
            <w:tcBorders>
              <w:left w:val="single" w:sz="18" w:space="0" w:color="auto"/>
              <w:bottom w:val="single" w:sz="18" w:space="0" w:color="auto"/>
              <w:right w:val="single" w:sz="18" w:space="0" w:color="auto"/>
            </w:tcBorders>
          </w:tcPr>
          <w:p w14:paraId="6BE9C115" w14:textId="77777777" w:rsidR="007A21DF" w:rsidRDefault="007A21DF" w:rsidP="002E53B7">
            <w:pPr>
              <w:jc w:val="center"/>
              <w:rPr>
                <w:rFonts w:ascii="Book Antiqua" w:hAnsi="Book Antiqua"/>
              </w:rPr>
            </w:pPr>
            <w:r>
              <w:rPr>
                <w:rFonts w:ascii="Book Antiqua" w:hAnsi="Book Antiqua"/>
              </w:rPr>
              <w:t>2,10</w:t>
            </w:r>
          </w:p>
        </w:tc>
        <w:tc>
          <w:tcPr>
            <w:tcW w:w="2882" w:type="dxa"/>
            <w:tcBorders>
              <w:left w:val="single" w:sz="18" w:space="0" w:color="auto"/>
              <w:bottom w:val="single" w:sz="18" w:space="0" w:color="auto"/>
              <w:right w:val="single" w:sz="18" w:space="0" w:color="auto"/>
            </w:tcBorders>
          </w:tcPr>
          <w:p w14:paraId="01A12EE8" w14:textId="77777777" w:rsidR="007A21DF" w:rsidRDefault="007A21DF" w:rsidP="002E53B7">
            <w:pPr>
              <w:jc w:val="center"/>
              <w:rPr>
                <w:rFonts w:ascii="Book Antiqua" w:hAnsi="Book Antiqua"/>
              </w:rPr>
            </w:pPr>
            <w:r>
              <w:rPr>
                <w:rFonts w:ascii="Book Antiqua" w:hAnsi="Book Antiqua"/>
              </w:rPr>
              <w:t>Experimento3_10</w:t>
            </w:r>
          </w:p>
        </w:tc>
      </w:tr>
    </w:tbl>
    <w:p w14:paraId="1C8D2012" w14:textId="77777777" w:rsidR="007A21DF" w:rsidRDefault="007A21DF" w:rsidP="007A21DF">
      <w:pPr>
        <w:jc w:val="both"/>
        <w:rPr>
          <w:rFonts w:ascii="Book Antiqua" w:hAnsi="Book Antiqua"/>
        </w:rPr>
      </w:pPr>
    </w:p>
    <w:p w14:paraId="6D141137" w14:textId="2CC86FA1" w:rsidR="007A21DF" w:rsidRDefault="007A21DF" w:rsidP="007A21DF">
      <w:pPr>
        <w:spacing w:after="200" w:line="276" w:lineRule="auto"/>
        <w:rPr>
          <w:rFonts w:ascii="Book Antiqua" w:hAnsi="Book Antiqua"/>
        </w:rPr>
      </w:pPr>
      <w:r>
        <w:rPr>
          <w:rFonts w:ascii="Book Antiqua" w:hAnsi="Book Antiqua"/>
        </w:rPr>
        <w:br w:type="page"/>
      </w:r>
    </w:p>
    <w:p w14:paraId="5B630F89" w14:textId="77777777" w:rsidR="00037728" w:rsidRDefault="00037728" w:rsidP="00037728">
      <w:pPr>
        <w:pStyle w:val="Ttulo1"/>
        <w:numPr>
          <w:ilvl w:val="0"/>
          <w:numId w:val="1"/>
        </w:numPr>
        <w:spacing w:after="720"/>
        <w:ind w:left="357" w:hanging="357"/>
      </w:pPr>
      <w:bookmarkStart w:id="115" w:name="_Toc458582051"/>
      <w:bookmarkStart w:id="116" w:name="_Toc459876780"/>
      <w:bookmarkStart w:id="117" w:name="_Toc460364131"/>
      <w:bookmarkStart w:id="118" w:name="_Toc484586168"/>
      <w:commentRangeStart w:id="119"/>
      <w:r>
        <w:lastRenderedPageBreak/>
        <w:t>Conclusiones</w:t>
      </w:r>
      <w:bookmarkEnd w:id="115"/>
      <w:bookmarkEnd w:id="116"/>
      <w:r>
        <w:t xml:space="preserve"> y Trabajo Futuro</w:t>
      </w:r>
      <w:bookmarkEnd w:id="117"/>
      <w:commentRangeEnd w:id="119"/>
      <w:r>
        <w:rPr>
          <w:rStyle w:val="Refdecomentario"/>
          <w:rFonts w:ascii="Times New Roman" w:hAnsi="Times New Roman"/>
          <w:b w:val="0"/>
          <w:smallCaps w:val="0"/>
          <w:kern w:val="0"/>
          <w:lang w:val="es-ES"/>
        </w:rPr>
        <w:commentReference w:id="119"/>
      </w:r>
      <w:bookmarkEnd w:id="118"/>
    </w:p>
    <w:p w14:paraId="0257DD74" w14:textId="77777777" w:rsidR="00037728" w:rsidRPr="001D2912" w:rsidRDefault="00037728" w:rsidP="00037728">
      <w:pPr>
        <w:pStyle w:val="Ttulo2"/>
        <w:numPr>
          <w:ilvl w:val="1"/>
          <w:numId w:val="1"/>
        </w:numPr>
        <w:rPr>
          <w:bCs/>
        </w:rPr>
      </w:pPr>
      <w:bookmarkStart w:id="120" w:name="_Toc454808030"/>
      <w:bookmarkStart w:id="121" w:name="_Toc460364132"/>
      <w:bookmarkStart w:id="122" w:name="_Toc484586169"/>
      <w:r>
        <w:t>Conclusiones</w:t>
      </w:r>
      <w:bookmarkEnd w:id="120"/>
      <w:bookmarkEnd w:id="121"/>
      <w:bookmarkEnd w:id="122"/>
    </w:p>
    <w:p w14:paraId="7FD76714" w14:textId="77777777" w:rsidR="00037728" w:rsidRDefault="00037728" w:rsidP="00037728">
      <w:pPr>
        <w:pStyle w:val="Estilo12ptPrimeralnea05cm"/>
        <w:spacing w:before="120" w:after="240"/>
        <w:ind w:firstLine="0"/>
        <w:rPr>
          <w:lang w:val="es-ES"/>
        </w:rPr>
      </w:pPr>
      <w:r w:rsidRPr="003C5545">
        <w:rPr>
          <w:lang w:val="es-ES"/>
        </w:rPr>
        <w:t xml:space="preserve">La mayoría de las redes sociales ofrecen a los usuarios la posibilidad de subir fotos para enriquecer su perfil. Algunas de estas redes sociales se dedican a compartir fotos y Vídeos. </w:t>
      </w:r>
    </w:p>
    <w:p w14:paraId="059A7676" w14:textId="77777777" w:rsidR="00037728" w:rsidRDefault="00037728" w:rsidP="00037728">
      <w:pPr>
        <w:pStyle w:val="Estilo12ptPrimeralnea05cm"/>
        <w:spacing w:before="120" w:after="240"/>
        <w:rPr>
          <w:lang w:val="es-ES"/>
        </w:rPr>
      </w:pPr>
      <w:r w:rsidRPr="003C5545">
        <w:rPr>
          <w:lang w:val="es-ES"/>
        </w:rPr>
        <w:t>Encontrar cuentas de redes sociales que pertene</w:t>
      </w:r>
      <w:r>
        <w:rPr>
          <w:lang w:val="es-ES"/>
        </w:rPr>
        <w:t>z</w:t>
      </w:r>
      <w:r w:rsidRPr="003C5545">
        <w:rPr>
          <w:lang w:val="es-ES"/>
        </w:rPr>
        <w:t>c</w:t>
      </w:r>
      <w:r>
        <w:rPr>
          <w:lang w:val="es-ES"/>
        </w:rPr>
        <w:t>a</w:t>
      </w:r>
      <w:r w:rsidRPr="003C5545">
        <w:rPr>
          <w:lang w:val="es-ES"/>
        </w:rPr>
        <w:t xml:space="preserve">n a una determinada persona puede ser muy valiosa. La tarea es no trivial, incluso si </w:t>
      </w:r>
      <w:r>
        <w:rPr>
          <w:lang w:val="es-ES"/>
        </w:rPr>
        <w:t xml:space="preserve">se </w:t>
      </w:r>
      <w:r w:rsidRPr="003C5545">
        <w:rPr>
          <w:lang w:val="es-ES"/>
        </w:rPr>
        <w:t>conoce detalles de la identidad.</w:t>
      </w:r>
      <w:r>
        <w:rPr>
          <w:lang w:val="es-ES"/>
        </w:rPr>
        <w:t xml:space="preserve"> S</w:t>
      </w:r>
      <w:r w:rsidRPr="0053785F">
        <w:rPr>
          <w:lang w:val="es-ES"/>
        </w:rPr>
        <w:t xml:space="preserve">in embargo, desde la perspectiva de las investigaciones forenses digitales, </w:t>
      </w:r>
      <w:r>
        <w:rPr>
          <w:lang w:val="es-ES"/>
        </w:rPr>
        <w:t xml:space="preserve">identificar </w:t>
      </w:r>
      <w:r w:rsidRPr="0053785F">
        <w:rPr>
          <w:lang w:val="es-ES"/>
        </w:rPr>
        <w:t xml:space="preserve">a la persona que </w:t>
      </w:r>
      <w:r>
        <w:rPr>
          <w:lang w:val="es-ES"/>
        </w:rPr>
        <w:t xml:space="preserve">generó </w:t>
      </w:r>
      <w:r w:rsidRPr="0053785F">
        <w:rPr>
          <w:lang w:val="es-ES"/>
        </w:rPr>
        <w:t>na imagen es importante en varios escenarios.</w:t>
      </w:r>
      <w:r>
        <w:rPr>
          <w:lang w:val="es-ES"/>
        </w:rPr>
        <w:t xml:space="preserve"> Por ejemplo, </w:t>
      </w:r>
      <w:r w:rsidRPr="0053785F">
        <w:rPr>
          <w:lang w:val="es-ES"/>
        </w:rPr>
        <w:t>el caso de un teléfono inteligente robado</w:t>
      </w:r>
      <w:r>
        <w:rPr>
          <w:lang w:val="es-ES"/>
        </w:rPr>
        <w:t>,</w:t>
      </w:r>
      <w:r w:rsidRPr="0053785F">
        <w:rPr>
          <w:lang w:val="es-ES"/>
        </w:rPr>
        <w:t xml:space="preserve"> </w:t>
      </w:r>
      <w:r>
        <w:rPr>
          <w:lang w:val="es-ES"/>
        </w:rPr>
        <w:t>que después del</w:t>
      </w:r>
      <w:r w:rsidRPr="0053785F">
        <w:rPr>
          <w:lang w:val="es-ES"/>
        </w:rPr>
        <w:t xml:space="preserve"> robo, </w:t>
      </w:r>
      <w:r>
        <w:rPr>
          <w:lang w:val="es-ES"/>
        </w:rPr>
        <w:t xml:space="preserve">el ladrón lo utiliza para </w:t>
      </w:r>
      <w:r w:rsidRPr="0053785F">
        <w:rPr>
          <w:lang w:val="es-ES"/>
        </w:rPr>
        <w:t>toma</w:t>
      </w:r>
      <w:r>
        <w:rPr>
          <w:lang w:val="es-ES"/>
        </w:rPr>
        <w:t>r</w:t>
      </w:r>
      <w:r w:rsidRPr="0053785F">
        <w:rPr>
          <w:lang w:val="es-ES"/>
        </w:rPr>
        <w:t xml:space="preserve"> fotografías </w:t>
      </w:r>
      <w:r>
        <w:rPr>
          <w:lang w:val="es-ES"/>
        </w:rPr>
        <w:t>y compartirlas</w:t>
      </w:r>
      <w:r w:rsidRPr="0053785F">
        <w:rPr>
          <w:lang w:val="es-ES"/>
        </w:rPr>
        <w:t xml:space="preserve"> en sus redes sociales. </w:t>
      </w:r>
      <w:r>
        <w:rPr>
          <w:lang w:val="es-ES"/>
        </w:rPr>
        <w:t xml:space="preserve">Las fotografías publicadas por la víctima en sus redes sociales pueden ser utilizadas como muestras </w:t>
      </w:r>
      <w:r w:rsidRPr="0053785F">
        <w:rPr>
          <w:lang w:val="es-ES"/>
        </w:rPr>
        <w:t xml:space="preserve">para correlacionar las imágenes </w:t>
      </w:r>
      <w:r>
        <w:rPr>
          <w:lang w:val="es-ES"/>
        </w:rPr>
        <w:t xml:space="preserve">e </w:t>
      </w:r>
      <w:r w:rsidRPr="0053785F">
        <w:rPr>
          <w:lang w:val="es-ES"/>
        </w:rPr>
        <w:t>identificar al ladrón.</w:t>
      </w:r>
    </w:p>
    <w:p w14:paraId="11BF5194" w14:textId="77777777" w:rsidR="00037728" w:rsidRDefault="00037728" w:rsidP="00037728">
      <w:pPr>
        <w:pStyle w:val="Estilo12ptPrimeralnea05cm"/>
        <w:spacing w:before="120" w:after="240"/>
        <w:rPr>
          <w:lang w:val="es-ES"/>
        </w:rPr>
      </w:pPr>
      <w:r w:rsidRPr="008260C0">
        <w:rPr>
          <w:lang w:val="es-ES"/>
        </w:rPr>
        <w:t>E</w:t>
      </w:r>
      <w:r>
        <w:rPr>
          <w:lang w:val="es-ES"/>
        </w:rPr>
        <w:t xml:space="preserve">n este trabajo se ha propuesto un algoritmo basado en el </w:t>
      </w:r>
      <w:r w:rsidRPr="00537817">
        <w:rPr>
          <w:lang w:val="es-ES"/>
        </w:rPr>
        <w:t>patrón PRNU</w:t>
      </w:r>
      <w:r>
        <w:rPr>
          <w:lang w:val="es-ES"/>
        </w:rPr>
        <w:t>,</w:t>
      </w:r>
      <w:r w:rsidRPr="00537817">
        <w:rPr>
          <w:lang w:val="es-ES"/>
        </w:rPr>
        <w:t xml:space="preserve"> </w:t>
      </w:r>
      <w:r>
        <w:rPr>
          <w:lang w:val="es-ES"/>
        </w:rPr>
        <w:t xml:space="preserve">combinado con técnicas de agrupamiento, </w:t>
      </w:r>
      <w:r w:rsidRPr="00537817">
        <w:rPr>
          <w:lang w:val="es-ES"/>
        </w:rPr>
        <w:t>para identificar al propietario de un dispositivo móvil</w:t>
      </w:r>
      <w:r>
        <w:rPr>
          <w:lang w:val="es-ES"/>
        </w:rPr>
        <w:t xml:space="preserve">. La identificación de la fuente es realizada analizando las fotografías </w:t>
      </w:r>
      <w:r w:rsidRPr="00537817">
        <w:rPr>
          <w:lang w:val="es-ES"/>
        </w:rPr>
        <w:t xml:space="preserve">que </w:t>
      </w:r>
      <w:r>
        <w:rPr>
          <w:lang w:val="es-ES"/>
        </w:rPr>
        <w:t xml:space="preserve">un usuario de redes sociales </w:t>
      </w:r>
      <w:r w:rsidRPr="00537817">
        <w:rPr>
          <w:lang w:val="es-ES"/>
        </w:rPr>
        <w:t xml:space="preserve">sube desde el </w:t>
      </w:r>
      <w:r>
        <w:rPr>
          <w:lang w:val="es-ES"/>
        </w:rPr>
        <w:t xml:space="preserve">propio dispositivo. </w:t>
      </w:r>
    </w:p>
    <w:p w14:paraId="73A963E5" w14:textId="77777777" w:rsidR="00037728" w:rsidRDefault="00037728" w:rsidP="00037728">
      <w:pPr>
        <w:pStyle w:val="Estilo12ptPrimeralnea05cm"/>
        <w:spacing w:before="120" w:after="240"/>
      </w:pPr>
      <w:r w:rsidRPr="00537817">
        <w:rPr>
          <w:lang w:val="es-ES"/>
        </w:rPr>
        <w:t xml:space="preserve">La evaluación de la propuesta presentada se realizó con fotos subidas a </w:t>
      </w:r>
      <w:r>
        <w:rPr>
          <w:lang w:val="es-ES"/>
        </w:rPr>
        <w:t xml:space="preserve">Facebook, Flickr y Google +, </w:t>
      </w:r>
      <w:r w:rsidRPr="00537817">
        <w:rPr>
          <w:lang w:val="es-ES"/>
        </w:rPr>
        <w:t xml:space="preserve">3 </w:t>
      </w:r>
      <w:r>
        <w:rPr>
          <w:lang w:val="es-ES"/>
        </w:rPr>
        <w:t xml:space="preserve">de las </w:t>
      </w:r>
      <w:r w:rsidRPr="00537817">
        <w:rPr>
          <w:lang w:val="es-ES"/>
        </w:rPr>
        <w:t xml:space="preserve">redes sociales </w:t>
      </w:r>
      <w:r>
        <w:rPr>
          <w:lang w:val="es-ES"/>
        </w:rPr>
        <w:t>más utilizadas actualmente</w:t>
      </w:r>
      <w:r w:rsidRPr="00537817">
        <w:rPr>
          <w:lang w:val="es-ES"/>
        </w:rPr>
        <w:t xml:space="preserve">. </w:t>
      </w:r>
      <w:r>
        <w:rPr>
          <w:lang w:val="es-ES"/>
        </w:rPr>
        <w:t xml:space="preserve">Para ello, se desarrollaron dos algoritmos para descargar de forma automática fotografías de estas redes sociales. </w:t>
      </w:r>
      <w:r w:rsidRPr="0059284C">
        <w:t xml:space="preserve">Los experimentos </w:t>
      </w:r>
      <w:r>
        <w:t xml:space="preserve">se realizaron </w:t>
      </w:r>
      <w:r w:rsidRPr="0059284C">
        <w:t xml:space="preserve">con un conjunto de </w:t>
      </w:r>
      <w:r>
        <w:t xml:space="preserve">3300 fotografías </w:t>
      </w:r>
      <w:r w:rsidRPr="0059284C">
        <w:t xml:space="preserve">de </w:t>
      </w:r>
      <w:r>
        <w:t xml:space="preserve">33  </w:t>
      </w:r>
      <w:r w:rsidRPr="0059284C">
        <w:t>modelos diferentes de cámaras de dispositivos móviles</w:t>
      </w:r>
      <w:r>
        <w:t xml:space="preserve"> de 12 fabricantes, que fueron almacenados en las redes sociales y posteriormente descargados con las diferentes resoluciones disponibles en cada red social. </w:t>
      </w:r>
    </w:p>
    <w:p w14:paraId="446A2CD2" w14:textId="77777777" w:rsidR="00037728" w:rsidRDefault="00037728" w:rsidP="00037728">
      <w:pPr>
        <w:pStyle w:val="Estilo12ptPrimeralnea05cm"/>
        <w:rPr>
          <w:lang w:val="es-ES"/>
        </w:rPr>
      </w:pPr>
      <w:r>
        <w:rPr>
          <w:lang w:val="es-ES"/>
        </w:rPr>
        <w:lastRenderedPageBreak/>
        <w:t xml:space="preserve">En los resultados de los experimentos se obtuvo una tasa de aciertos del 82,8% en la </w:t>
      </w:r>
      <w:r>
        <w:t>clasificación de 11 modelos de dispositivos móviles de 5 diferentes fabricantes</w:t>
      </w:r>
      <w:r>
        <w:rPr>
          <w:lang w:val="es-ES"/>
        </w:rPr>
        <w:t xml:space="preserve"> y un 88,8% de tasa de acierto en la clasificación de fotos de fotografías </w:t>
      </w:r>
      <w:r w:rsidRPr="00ED61CF">
        <w:rPr>
          <w:lang w:val="es-ES"/>
        </w:rPr>
        <w:t xml:space="preserve">de </w:t>
      </w:r>
      <w:r>
        <w:rPr>
          <w:lang w:val="es-ES"/>
        </w:rPr>
        <w:t>5</w:t>
      </w:r>
      <w:r w:rsidRPr="00ED61CF">
        <w:rPr>
          <w:lang w:val="es-ES"/>
        </w:rPr>
        <w:t xml:space="preserve"> </w:t>
      </w:r>
      <w:r>
        <w:rPr>
          <w:lang w:val="es-ES"/>
        </w:rPr>
        <w:t xml:space="preserve">modelos del fabricante Samsung. </w:t>
      </w:r>
      <w:r w:rsidRPr="005C2427">
        <w:rPr>
          <w:lang w:val="es-ES"/>
        </w:rPr>
        <w:t xml:space="preserve">Las cámaras de los </w:t>
      </w:r>
      <w:r>
        <w:rPr>
          <w:lang w:val="es-ES"/>
        </w:rPr>
        <w:t xml:space="preserve">dispositivos </w:t>
      </w:r>
      <w:r w:rsidRPr="005C2427">
        <w:rPr>
          <w:lang w:val="es-ES"/>
        </w:rPr>
        <w:t xml:space="preserve">móviles de un mismo fabricante deberían ser muy similares para gran parte de sus productos y por tanto el ruido del sensor extraído entre modelos distintos debiera asemejarse. </w:t>
      </w:r>
      <w:r>
        <w:rPr>
          <w:lang w:val="es-ES"/>
        </w:rPr>
        <w:t xml:space="preserve">Sin embrago, se observa que </w:t>
      </w:r>
      <w:r w:rsidRPr="005C2427">
        <w:rPr>
          <w:lang w:val="es-ES"/>
        </w:rPr>
        <w:t xml:space="preserve">el valor de correlación entre </w:t>
      </w:r>
      <w:r>
        <w:rPr>
          <w:lang w:val="es-ES"/>
        </w:rPr>
        <w:t>el patrón PRNU</w:t>
      </w:r>
      <w:r w:rsidRPr="005C2427">
        <w:rPr>
          <w:lang w:val="es-ES"/>
        </w:rPr>
        <w:t xml:space="preserve"> var</w:t>
      </w:r>
      <w:r>
        <w:rPr>
          <w:lang w:val="es-ES"/>
        </w:rPr>
        <w:t>í</w:t>
      </w:r>
      <w:r w:rsidRPr="005C2427">
        <w:rPr>
          <w:lang w:val="es-ES"/>
        </w:rPr>
        <w:t>a</w:t>
      </w:r>
      <w:r>
        <w:rPr>
          <w:lang w:val="es-ES"/>
        </w:rPr>
        <w:t xml:space="preserve"> </w:t>
      </w:r>
      <w:r w:rsidRPr="005C2427">
        <w:rPr>
          <w:lang w:val="es-ES"/>
        </w:rPr>
        <w:t>lo suficiente entre modelos para identificar a cada uno por separado, incluso c</w:t>
      </w:r>
      <w:r>
        <w:rPr>
          <w:lang w:val="es-ES"/>
        </w:rPr>
        <w:t>uando los modelos son muy parecidos.</w:t>
      </w:r>
    </w:p>
    <w:p w14:paraId="38464C08" w14:textId="77777777" w:rsidR="00037728" w:rsidRPr="001D2912" w:rsidRDefault="00037728" w:rsidP="00037728">
      <w:pPr>
        <w:pStyle w:val="Ttulo2"/>
        <w:numPr>
          <w:ilvl w:val="1"/>
          <w:numId w:val="1"/>
        </w:numPr>
        <w:rPr>
          <w:bCs/>
        </w:rPr>
      </w:pPr>
      <w:bookmarkStart w:id="123" w:name="_Toc460364133"/>
      <w:bookmarkStart w:id="124" w:name="_Toc484586170"/>
      <w:r>
        <w:t>Trabajo Futuro</w:t>
      </w:r>
      <w:bookmarkEnd w:id="123"/>
      <w:bookmarkEnd w:id="124"/>
    </w:p>
    <w:p w14:paraId="7BDF9D47" w14:textId="77777777" w:rsidR="00037728" w:rsidRDefault="00037728" w:rsidP="00037728">
      <w:pPr>
        <w:pStyle w:val="Estilo12ptPrimeralnea05cm"/>
        <w:ind w:firstLine="0"/>
        <w:rPr>
          <w:lang w:val="es-ES"/>
        </w:rPr>
      </w:pPr>
      <w:r w:rsidRPr="00F01C50">
        <w:rPr>
          <w:lang w:val="es-ES"/>
        </w:rPr>
        <w:t>Como trabajo futuro pueden se</w:t>
      </w:r>
      <w:r>
        <w:rPr>
          <w:lang w:val="es-ES"/>
        </w:rPr>
        <w:t>ñ</w:t>
      </w:r>
      <w:r w:rsidRPr="00F01C50">
        <w:rPr>
          <w:lang w:val="es-ES"/>
        </w:rPr>
        <w:t>alarse las siguientes l</w:t>
      </w:r>
      <w:r>
        <w:rPr>
          <w:lang w:val="es-ES"/>
        </w:rPr>
        <w:t>í</w:t>
      </w:r>
      <w:r w:rsidRPr="00F01C50">
        <w:rPr>
          <w:lang w:val="es-ES"/>
        </w:rPr>
        <w:t>neas de investigaci</w:t>
      </w:r>
      <w:r>
        <w:rPr>
          <w:lang w:val="es-ES"/>
        </w:rPr>
        <w:t>ó</w:t>
      </w:r>
      <w:r w:rsidRPr="00F01C50">
        <w:rPr>
          <w:lang w:val="es-ES"/>
        </w:rPr>
        <w:t>n</w:t>
      </w:r>
      <w:r>
        <w:rPr>
          <w:lang w:val="es-ES"/>
        </w:rPr>
        <w:t>:</w:t>
      </w:r>
    </w:p>
    <w:p w14:paraId="4CA1ACD8" w14:textId="77777777" w:rsidR="00037728" w:rsidRDefault="00037728" w:rsidP="00037728">
      <w:pPr>
        <w:pStyle w:val="Estilo12ptPrimeralnea05cm"/>
        <w:numPr>
          <w:ilvl w:val="0"/>
          <w:numId w:val="23"/>
        </w:numPr>
        <w:ind w:left="284" w:hanging="284"/>
        <w:rPr>
          <w:lang w:val="es-ES"/>
        </w:rPr>
      </w:pPr>
      <w:r>
        <w:rPr>
          <w:lang w:val="es-ES"/>
        </w:rPr>
        <w:t xml:space="preserve">Ampliar la experimentación para evaluar el uso del patrón PRNU en resoluciones inferiores a 1024. </w:t>
      </w:r>
    </w:p>
    <w:p w14:paraId="7170C4A4" w14:textId="0E880D76" w:rsidR="00037728" w:rsidRPr="00E307C0" w:rsidRDefault="00037728" w:rsidP="00037728">
      <w:pPr>
        <w:pStyle w:val="Estilo12ptPrimeralnea05cm"/>
        <w:numPr>
          <w:ilvl w:val="0"/>
          <w:numId w:val="23"/>
        </w:numPr>
        <w:ind w:left="284" w:hanging="284"/>
        <w:rPr>
          <w:lang w:val="es-ES"/>
        </w:rPr>
      </w:pPr>
      <w:r>
        <w:rPr>
          <w:lang w:val="es-ES"/>
        </w:rPr>
        <w:t xml:space="preserve">Evaluar el uso de otros métodos de identificación de la fuente como </w:t>
      </w:r>
      <w:r>
        <w:t>los basados en las características de la imagen para identificar el propietario de una fotografía</w:t>
      </w:r>
      <w:r w:rsidR="00F3376D">
        <w:t>.</w:t>
      </w:r>
    </w:p>
    <w:p w14:paraId="0E34B02E" w14:textId="77777777" w:rsidR="00037728" w:rsidRPr="00E307C0" w:rsidRDefault="00037728" w:rsidP="00037728">
      <w:pPr>
        <w:pStyle w:val="Estilo12ptPrimeralnea05cm"/>
        <w:numPr>
          <w:ilvl w:val="0"/>
          <w:numId w:val="23"/>
        </w:numPr>
        <w:ind w:left="284" w:hanging="284"/>
        <w:rPr>
          <w:lang w:val="es-ES"/>
        </w:rPr>
      </w:pPr>
      <w:r w:rsidRPr="00E307C0">
        <w:rPr>
          <w:lang w:val="es-ES"/>
        </w:rPr>
        <w:t xml:space="preserve">Ampliar los algoritmos de identificación de la fuente a vídeos almacenados en redes sociales. </w:t>
      </w:r>
      <w:r>
        <w:rPr>
          <w:lang w:eastAsia="en-US"/>
        </w:rPr>
        <w:br w:type="page"/>
      </w:r>
    </w:p>
    <w:p w14:paraId="16579E12" w14:textId="77777777" w:rsidR="00037728" w:rsidRDefault="00037728" w:rsidP="00037728">
      <w:pPr>
        <w:spacing w:after="200" w:line="276" w:lineRule="auto"/>
        <w:jc w:val="center"/>
        <w:rPr>
          <w:b/>
          <w:lang w:eastAsia="en-US"/>
        </w:rPr>
      </w:pPr>
    </w:p>
    <w:p w14:paraId="3A57C559" w14:textId="77777777" w:rsidR="00037728" w:rsidRDefault="00037728" w:rsidP="00037728">
      <w:pPr>
        <w:spacing w:after="200" w:line="276" w:lineRule="auto"/>
        <w:jc w:val="center"/>
        <w:rPr>
          <w:b/>
          <w:lang w:eastAsia="en-US"/>
        </w:rPr>
      </w:pPr>
    </w:p>
    <w:p w14:paraId="543AB2A2" w14:textId="77777777" w:rsidR="00037728" w:rsidRDefault="00037728" w:rsidP="00037728">
      <w:pPr>
        <w:spacing w:after="200" w:line="276" w:lineRule="auto"/>
        <w:jc w:val="center"/>
        <w:rPr>
          <w:b/>
          <w:lang w:eastAsia="en-US"/>
        </w:rPr>
      </w:pPr>
    </w:p>
    <w:p w14:paraId="6AE3DFBE" w14:textId="77777777" w:rsidR="00037728" w:rsidRDefault="00037728" w:rsidP="00037728">
      <w:pPr>
        <w:spacing w:after="200" w:line="276" w:lineRule="auto"/>
        <w:jc w:val="center"/>
        <w:rPr>
          <w:b/>
          <w:lang w:eastAsia="en-US"/>
        </w:rPr>
      </w:pPr>
    </w:p>
    <w:p w14:paraId="430B75A2" w14:textId="77777777" w:rsidR="00037728" w:rsidRDefault="00037728" w:rsidP="00037728">
      <w:pPr>
        <w:spacing w:after="200" w:line="276" w:lineRule="auto"/>
        <w:jc w:val="center"/>
        <w:rPr>
          <w:b/>
          <w:lang w:eastAsia="en-US"/>
        </w:rPr>
      </w:pPr>
    </w:p>
    <w:p w14:paraId="29AC9A33" w14:textId="77777777" w:rsidR="00037728" w:rsidRDefault="00037728" w:rsidP="00037728">
      <w:pPr>
        <w:spacing w:after="200" w:line="276" w:lineRule="auto"/>
        <w:jc w:val="center"/>
        <w:rPr>
          <w:b/>
          <w:lang w:eastAsia="en-US"/>
        </w:rPr>
      </w:pPr>
    </w:p>
    <w:p w14:paraId="5DA461E7" w14:textId="77777777" w:rsidR="00037728" w:rsidRDefault="00037728" w:rsidP="00037728">
      <w:pPr>
        <w:spacing w:after="200" w:line="276" w:lineRule="auto"/>
        <w:jc w:val="center"/>
        <w:rPr>
          <w:b/>
          <w:lang w:eastAsia="en-US"/>
        </w:rPr>
      </w:pPr>
    </w:p>
    <w:p w14:paraId="064CD0C9" w14:textId="77777777" w:rsidR="00037728" w:rsidRDefault="00037728" w:rsidP="00037728">
      <w:pPr>
        <w:spacing w:after="200" w:line="276" w:lineRule="auto"/>
        <w:jc w:val="center"/>
        <w:rPr>
          <w:b/>
          <w:lang w:eastAsia="en-US"/>
        </w:rPr>
      </w:pPr>
    </w:p>
    <w:p w14:paraId="4BF257C8" w14:textId="77777777" w:rsidR="00037728" w:rsidRDefault="00037728" w:rsidP="00037728">
      <w:pPr>
        <w:spacing w:after="200" w:line="276" w:lineRule="auto"/>
        <w:jc w:val="center"/>
        <w:rPr>
          <w:b/>
          <w:lang w:eastAsia="en-US"/>
        </w:rPr>
      </w:pPr>
    </w:p>
    <w:p w14:paraId="2B1E664E" w14:textId="77777777" w:rsidR="00037728" w:rsidRDefault="00037728" w:rsidP="00037728">
      <w:pPr>
        <w:spacing w:after="200" w:line="276" w:lineRule="auto"/>
        <w:jc w:val="center"/>
        <w:rPr>
          <w:b/>
          <w:lang w:eastAsia="en-US"/>
        </w:rPr>
      </w:pPr>
    </w:p>
    <w:p w14:paraId="206F48FC" w14:textId="48477F39" w:rsidR="00037728" w:rsidRPr="00712809" w:rsidRDefault="00037728" w:rsidP="00037728">
      <w:pPr>
        <w:spacing w:after="200" w:line="276" w:lineRule="auto"/>
        <w:rPr>
          <w:rFonts w:ascii="Book Antiqua" w:hAnsi="Book Antiqua"/>
          <w:b/>
          <w:sz w:val="36"/>
          <w:u w:val="single"/>
        </w:rPr>
      </w:pPr>
      <w:r w:rsidRPr="00CB2CEB">
        <w:rPr>
          <w:b/>
          <w:smallCaps/>
          <w:sz w:val="48"/>
          <w:szCs w:val="48"/>
          <w:lang w:eastAsia="en-US"/>
        </w:rPr>
        <w:t xml:space="preserve">Resumen </w:t>
      </w:r>
      <w:r>
        <w:rPr>
          <w:b/>
          <w:smallCaps/>
          <w:sz w:val="48"/>
          <w:szCs w:val="48"/>
          <w:lang w:eastAsia="en-US"/>
        </w:rPr>
        <w:t>e</w:t>
      </w:r>
      <w:r w:rsidRPr="00CB2CEB">
        <w:rPr>
          <w:b/>
          <w:smallCaps/>
          <w:sz w:val="48"/>
          <w:szCs w:val="48"/>
          <w:lang w:eastAsia="en-US"/>
        </w:rPr>
        <w:t>n Inglés</w:t>
      </w:r>
    </w:p>
    <w:p w14:paraId="5F109D2F" w14:textId="77777777" w:rsidR="00037728" w:rsidRPr="00787D8C" w:rsidRDefault="00037728" w:rsidP="00037728">
      <w:pPr>
        <w:pStyle w:val="Ttulo1"/>
        <w:numPr>
          <w:ilvl w:val="0"/>
          <w:numId w:val="1"/>
        </w:numPr>
        <w:spacing w:after="720"/>
        <w:ind w:left="357" w:hanging="357"/>
      </w:pPr>
      <w:bookmarkStart w:id="125" w:name="_Toc453594250"/>
      <w:bookmarkStart w:id="126" w:name="_Toc454808032"/>
      <w:bookmarkStart w:id="127" w:name="_Toc460364134"/>
      <w:bookmarkStart w:id="128" w:name="_Toc484586171"/>
      <w:r w:rsidRPr="00787D8C">
        <w:lastRenderedPageBreak/>
        <w:t>Introdu</w:t>
      </w:r>
      <w:bookmarkEnd w:id="125"/>
      <w:r w:rsidRPr="00787D8C">
        <w:t>ction</w:t>
      </w:r>
      <w:bookmarkEnd w:id="126"/>
      <w:bookmarkEnd w:id="127"/>
      <w:bookmarkEnd w:id="128"/>
    </w:p>
    <w:p w14:paraId="1B6AF9FB" w14:textId="77777777" w:rsidR="00037728" w:rsidRPr="00787D8C" w:rsidRDefault="00037728" w:rsidP="00037728">
      <w:pPr>
        <w:pStyle w:val="Ttulo2"/>
        <w:numPr>
          <w:ilvl w:val="1"/>
          <w:numId w:val="1"/>
        </w:numPr>
      </w:pPr>
      <w:bookmarkStart w:id="129" w:name="_Toc453594251"/>
      <w:bookmarkStart w:id="130" w:name="_Toc454808033"/>
      <w:bookmarkStart w:id="131" w:name="_Toc460364135"/>
      <w:bookmarkStart w:id="132" w:name="_Toc484586172"/>
      <w:r w:rsidRPr="00787D8C">
        <w:t>Motiva</w:t>
      </w:r>
      <w:bookmarkEnd w:id="129"/>
      <w:r w:rsidRPr="00787D8C">
        <w:t>tion</w:t>
      </w:r>
      <w:bookmarkEnd w:id="130"/>
      <w:bookmarkEnd w:id="131"/>
      <w:bookmarkEnd w:id="132"/>
    </w:p>
    <w:p w14:paraId="7204C6DB" w14:textId="77777777" w:rsidR="00037728" w:rsidRPr="00157430" w:rsidRDefault="00037728" w:rsidP="00037728">
      <w:pPr>
        <w:pStyle w:val="Estilo12ptPrimeralnea05cm"/>
        <w:rPr>
          <w:lang w:val="en-US"/>
        </w:rPr>
      </w:pPr>
      <w:r w:rsidRPr="00157430">
        <w:rPr>
          <w:lang w:val="en-US"/>
        </w:rPr>
        <w:t>Since the release of the first mobile phone, created by Martin Cooper in 1973, there have been significant changes on design, technology and use. It has become a medium that offers a wide variety of integrated functions, such as: an efficient and developed camera, a greater internal storage capacity, and services through the internet, for example, access to social networks or instant messaging with applications like WhatsApp, Skype, Telegram and Facebook.</w:t>
      </w:r>
    </w:p>
    <w:p w14:paraId="0BFF21F8" w14:textId="7AB49002" w:rsidR="00037728" w:rsidRDefault="00037728" w:rsidP="00037728">
      <w:pPr>
        <w:pStyle w:val="Estilo12ptPrimeralnea05cm"/>
      </w:pPr>
      <w:r w:rsidRPr="00157430">
        <w:rPr>
          <w:lang w:val="en-US"/>
        </w:rPr>
        <w:t>All this has led to reliance on mobile phone, having users localized and making them being pending of it all the time. Mobile has become a basic and necessary tool in the life of any teenager and adult, using them to feel integrated into society, interacting with their peer group and being alert of the latest developments. It can also cause frustration for not being on fashion and not knowing the latest trends. As shown, the mobile phone is part of everyday life in today's society, without which could hardly survive today. This is demonstrated by studies conducted by Statista Inc. [ref21] [Ref22]. In Figure 6.1 the results of these studies are shown. As shown in the figure, in recent years there is a steady increase in the number of users with mobile phones and the number of registered users in social networks. This increase was similar in both cases and will continue until 2019.</w:t>
      </w:r>
    </w:p>
    <w:p w14:paraId="021166E4" w14:textId="77777777" w:rsidR="00037728" w:rsidRDefault="00037728" w:rsidP="00037728">
      <w:pPr>
        <w:pStyle w:val="Ttulo2"/>
        <w:numPr>
          <w:ilvl w:val="1"/>
          <w:numId w:val="1"/>
        </w:numPr>
      </w:pPr>
      <w:bookmarkStart w:id="133" w:name="_Toc460364136"/>
      <w:bookmarkStart w:id="134" w:name="_Toc484586173"/>
      <w:r>
        <w:t>Project goal</w:t>
      </w:r>
      <w:bookmarkEnd w:id="133"/>
      <w:bookmarkEnd w:id="134"/>
    </w:p>
    <w:p w14:paraId="70A4DE24" w14:textId="77777777" w:rsidR="00037728" w:rsidRPr="006A4D57" w:rsidRDefault="00037728" w:rsidP="00037728">
      <w:pPr>
        <w:pStyle w:val="Estilo12ptPrimeralnea05cm"/>
        <w:rPr>
          <w:lang w:val="en-GB"/>
        </w:rPr>
      </w:pPr>
      <w:r w:rsidRPr="0032248A">
        <w:rPr>
          <w:szCs w:val="24"/>
          <w:lang w:val="en-US"/>
        </w:rPr>
        <w:t xml:space="preserve">The main aim of this project is to analyse and understand concepts from the use of mobile phones and social networks to pictures’ upload and download from social networks, in order to develop a tool capable of downloading and applying filters to pictures from the previously mentioned social networks and use them when performing forensic tests. For that reason, the objectives of the </w:t>
      </w:r>
      <w:r w:rsidRPr="0032248A">
        <w:rPr>
          <w:szCs w:val="24"/>
          <w:lang w:val="en-US"/>
        </w:rPr>
        <w:lastRenderedPageBreak/>
        <w:t>project are listed below:</w:t>
      </w:r>
    </w:p>
    <w:p w14:paraId="7FEAF673" w14:textId="77777777" w:rsidR="00037728" w:rsidRDefault="00037728" w:rsidP="00037728">
      <w:pPr>
        <w:pStyle w:val="Estilo12ptPrimeralnea05cm"/>
        <w:numPr>
          <w:ilvl w:val="0"/>
          <w:numId w:val="21"/>
        </w:numPr>
        <w:rPr>
          <w:lang w:val="en-GB" w:eastAsia="en-US"/>
        </w:rPr>
      </w:pPr>
      <w:r w:rsidRPr="005C189E">
        <w:rPr>
          <w:lang w:val="en-GB" w:eastAsia="en-US"/>
        </w:rPr>
        <w:t xml:space="preserve">Understand what a social network is: How they work, </w:t>
      </w:r>
      <w:r>
        <w:rPr>
          <w:lang w:val="en-GB" w:eastAsia="en-US"/>
        </w:rPr>
        <w:t>w</w:t>
      </w:r>
      <w:r w:rsidRPr="005C189E">
        <w:rPr>
          <w:lang w:val="en-GB" w:eastAsia="en-US"/>
        </w:rPr>
        <w:t>hat they consist on,</w:t>
      </w:r>
      <w:r>
        <w:rPr>
          <w:lang w:val="en-GB" w:eastAsia="en-US"/>
        </w:rPr>
        <w:t xml:space="preserve"> how they are used, the different types of them, download and upload of pictures within them, how they process images.</w:t>
      </w:r>
    </w:p>
    <w:p w14:paraId="73FD95C8" w14:textId="77777777" w:rsidR="00037728" w:rsidRPr="00C44454" w:rsidRDefault="00037728" w:rsidP="00037728">
      <w:pPr>
        <w:pStyle w:val="Estilo12ptPrimeralnea05cm"/>
        <w:numPr>
          <w:ilvl w:val="0"/>
          <w:numId w:val="21"/>
        </w:numPr>
        <w:rPr>
          <w:lang w:val="en-GB" w:eastAsia="en-US"/>
        </w:rPr>
      </w:pPr>
      <w:r w:rsidRPr="00C44454">
        <w:rPr>
          <w:lang w:val="en-GB" w:eastAsia="en-US"/>
        </w:rPr>
        <w:t>Develop a tool capable of downloading</w:t>
      </w:r>
      <w:r>
        <w:rPr>
          <w:lang w:val="en-GB" w:eastAsia="en-US"/>
        </w:rPr>
        <w:t xml:space="preserve"> pictures from a specific album of a user registered in a social network.</w:t>
      </w:r>
    </w:p>
    <w:p w14:paraId="62680B2C" w14:textId="77777777" w:rsidR="00037728" w:rsidRDefault="00037728" w:rsidP="00037728">
      <w:pPr>
        <w:pStyle w:val="Estilo12ptPrimeralnea05cm"/>
        <w:numPr>
          <w:ilvl w:val="0"/>
          <w:numId w:val="21"/>
        </w:numPr>
        <w:rPr>
          <w:lang w:val="en-GB" w:eastAsia="en-US"/>
        </w:rPr>
      </w:pPr>
      <w:r w:rsidRPr="00C44454">
        <w:rPr>
          <w:lang w:val="en-GB" w:eastAsia="en-US"/>
        </w:rPr>
        <w:t xml:space="preserve">Make some research about the improvements done </w:t>
      </w:r>
      <w:r>
        <w:rPr>
          <w:lang w:val="en-GB" w:eastAsia="en-US"/>
        </w:rPr>
        <w:t>so far about images for forensic analysis, more in detail, about the i</w:t>
      </w:r>
      <w:r w:rsidRPr="0032248A">
        <w:rPr>
          <w:lang w:val="en-GB" w:eastAsia="en-US"/>
        </w:rPr>
        <w:t>dentification processes</w:t>
      </w:r>
      <w:r>
        <w:rPr>
          <w:lang w:val="en-GB" w:eastAsia="en-US"/>
        </w:rPr>
        <w:t>, for a future implementation within the picture download tool.</w:t>
      </w:r>
    </w:p>
    <w:p w14:paraId="4C817804" w14:textId="77777777" w:rsidR="00037728" w:rsidRPr="002F2D9A" w:rsidRDefault="00037728" w:rsidP="00037728">
      <w:pPr>
        <w:pStyle w:val="Estilo12ptPrimeralnea05cm"/>
        <w:numPr>
          <w:ilvl w:val="0"/>
          <w:numId w:val="21"/>
        </w:numPr>
        <w:rPr>
          <w:lang w:val="en-GB" w:eastAsia="en-US"/>
        </w:rPr>
      </w:pPr>
      <w:r w:rsidRPr="00997396">
        <w:rPr>
          <w:lang w:val="en-GB" w:eastAsia="en-US"/>
        </w:rPr>
        <w:t xml:space="preserve">Analyse and make some research about </w:t>
      </w:r>
      <w:r>
        <w:rPr>
          <w:lang w:val="en-GB" w:eastAsia="en-US"/>
        </w:rPr>
        <w:t>the existing tools for downloading images from a social network, and then compare it with the tool created by ourselves, looking for differences and be able of developing a better tool if possible.</w:t>
      </w:r>
    </w:p>
    <w:p w14:paraId="1DE613E9" w14:textId="77777777" w:rsidR="00037728" w:rsidRPr="0032248A" w:rsidRDefault="00037728" w:rsidP="00037728">
      <w:pPr>
        <w:pStyle w:val="Estilo12ptPrimeralnea05cm"/>
        <w:rPr>
          <w:szCs w:val="24"/>
          <w:lang w:val="en-US"/>
        </w:rPr>
      </w:pPr>
      <w:r w:rsidRPr="0032248A">
        <w:rPr>
          <w:szCs w:val="24"/>
          <w:lang w:val="en-US"/>
        </w:rPr>
        <w:t>Applying the generated tool to a number of users and check whether meet the specifications while the usefulness and reliability of the tool set is checked.</w:t>
      </w:r>
    </w:p>
    <w:p w14:paraId="1E969F0C" w14:textId="77777777" w:rsidR="00037728" w:rsidRDefault="00037728" w:rsidP="00037728">
      <w:pPr>
        <w:pStyle w:val="Ttulo2"/>
        <w:numPr>
          <w:ilvl w:val="1"/>
          <w:numId w:val="1"/>
        </w:numPr>
      </w:pPr>
      <w:bookmarkStart w:id="135" w:name="_Toc460364137"/>
      <w:bookmarkStart w:id="136" w:name="_Toc484586174"/>
      <w:r>
        <w:t>Work Planification</w:t>
      </w:r>
      <w:bookmarkEnd w:id="135"/>
      <w:bookmarkEnd w:id="136"/>
      <w:r>
        <w:t xml:space="preserve"> </w:t>
      </w:r>
    </w:p>
    <w:p w14:paraId="13605B31" w14:textId="77777777" w:rsidR="00037728" w:rsidRDefault="00037728" w:rsidP="00037728">
      <w:pPr>
        <w:pStyle w:val="Estilo12ptPrimeralnea05cm"/>
        <w:rPr>
          <w:szCs w:val="24"/>
          <w:lang w:val="en-US"/>
        </w:rPr>
      </w:pPr>
      <w:r w:rsidRPr="0032248A">
        <w:rPr>
          <w:szCs w:val="24"/>
          <w:lang w:val="en-US"/>
        </w:rPr>
        <w:t xml:space="preserve">The Project has been developed in 3 phases: Definition, Implementation and Documentation of the Project. The issues performed in each phase are listed in </w:t>
      </w:r>
      <w:r>
        <w:rPr>
          <w:szCs w:val="24"/>
          <w:lang w:val="en-US"/>
        </w:rPr>
        <w:t>Tabla 6</w:t>
      </w:r>
      <w:r w:rsidRPr="0032248A">
        <w:rPr>
          <w:szCs w:val="24"/>
          <w:lang w:val="en-US"/>
        </w:rPr>
        <w:t>.1.</w:t>
      </w:r>
    </w:p>
    <w:p w14:paraId="72971361" w14:textId="77777777" w:rsidR="00037728" w:rsidRDefault="00037728" w:rsidP="00037728">
      <w:pPr>
        <w:pStyle w:val="Estilo12ptPrimeralnea05cm"/>
        <w:rPr>
          <w:szCs w:val="24"/>
          <w:lang w:val="en-US"/>
        </w:rPr>
      </w:pPr>
    </w:p>
    <w:p w14:paraId="28CF735D" w14:textId="77777777" w:rsidR="00037728" w:rsidRDefault="00037728" w:rsidP="00037728">
      <w:pPr>
        <w:pStyle w:val="Estilo12ptPrimeralnea05cm"/>
        <w:rPr>
          <w:szCs w:val="24"/>
          <w:lang w:val="en-US"/>
        </w:rPr>
      </w:pPr>
    </w:p>
    <w:tbl>
      <w:tblPr>
        <w:tblW w:w="8662" w:type="dxa"/>
        <w:tblInd w:w="55" w:type="dxa"/>
        <w:tblLayout w:type="fixed"/>
        <w:tblCellMar>
          <w:left w:w="70" w:type="dxa"/>
          <w:right w:w="70" w:type="dxa"/>
        </w:tblCellMar>
        <w:tblLook w:val="04A0" w:firstRow="1" w:lastRow="0" w:firstColumn="1" w:lastColumn="0" w:noHBand="0" w:noVBand="1"/>
      </w:tblPr>
      <w:tblGrid>
        <w:gridCol w:w="5402"/>
        <w:gridCol w:w="893"/>
        <w:gridCol w:w="1233"/>
        <w:gridCol w:w="1134"/>
      </w:tblGrid>
      <w:tr w:rsidR="00037728" w:rsidRPr="00CF4E61" w14:paraId="2EA0C994" w14:textId="77777777" w:rsidTr="002E53B7">
        <w:trPr>
          <w:trHeight w:val="300"/>
        </w:trPr>
        <w:tc>
          <w:tcPr>
            <w:tcW w:w="5402"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39898BD4" w14:textId="77777777" w:rsidR="00037728" w:rsidRPr="00CF4E61" w:rsidRDefault="00037728" w:rsidP="002E53B7">
            <w:pPr>
              <w:pStyle w:val="Prrafo"/>
              <w:tabs>
                <w:tab w:val="clear" w:pos="567"/>
              </w:tabs>
              <w:spacing w:line="200" w:lineRule="exact"/>
              <w:ind w:firstLine="0"/>
              <w:jc w:val="center"/>
              <w:rPr>
                <w:rFonts w:ascii="Book Antiqua" w:hAnsi="Book Antiqua"/>
                <w:b/>
                <w:sz w:val="20"/>
                <w:lang w:val="es-ES"/>
              </w:rPr>
            </w:pPr>
            <w:r>
              <w:rPr>
                <w:rFonts w:ascii="Book Antiqua" w:hAnsi="Book Antiqua"/>
                <w:b/>
                <w:sz w:val="20"/>
                <w:lang w:val="es-ES"/>
              </w:rPr>
              <w:t>Issue Name</w:t>
            </w:r>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6CC62412" w14:textId="77777777" w:rsidR="00037728" w:rsidRPr="00CF4E61" w:rsidRDefault="00037728" w:rsidP="002E53B7">
            <w:pPr>
              <w:pStyle w:val="Prrafo"/>
              <w:tabs>
                <w:tab w:val="clear" w:pos="567"/>
              </w:tabs>
              <w:spacing w:line="200" w:lineRule="exact"/>
              <w:ind w:left="-87" w:firstLine="0"/>
              <w:jc w:val="center"/>
              <w:rPr>
                <w:rFonts w:ascii="Book Antiqua" w:hAnsi="Book Antiqua"/>
                <w:b/>
                <w:sz w:val="20"/>
                <w:lang w:val="es-ES"/>
              </w:rPr>
            </w:pPr>
            <w:r>
              <w:rPr>
                <w:rFonts w:ascii="Book Antiqua" w:hAnsi="Book Antiqua"/>
                <w:b/>
                <w:sz w:val="20"/>
                <w:lang w:val="es-ES"/>
              </w:rPr>
              <w:t>Duratio</w:t>
            </w:r>
            <w:r w:rsidRPr="00122DF9">
              <w:rPr>
                <w:rFonts w:ascii="Book Antiqua" w:hAnsi="Book Antiqua"/>
                <w:b/>
                <w:sz w:val="20"/>
                <w:lang w:val="es-ES"/>
              </w:rPr>
              <w:t>n (</w:t>
            </w:r>
            <w:r>
              <w:rPr>
                <w:rFonts w:ascii="Book Antiqua" w:hAnsi="Book Antiqua"/>
                <w:b/>
                <w:bCs/>
                <w:color w:val="000000"/>
                <w:sz w:val="20"/>
              </w:rPr>
              <w:t>days</w:t>
            </w:r>
            <w:r w:rsidRPr="00122DF9">
              <w:rPr>
                <w:rFonts w:ascii="Book Antiqua" w:hAnsi="Book Antiqua"/>
                <w:b/>
                <w:sz w:val="20"/>
                <w:lang w:val="es-ES"/>
              </w:rPr>
              <w:t>)</w:t>
            </w:r>
          </w:p>
        </w:tc>
        <w:tc>
          <w:tcPr>
            <w:tcW w:w="1233" w:type="dxa"/>
            <w:tcBorders>
              <w:top w:val="single" w:sz="4" w:space="0" w:color="B1BBCC"/>
              <w:left w:val="nil"/>
              <w:bottom w:val="single" w:sz="4" w:space="0" w:color="B1BBCC"/>
              <w:right w:val="single" w:sz="4" w:space="0" w:color="B1BBCC"/>
            </w:tcBorders>
            <w:shd w:val="clear" w:color="000000" w:fill="DFE3E8"/>
            <w:vAlign w:val="center"/>
            <w:hideMark/>
          </w:tcPr>
          <w:p w14:paraId="0862C180"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r>
              <w:rPr>
                <w:rFonts w:ascii="Book Antiqua" w:hAnsi="Book Antiqua"/>
                <w:b/>
                <w:sz w:val="20"/>
                <w:lang w:val="es-ES"/>
              </w:rPr>
              <w:t>Beginning</w:t>
            </w:r>
          </w:p>
        </w:tc>
        <w:tc>
          <w:tcPr>
            <w:tcW w:w="1134" w:type="dxa"/>
            <w:tcBorders>
              <w:top w:val="single" w:sz="4" w:space="0" w:color="B1BBCC"/>
              <w:left w:val="nil"/>
              <w:bottom w:val="single" w:sz="4" w:space="0" w:color="B1BBCC"/>
              <w:right w:val="single" w:sz="4" w:space="0" w:color="B1BBCC"/>
            </w:tcBorders>
            <w:shd w:val="clear" w:color="000000" w:fill="DFE3E8"/>
            <w:vAlign w:val="center"/>
            <w:hideMark/>
          </w:tcPr>
          <w:p w14:paraId="4FA601D3"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r>
              <w:rPr>
                <w:rFonts w:ascii="Book Antiqua" w:hAnsi="Book Antiqua"/>
                <w:b/>
                <w:sz w:val="20"/>
                <w:lang w:val="es-ES"/>
              </w:rPr>
              <w:t>End</w:t>
            </w:r>
          </w:p>
        </w:tc>
      </w:tr>
      <w:tr w:rsidR="00037728" w:rsidRPr="00CF4E61" w14:paraId="472D7466"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9620902" w14:textId="77777777" w:rsidR="00037728" w:rsidRPr="00CF4E61" w:rsidRDefault="00037728" w:rsidP="002E53B7">
            <w:pPr>
              <w:spacing w:before="60" w:after="60"/>
              <w:rPr>
                <w:b/>
                <w:bCs/>
                <w:color w:val="000000"/>
                <w:sz w:val="20"/>
              </w:rPr>
            </w:pPr>
            <w:r>
              <w:rPr>
                <w:b/>
                <w:bCs/>
                <w:color w:val="000000"/>
                <w:sz w:val="20"/>
              </w:rPr>
              <w:t>Project’s Definition</w:t>
            </w:r>
          </w:p>
        </w:tc>
        <w:tc>
          <w:tcPr>
            <w:tcW w:w="893" w:type="dxa"/>
            <w:tcBorders>
              <w:top w:val="nil"/>
              <w:left w:val="nil"/>
              <w:bottom w:val="single" w:sz="4" w:space="0" w:color="B1BBCC"/>
              <w:right w:val="single" w:sz="4" w:space="0" w:color="B1BBCC"/>
            </w:tcBorders>
            <w:shd w:val="clear" w:color="000000" w:fill="FFFFFF"/>
            <w:vAlign w:val="center"/>
            <w:hideMark/>
          </w:tcPr>
          <w:p w14:paraId="71006E2F" w14:textId="77777777" w:rsidR="00037728" w:rsidRPr="00CF4E61" w:rsidRDefault="00037728" w:rsidP="002E53B7">
            <w:pPr>
              <w:spacing w:before="60" w:after="60"/>
              <w:ind w:left="-87"/>
              <w:jc w:val="center"/>
              <w:rPr>
                <w:b/>
                <w:bCs/>
                <w:color w:val="000000"/>
                <w:sz w:val="20"/>
              </w:rPr>
            </w:pPr>
            <w:r w:rsidRPr="00CF4E61">
              <w:rPr>
                <w:b/>
                <w:bCs/>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389006D2"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6288F9"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18/12/15</w:t>
            </w:r>
          </w:p>
        </w:tc>
      </w:tr>
      <w:tr w:rsidR="00037728" w:rsidRPr="00CF4E61" w14:paraId="1E41EDB2" w14:textId="77777777" w:rsidTr="002E53B7">
        <w:trPr>
          <w:trHeight w:val="333"/>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35D752E2"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t>Weekly meetings with the Project</w:t>
            </w:r>
            <w:r>
              <w:rPr>
                <w:rFonts w:ascii="Book Antiqua" w:hAnsi="Book Antiqua"/>
                <w:color w:val="000000"/>
                <w:sz w:val="20"/>
                <w:szCs w:val="20"/>
                <w:lang w:val="en-GB"/>
              </w:rPr>
              <w:t>’s</w:t>
            </w:r>
            <w:r w:rsidRPr="000D29D6">
              <w:rPr>
                <w:rFonts w:ascii="Book Antiqua" w:hAnsi="Book Antiqua"/>
                <w:color w:val="000000"/>
                <w:sz w:val="20"/>
                <w:szCs w:val="20"/>
                <w:lang w:val="en-GB"/>
              </w:rPr>
              <w:t xml:space="preserve"> supervisors.</w:t>
            </w:r>
          </w:p>
        </w:tc>
        <w:tc>
          <w:tcPr>
            <w:tcW w:w="893" w:type="dxa"/>
            <w:tcBorders>
              <w:top w:val="nil"/>
              <w:left w:val="nil"/>
              <w:bottom w:val="single" w:sz="4" w:space="0" w:color="B1BBCC"/>
              <w:right w:val="single" w:sz="4" w:space="0" w:color="B1BBCC"/>
            </w:tcBorders>
            <w:shd w:val="clear" w:color="000000" w:fill="FFFFFF"/>
            <w:vAlign w:val="center"/>
            <w:hideMark/>
          </w:tcPr>
          <w:p w14:paraId="20937C2C" w14:textId="77777777" w:rsidR="00037728" w:rsidRPr="00CF4E61" w:rsidRDefault="00037728" w:rsidP="002E53B7">
            <w:pPr>
              <w:spacing w:before="60" w:after="60"/>
              <w:ind w:left="-87"/>
              <w:jc w:val="center"/>
              <w:rPr>
                <w:color w:val="000000"/>
                <w:sz w:val="20"/>
              </w:rPr>
            </w:pPr>
            <w:r w:rsidRPr="00CF4E61">
              <w:rPr>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550F762E"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D35A684"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CF4E61" w14:paraId="684AB68E" w14:textId="77777777" w:rsidTr="002E53B7">
        <w:trPr>
          <w:trHeight w:val="6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248940A"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lastRenderedPageBreak/>
              <w:t xml:space="preserve">Study of the techniques used in </w:t>
            </w:r>
            <w:r>
              <w:rPr>
                <w:rFonts w:ascii="Book Antiqua" w:hAnsi="Book Antiqua"/>
                <w:color w:val="000000"/>
                <w:sz w:val="20"/>
                <w:szCs w:val="20"/>
                <w:lang w:val="en-GB"/>
              </w:rPr>
              <w:t>mobile phones for forensic analysis.</w:t>
            </w:r>
          </w:p>
        </w:tc>
        <w:tc>
          <w:tcPr>
            <w:tcW w:w="893" w:type="dxa"/>
            <w:tcBorders>
              <w:top w:val="nil"/>
              <w:left w:val="nil"/>
              <w:bottom w:val="single" w:sz="4" w:space="0" w:color="B1BBCC"/>
              <w:right w:val="single" w:sz="4" w:space="0" w:color="B1BBCC"/>
            </w:tcBorders>
            <w:shd w:val="clear" w:color="000000" w:fill="FFFFFF"/>
            <w:vAlign w:val="center"/>
            <w:hideMark/>
          </w:tcPr>
          <w:p w14:paraId="15641D53" w14:textId="77777777" w:rsidR="00037728" w:rsidRPr="00CF4E61" w:rsidRDefault="00037728" w:rsidP="002E53B7">
            <w:pPr>
              <w:spacing w:before="60" w:after="60"/>
              <w:ind w:left="-87"/>
              <w:jc w:val="center"/>
              <w:rPr>
                <w:color w:val="000000"/>
                <w:sz w:val="20"/>
              </w:rPr>
            </w:pPr>
            <w:r w:rsidRPr="00122DF9">
              <w:rPr>
                <w:color w:val="000000"/>
                <w:sz w:val="20"/>
              </w:rPr>
              <w:t>15</w:t>
            </w:r>
          </w:p>
        </w:tc>
        <w:tc>
          <w:tcPr>
            <w:tcW w:w="1233" w:type="dxa"/>
            <w:tcBorders>
              <w:top w:val="nil"/>
              <w:left w:val="nil"/>
              <w:bottom w:val="single" w:sz="4" w:space="0" w:color="B1BBCC"/>
              <w:right w:val="single" w:sz="4" w:space="0" w:color="B1BBCC"/>
            </w:tcBorders>
            <w:shd w:val="clear" w:color="000000" w:fill="FFFFFF"/>
            <w:vAlign w:val="center"/>
            <w:hideMark/>
          </w:tcPr>
          <w:p w14:paraId="3CC5BCE3"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EC321A" w14:textId="77777777" w:rsidR="00037728" w:rsidRPr="00CF4E61" w:rsidRDefault="00037728" w:rsidP="002E53B7">
            <w:pPr>
              <w:spacing w:before="60" w:after="60"/>
              <w:ind w:left="-70"/>
              <w:jc w:val="center"/>
              <w:rPr>
                <w:color w:val="000000"/>
                <w:sz w:val="20"/>
              </w:rPr>
            </w:pPr>
            <w:r w:rsidRPr="00CF4E61">
              <w:rPr>
                <w:color w:val="000000"/>
                <w:sz w:val="20"/>
              </w:rPr>
              <w:t>20/11/15</w:t>
            </w:r>
          </w:p>
        </w:tc>
      </w:tr>
      <w:tr w:rsidR="00037728" w:rsidRPr="00CF4E61" w14:paraId="103699E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54A5EBF"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F26419">
              <w:rPr>
                <w:rFonts w:ascii="Book Antiqua" w:hAnsi="Book Antiqua"/>
                <w:sz w:val="20"/>
                <w:szCs w:val="20"/>
                <w:lang w:val="en-GB"/>
              </w:rPr>
              <w:t xml:space="preserve">Study of the techniques used for forensic analysis applied to mobile’s video recorder. </w:t>
            </w:r>
          </w:p>
        </w:tc>
        <w:tc>
          <w:tcPr>
            <w:tcW w:w="893" w:type="dxa"/>
            <w:tcBorders>
              <w:top w:val="nil"/>
              <w:left w:val="nil"/>
              <w:bottom w:val="single" w:sz="4" w:space="0" w:color="B1BBCC"/>
              <w:right w:val="single" w:sz="4" w:space="0" w:color="B1BBCC"/>
            </w:tcBorders>
            <w:shd w:val="clear" w:color="000000" w:fill="FFFFFF"/>
            <w:vAlign w:val="center"/>
            <w:hideMark/>
          </w:tcPr>
          <w:p w14:paraId="61219436" w14:textId="77777777" w:rsidR="00037728" w:rsidRPr="00CF4E61" w:rsidRDefault="00037728" w:rsidP="002E53B7">
            <w:pPr>
              <w:spacing w:before="60" w:after="60"/>
              <w:ind w:left="-87"/>
              <w:jc w:val="center"/>
              <w:rPr>
                <w:color w:val="000000"/>
                <w:sz w:val="20"/>
              </w:rPr>
            </w:pPr>
            <w:r w:rsidRPr="00122DF9">
              <w:rPr>
                <w:color w:val="000000"/>
                <w:sz w:val="20"/>
              </w:rPr>
              <w:t>1</w:t>
            </w:r>
            <w:r>
              <w:rPr>
                <w:color w:val="000000"/>
                <w:sz w:val="20"/>
              </w:rPr>
              <w:t>3</w:t>
            </w:r>
          </w:p>
        </w:tc>
        <w:tc>
          <w:tcPr>
            <w:tcW w:w="1233" w:type="dxa"/>
            <w:tcBorders>
              <w:top w:val="nil"/>
              <w:left w:val="nil"/>
              <w:bottom w:val="single" w:sz="4" w:space="0" w:color="B1BBCC"/>
              <w:right w:val="single" w:sz="4" w:space="0" w:color="B1BBCC"/>
            </w:tcBorders>
            <w:shd w:val="clear" w:color="000000" w:fill="FFFFFF"/>
            <w:vAlign w:val="center"/>
            <w:hideMark/>
          </w:tcPr>
          <w:p w14:paraId="603FB8C0" w14:textId="77777777" w:rsidR="00037728" w:rsidRPr="00CF4E61" w:rsidRDefault="00037728" w:rsidP="002E53B7">
            <w:pPr>
              <w:spacing w:before="60" w:after="60"/>
              <w:ind w:left="-70"/>
              <w:jc w:val="center"/>
              <w:rPr>
                <w:color w:val="000000"/>
                <w:sz w:val="20"/>
              </w:rPr>
            </w:pPr>
            <w:r w:rsidRPr="00CF4E61">
              <w:rPr>
                <w:color w:val="000000"/>
                <w:sz w:val="20"/>
              </w:rPr>
              <w:t>23/11/15</w:t>
            </w:r>
          </w:p>
        </w:tc>
        <w:tc>
          <w:tcPr>
            <w:tcW w:w="1134" w:type="dxa"/>
            <w:tcBorders>
              <w:top w:val="nil"/>
              <w:left w:val="nil"/>
              <w:bottom w:val="single" w:sz="4" w:space="0" w:color="B1BBCC"/>
              <w:right w:val="single" w:sz="4" w:space="0" w:color="B1BBCC"/>
            </w:tcBorders>
            <w:shd w:val="clear" w:color="000000" w:fill="FFFFFF"/>
            <w:vAlign w:val="center"/>
            <w:hideMark/>
          </w:tcPr>
          <w:p w14:paraId="079F957D" w14:textId="77777777" w:rsidR="00037728" w:rsidRPr="00CF4E61" w:rsidRDefault="00037728" w:rsidP="002E53B7">
            <w:pPr>
              <w:spacing w:before="60" w:after="60"/>
              <w:ind w:left="-70"/>
              <w:jc w:val="center"/>
              <w:rPr>
                <w:color w:val="000000"/>
                <w:sz w:val="20"/>
              </w:rPr>
            </w:pPr>
            <w:r w:rsidRPr="00CF4E61">
              <w:rPr>
                <w:color w:val="000000"/>
                <w:sz w:val="20"/>
              </w:rPr>
              <w:t>09/12/15</w:t>
            </w:r>
          </w:p>
        </w:tc>
      </w:tr>
      <w:tr w:rsidR="00037728" w:rsidRPr="00CF4C70" w14:paraId="465AE39F"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9BBF7CF"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Project’s definition</w:t>
            </w:r>
          </w:p>
        </w:tc>
        <w:tc>
          <w:tcPr>
            <w:tcW w:w="893" w:type="dxa"/>
            <w:tcBorders>
              <w:top w:val="nil"/>
              <w:left w:val="nil"/>
              <w:bottom w:val="single" w:sz="4" w:space="0" w:color="B1BBCC"/>
              <w:right w:val="single" w:sz="4" w:space="0" w:color="B1BBCC"/>
            </w:tcBorders>
            <w:shd w:val="clear" w:color="000000" w:fill="FFFFFF"/>
            <w:vAlign w:val="center"/>
            <w:hideMark/>
          </w:tcPr>
          <w:p w14:paraId="5B1E8A74" w14:textId="77777777" w:rsidR="00037728" w:rsidRPr="00CF4E61" w:rsidRDefault="00037728" w:rsidP="002E53B7">
            <w:pPr>
              <w:spacing w:before="60" w:after="60"/>
              <w:ind w:left="-87"/>
              <w:jc w:val="center"/>
              <w:rPr>
                <w:color w:val="000000"/>
                <w:sz w:val="20"/>
              </w:rPr>
            </w:pPr>
            <w:r>
              <w:rPr>
                <w:color w:val="000000"/>
                <w:sz w:val="20"/>
              </w:rPr>
              <w:t>7</w:t>
            </w:r>
          </w:p>
        </w:tc>
        <w:tc>
          <w:tcPr>
            <w:tcW w:w="1233" w:type="dxa"/>
            <w:tcBorders>
              <w:top w:val="nil"/>
              <w:left w:val="nil"/>
              <w:bottom w:val="single" w:sz="4" w:space="0" w:color="B1BBCC"/>
              <w:right w:val="single" w:sz="4" w:space="0" w:color="B1BBCC"/>
            </w:tcBorders>
            <w:shd w:val="clear" w:color="000000" w:fill="FFFFFF"/>
            <w:vAlign w:val="center"/>
            <w:hideMark/>
          </w:tcPr>
          <w:p w14:paraId="3DB25E34" w14:textId="77777777" w:rsidR="00037728" w:rsidRPr="00CF4E61" w:rsidRDefault="00037728" w:rsidP="002E53B7">
            <w:pPr>
              <w:spacing w:before="60" w:after="60"/>
              <w:ind w:left="-70"/>
              <w:jc w:val="center"/>
              <w:rPr>
                <w:color w:val="000000"/>
                <w:sz w:val="20"/>
              </w:rPr>
            </w:pPr>
            <w:r w:rsidRPr="00CF4E61">
              <w:rPr>
                <w:color w:val="000000"/>
                <w:sz w:val="20"/>
              </w:rPr>
              <w:t>10/12/15</w:t>
            </w:r>
          </w:p>
        </w:tc>
        <w:tc>
          <w:tcPr>
            <w:tcW w:w="1134" w:type="dxa"/>
            <w:tcBorders>
              <w:top w:val="nil"/>
              <w:left w:val="nil"/>
              <w:bottom w:val="single" w:sz="4" w:space="0" w:color="B1BBCC"/>
              <w:right w:val="single" w:sz="4" w:space="0" w:color="B1BBCC"/>
            </w:tcBorders>
            <w:shd w:val="clear" w:color="000000" w:fill="FFFFFF"/>
            <w:vAlign w:val="center"/>
            <w:hideMark/>
          </w:tcPr>
          <w:p w14:paraId="7ED4D777"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A54FBE" w14:paraId="06415EC5"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7DB1A1D" w14:textId="77777777" w:rsidR="00037728" w:rsidRPr="00CF4E61" w:rsidRDefault="00037728" w:rsidP="002E53B7">
            <w:pPr>
              <w:spacing w:before="60" w:after="60"/>
              <w:rPr>
                <w:b/>
                <w:bCs/>
                <w:color w:val="000000"/>
                <w:sz w:val="20"/>
              </w:rPr>
            </w:pPr>
            <w:r>
              <w:rPr>
                <w:b/>
                <w:bCs/>
                <w:color w:val="000000"/>
                <w:sz w:val="20"/>
              </w:rPr>
              <w:t>Project’s Implementation</w:t>
            </w:r>
          </w:p>
        </w:tc>
        <w:tc>
          <w:tcPr>
            <w:tcW w:w="893" w:type="dxa"/>
            <w:tcBorders>
              <w:top w:val="nil"/>
              <w:left w:val="nil"/>
              <w:bottom w:val="single" w:sz="4" w:space="0" w:color="B1BBCC"/>
              <w:right w:val="single" w:sz="4" w:space="0" w:color="B1BBCC"/>
            </w:tcBorders>
            <w:shd w:val="clear" w:color="000000" w:fill="FFFFFF"/>
            <w:vAlign w:val="center"/>
            <w:hideMark/>
          </w:tcPr>
          <w:p w14:paraId="1B858BBA" w14:textId="77777777" w:rsidR="00037728" w:rsidRPr="00CF4E61" w:rsidRDefault="00037728" w:rsidP="002E53B7">
            <w:pPr>
              <w:spacing w:before="60" w:after="60"/>
              <w:ind w:left="-87"/>
              <w:jc w:val="center"/>
              <w:rPr>
                <w:b/>
                <w:bCs/>
                <w:color w:val="000000"/>
                <w:sz w:val="20"/>
              </w:rPr>
            </w:pPr>
            <w:r>
              <w:rPr>
                <w:b/>
                <w:bCs/>
                <w:color w:val="000000"/>
                <w:sz w:val="20"/>
              </w:rPr>
              <w:t>140</w:t>
            </w:r>
          </w:p>
        </w:tc>
        <w:tc>
          <w:tcPr>
            <w:tcW w:w="1233" w:type="dxa"/>
            <w:tcBorders>
              <w:top w:val="nil"/>
              <w:left w:val="nil"/>
              <w:bottom w:val="single" w:sz="4" w:space="0" w:color="B1BBCC"/>
              <w:right w:val="single" w:sz="4" w:space="0" w:color="B1BBCC"/>
            </w:tcBorders>
            <w:shd w:val="clear" w:color="000000" w:fill="FFFFFF"/>
            <w:vAlign w:val="center"/>
            <w:hideMark/>
          </w:tcPr>
          <w:p w14:paraId="6D4E1318" w14:textId="77777777" w:rsidR="00037728" w:rsidRPr="00CF4E61" w:rsidRDefault="00037728" w:rsidP="002E53B7">
            <w:pPr>
              <w:spacing w:before="60" w:after="60"/>
              <w:ind w:left="-70"/>
              <w:jc w:val="center"/>
              <w:rPr>
                <w:b/>
                <w:bCs/>
                <w:color w:val="000000"/>
                <w:sz w:val="20"/>
              </w:rPr>
            </w:pPr>
            <w:r w:rsidRPr="00CF4E61">
              <w:rPr>
                <w:b/>
                <w:bCs/>
                <w:color w:val="000000"/>
                <w:sz w:val="20"/>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673F6638" w14:textId="77777777" w:rsidR="00037728" w:rsidRPr="00CF4E61" w:rsidRDefault="00037728" w:rsidP="002E53B7">
            <w:pPr>
              <w:spacing w:before="60" w:after="60"/>
              <w:ind w:left="-70"/>
              <w:jc w:val="center"/>
              <w:rPr>
                <w:b/>
                <w:bCs/>
                <w:color w:val="000000"/>
                <w:sz w:val="20"/>
              </w:rPr>
            </w:pPr>
            <w:r w:rsidRPr="00CF4E61">
              <w:rPr>
                <w:b/>
                <w:bCs/>
                <w:color w:val="000000"/>
                <w:sz w:val="20"/>
              </w:rPr>
              <w:t>05/08/16</w:t>
            </w:r>
          </w:p>
        </w:tc>
      </w:tr>
      <w:tr w:rsidR="00037728" w:rsidRPr="00B1418E" w14:paraId="75C4D15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4DD58AD"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Requirements specifications.</w:t>
            </w:r>
          </w:p>
        </w:tc>
        <w:tc>
          <w:tcPr>
            <w:tcW w:w="893" w:type="dxa"/>
            <w:tcBorders>
              <w:top w:val="nil"/>
              <w:left w:val="nil"/>
              <w:bottom w:val="single" w:sz="4" w:space="0" w:color="B1BBCC"/>
              <w:right w:val="single" w:sz="4" w:space="0" w:color="B1BBCC"/>
            </w:tcBorders>
            <w:shd w:val="clear" w:color="000000" w:fill="FFFFFF"/>
            <w:vAlign w:val="center"/>
            <w:hideMark/>
          </w:tcPr>
          <w:p w14:paraId="0A9FA5AA" w14:textId="77777777" w:rsidR="00037728" w:rsidRPr="00B1418E" w:rsidRDefault="00037728" w:rsidP="002E53B7">
            <w:pPr>
              <w:spacing w:before="60" w:after="60"/>
              <w:ind w:left="-87"/>
              <w:jc w:val="center"/>
              <w:rPr>
                <w:rFonts w:ascii="Calibri" w:hAnsi="Calibri"/>
                <w:bCs/>
                <w:color w:val="000000"/>
                <w:szCs w:val="22"/>
              </w:rPr>
            </w:pPr>
            <w:r w:rsidRPr="00F17DD8">
              <w:rPr>
                <w:bCs/>
                <w:color w:val="000000"/>
                <w:sz w:val="20"/>
              </w:rPr>
              <w:t>55</w:t>
            </w:r>
          </w:p>
        </w:tc>
        <w:tc>
          <w:tcPr>
            <w:tcW w:w="1233" w:type="dxa"/>
            <w:tcBorders>
              <w:top w:val="nil"/>
              <w:left w:val="nil"/>
              <w:bottom w:val="single" w:sz="4" w:space="0" w:color="B1BBCC"/>
              <w:right w:val="single" w:sz="4" w:space="0" w:color="B1BBCC"/>
            </w:tcBorders>
            <w:shd w:val="clear" w:color="000000" w:fill="FFFFFF"/>
            <w:vAlign w:val="center"/>
            <w:hideMark/>
          </w:tcPr>
          <w:p w14:paraId="29A322CE"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727B0D9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08/04/16</w:t>
            </w:r>
          </w:p>
        </w:tc>
      </w:tr>
      <w:tr w:rsidR="00037728" w:rsidRPr="00B1418E" w14:paraId="47F05F94"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A9ECF4B"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D</w:t>
            </w:r>
            <w:r>
              <w:rPr>
                <w:rFonts w:ascii="Book Antiqua" w:hAnsi="Book Antiqua"/>
                <w:color w:val="000000"/>
                <w:sz w:val="20"/>
                <w:szCs w:val="20"/>
              </w:rPr>
              <w:t>esign.</w:t>
            </w:r>
          </w:p>
        </w:tc>
        <w:tc>
          <w:tcPr>
            <w:tcW w:w="893" w:type="dxa"/>
            <w:tcBorders>
              <w:top w:val="nil"/>
              <w:left w:val="nil"/>
              <w:bottom w:val="single" w:sz="4" w:space="0" w:color="B1BBCC"/>
              <w:right w:val="single" w:sz="4" w:space="0" w:color="B1BBCC"/>
            </w:tcBorders>
            <w:shd w:val="clear" w:color="000000" w:fill="FFFFFF"/>
            <w:vAlign w:val="center"/>
            <w:hideMark/>
          </w:tcPr>
          <w:p w14:paraId="59833302"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3</w:t>
            </w:r>
            <w:r w:rsidRPr="00F17DD8">
              <w:rPr>
                <w:bCs/>
                <w:color w:val="000000"/>
                <w:sz w:val="20"/>
              </w:rPr>
              <w:t>0</w:t>
            </w:r>
          </w:p>
        </w:tc>
        <w:tc>
          <w:tcPr>
            <w:tcW w:w="1233" w:type="dxa"/>
            <w:tcBorders>
              <w:top w:val="nil"/>
              <w:left w:val="nil"/>
              <w:bottom w:val="single" w:sz="4" w:space="0" w:color="B1BBCC"/>
              <w:right w:val="single" w:sz="4" w:space="0" w:color="B1BBCC"/>
            </w:tcBorders>
            <w:shd w:val="clear" w:color="000000" w:fill="FFFFFF"/>
            <w:vAlign w:val="center"/>
            <w:hideMark/>
          </w:tcPr>
          <w:p w14:paraId="1948A780"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4/16</w:t>
            </w:r>
          </w:p>
        </w:tc>
        <w:tc>
          <w:tcPr>
            <w:tcW w:w="1134" w:type="dxa"/>
            <w:tcBorders>
              <w:top w:val="nil"/>
              <w:left w:val="nil"/>
              <w:bottom w:val="single" w:sz="4" w:space="0" w:color="B1BBCC"/>
              <w:right w:val="single" w:sz="4" w:space="0" w:color="B1BBCC"/>
            </w:tcBorders>
            <w:shd w:val="clear" w:color="000000" w:fill="FFFFFF"/>
            <w:vAlign w:val="center"/>
            <w:hideMark/>
          </w:tcPr>
          <w:p w14:paraId="134E8FD3"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5/16</w:t>
            </w:r>
          </w:p>
        </w:tc>
      </w:tr>
      <w:tr w:rsidR="00037728" w:rsidRPr="00B1418E" w14:paraId="7890262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B8F870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Implementatio</w:t>
            </w:r>
            <w:r w:rsidRPr="00122DF9">
              <w:rPr>
                <w:rFonts w:ascii="Book Antiqua" w:hAnsi="Book Antiqua"/>
                <w:color w:val="000000"/>
                <w:sz w:val="20"/>
                <w:szCs w:val="20"/>
              </w:rPr>
              <w:t>n</w:t>
            </w:r>
          </w:p>
        </w:tc>
        <w:tc>
          <w:tcPr>
            <w:tcW w:w="893" w:type="dxa"/>
            <w:tcBorders>
              <w:top w:val="nil"/>
              <w:left w:val="nil"/>
              <w:bottom w:val="single" w:sz="4" w:space="0" w:color="B1BBCC"/>
              <w:right w:val="single" w:sz="4" w:space="0" w:color="B1BBCC"/>
            </w:tcBorders>
            <w:shd w:val="clear" w:color="000000" w:fill="FFFFFF"/>
            <w:vAlign w:val="center"/>
            <w:hideMark/>
          </w:tcPr>
          <w:p w14:paraId="7C3B342F"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29</w:t>
            </w:r>
          </w:p>
        </w:tc>
        <w:tc>
          <w:tcPr>
            <w:tcW w:w="1233" w:type="dxa"/>
            <w:tcBorders>
              <w:top w:val="nil"/>
              <w:left w:val="nil"/>
              <w:bottom w:val="single" w:sz="4" w:space="0" w:color="B1BBCC"/>
              <w:right w:val="single" w:sz="4" w:space="0" w:color="B1BBCC"/>
            </w:tcBorders>
            <w:shd w:val="clear" w:color="000000" w:fill="FFFFFF"/>
            <w:vAlign w:val="center"/>
            <w:hideMark/>
          </w:tcPr>
          <w:p w14:paraId="064DF4FA"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3/05/16</w:t>
            </w:r>
          </w:p>
        </w:tc>
        <w:tc>
          <w:tcPr>
            <w:tcW w:w="1134" w:type="dxa"/>
            <w:tcBorders>
              <w:top w:val="nil"/>
              <w:left w:val="nil"/>
              <w:bottom w:val="single" w:sz="4" w:space="0" w:color="B1BBCC"/>
              <w:right w:val="single" w:sz="4" w:space="0" w:color="B1BBCC"/>
            </w:tcBorders>
            <w:shd w:val="clear" w:color="000000" w:fill="FFFFFF"/>
            <w:vAlign w:val="center"/>
            <w:hideMark/>
          </w:tcPr>
          <w:p w14:paraId="77BBBEB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30/06/16</w:t>
            </w:r>
          </w:p>
        </w:tc>
      </w:tr>
      <w:tr w:rsidR="00037728" w:rsidRPr="00B1418E" w14:paraId="41F5CC8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4D159970"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Testing operations.</w:t>
            </w:r>
          </w:p>
        </w:tc>
        <w:tc>
          <w:tcPr>
            <w:tcW w:w="893" w:type="dxa"/>
            <w:tcBorders>
              <w:top w:val="nil"/>
              <w:left w:val="nil"/>
              <w:bottom w:val="single" w:sz="4" w:space="0" w:color="B1BBCC"/>
              <w:right w:val="single" w:sz="4" w:space="0" w:color="B1BBCC"/>
            </w:tcBorders>
            <w:shd w:val="clear" w:color="000000" w:fill="FFFFFF"/>
            <w:vAlign w:val="center"/>
            <w:hideMark/>
          </w:tcPr>
          <w:p w14:paraId="50AC38BA"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62</w:t>
            </w:r>
          </w:p>
        </w:tc>
        <w:tc>
          <w:tcPr>
            <w:tcW w:w="1233" w:type="dxa"/>
            <w:tcBorders>
              <w:top w:val="nil"/>
              <w:left w:val="nil"/>
              <w:bottom w:val="single" w:sz="4" w:space="0" w:color="B1BBCC"/>
              <w:right w:val="single" w:sz="4" w:space="0" w:color="B1BBCC"/>
            </w:tcBorders>
            <w:shd w:val="clear" w:color="000000" w:fill="FFFFFF"/>
            <w:vAlign w:val="center"/>
            <w:hideMark/>
          </w:tcPr>
          <w:p w14:paraId="7A0905A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4/16</w:t>
            </w:r>
          </w:p>
        </w:tc>
        <w:tc>
          <w:tcPr>
            <w:tcW w:w="1134" w:type="dxa"/>
            <w:tcBorders>
              <w:top w:val="nil"/>
              <w:left w:val="nil"/>
              <w:bottom w:val="single" w:sz="4" w:space="0" w:color="B1BBCC"/>
              <w:right w:val="single" w:sz="4" w:space="0" w:color="B1BBCC"/>
            </w:tcBorders>
            <w:shd w:val="clear" w:color="000000" w:fill="FFFFFF"/>
            <w:vAlign w:val="center"/>
            <w:hideMark/>
          </w:tcPr>
          <w:p w14:paraId="472A6F1F"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B1418E" w14:paraId="6E5CF7BD"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0DB54AB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Control</w:t>
            </w:r>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7EFF1960"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134</w:t>
            </w:r>
          </w:p>
        </w:tc>
        <w:tc>
          <w:tcPr>
            <w:tcW w:w="1233" w:type="dxa"/>
            <w:tcBorders>
              <w:top w:val="nil"/>
              <w:left w:val="nil"/>
              <w:bottom w:val="single" w:sz="4" w:space="0" w:color="B1BBCC"/>
              <w:right w:val="single" w:sz="4" w:space="0" w:color="B1BBCC"/>
            </w:tcBorders>
            <w:shd w:val="clear" w:color="000000" w:fill="FFFFFF"/>
            <w:vAlign w:val="center"/>
            <w:hideMark/>
          </w:tcPr>
          <w:p w14:paraId="1B7D771B"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1/16</w:t>
            </w:r>
          </w:p>
        </w:tc>
        <w:tc>
          <w:tcPr>
            <w:tcW w:w="1134" w:type="dxa"/>
            <w:tcBorders>
              <w:top w:val="nil"/>
              <w:left w:val="nil"/>
              <w:bottom w:val="single" w:sz="4" w:space="0" w:color="B1BBCC"/>
              <w:right w:val="single" w:sz="4" w:space="0" w:color="B1BBCC"/>
            </w:tcBorders>
            <w:shd w:val="clear" w:color="000000" w:fill="FFFFFF"/>
            <w:vAlign w:val="center"/>
            <w:hideMark/>
          </w:tcPr>
          <w:p w14:paraId="374F0AC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726A5E" w14:paraId="2939A573"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7F98F522" w14:textId="77777777" w:rsidR="00037728" w:rsidRPr="00726A5E" w:rsidRDefault="00037728" w:rsidP="002E53B7">
            <w:pPr>
              <w:spacing w:before="60" w:after="60"/>
              <w:rPr>
                <w:rFonts w:ascii="Calibri" w:hAnsi="Calibri"/>
                <w:b/>
                <w:bCs/>
                <w:color w:val="000000"/>
                <w:szCs w:val="22"/>
              </w:rPr>
            </w:pPr>
            <w:r w:rsidRPr="00122DF9">
              <w:rPr>
                <w:b/>
                <w:bCs/>
                <w:color w:val="000000"/>
                <w:sz w:val="20"/>
              </w:rPr>
              <w:t>Documenta</w:t>
            </w:r>
            <w:r>
              <w:rPr>
                <w:b/>
                <w:bCs/>
                <w:color w:val="000000"/>
                <w:sz w:val="20"/>
              </w:rPr>
              <w:t>tion</w:t>
            </w:r>
          </w:p>
        </w:tc>
        <w:tc>
          <w:tcPr>
            <w:tcW w:w="893" w:type="dxa"/>
            <w:tcBorders>
              <w:top w:val="nil"/>
              <w:left w:val="nil"/>
              <w:bottom w:val="single" w:sz="4" w:space="0" w:color="B1BBCC"/>
              <w:right w:val="single" w:sz="4" w:space="0" w:color="B1BBCC"/>
            </w:tcBorders>
            <w:shd w:val="clear" w:color="000000" w:fill="FFFFFF"/>
            <w:vAlign w:val="center"/>
            <w:hideMark/>
          </w:tcPr>
          <w:p w14:paraId="2A0113B6" w14:textId="77777777" w:rsidR="00037728" w:rsidRPr="00D93B11" w:rsidRDefault="00037728" w:rsidP="002E53B7">
            <w:pPr>
              <w:spacing w:before="60" w:after="60"/>
              <w:ind w:left="-87"/>
              <w:jc w:val="center"/>
              <w:rPr>
                <w:b/>
                <w:bCs/>
                <w:color w:val="000000"/>
                <w:sz w:val="20"/>
              </w:rPr>
            </w:pPr>
            <w:r>
              <w:rPr>
                <w:b/>
                <w:bCs/>
                <w:color w:val="000000"/>
                <w:sz w:val="20"/>
              </w:rPr>
              <w:t>200</w:t>
            </w:r>
          </w:p>
        </w:tc>
        <w:tc>
          <w:tcPr>
            <w:tcW w:w="1233" w:type="dxa"/>
            <w:tcBorders>
              <w:top w:val="nil"/>
              <w:left w:val="nil"/>
              <w:bottom w:val="single" w:sz="4" w:space="0" w:color="B1BBCC"/>
              <w:right w:val="single" w:sz="4" w:space="0" w:color="B1BBCC"/>
            </w:tcBorders>
            <w:shd w:val="clear" w:color="000000" w:fill="FFFFFF"/>
            <w:vAlign w:val="center"/>
            <w:hideMark/>
          </w:tcPr>
          <w:p w14:paraId="065DF86D" w14:textId="77777777" w:rsidR="00037728" w:rsidRPr="00D93B11" w:rsidRDefault="00037728" w:rsidP="002E53B7">
            <w:pPr>
              <w:spacing w:before="60" w:after="60"/>
              <w:ind w:left="-70"/>
              <w:jc w:val="center"/>
              <w:rPr>
                <w:b/>
                <w:bCs/>
                <w:color w:val="000000"/>
                <w:sz w:val="20"/>
              </w:rPr>
            </w:pPr>
            <w:r w:rsidRPr="00D93B11">
              <w:rPr>
                <w:b/>
                <w:bCs/>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5E100FC3" w14:textId="77777777" w:rsidR="00037728" w:rsidRPr="00D93B11" w:rsidRDefault="00037728" w:rsidP="002E53B7">
            <w:pPr>
              <w:spacing w:before="60" w:after="60"/>
              <w:ind w:left="-70"/>
              <w:jc w:val="center"/>
              <w:rPr>
                <w:b/>
                <w:bCs/>
                <w:color w:val="000000"/>
                <w:sz w:val="20"/>
              </w:rPr>
            </w:pPr>
            <w:r w:rsidRPr="00D93B11">
              <w:rPr>
                <w:b/>
                <w:bCs/>
                <w:color w:val="000000"/>
                <w:sz w:val="20"/>
              </w:rPr>
              <w:t>05/08/16</w:t>
            </w:r>
          </w:p>
        </w:tc>
      </w:tr>
      <w:tr w:rsidR="00037728" w:rsidRPr="00726A5E" w14:paraId="396B4F6C"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38CFF0D"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Project’s documentation generation.</w:t>
            </w:r>
          </w:p>
        </w:tc>
        <w:tc>
          <w:tcPr>
            <w:tcW w:w="893" w:type="dxa"/>
            <w:tcBorders>
              <w:top w:val="nil"/>
              <w:left w:val="nil"/>
              <w:bottom w:val="single" w:sz="4" w:space="0" w:color="B1BBCC"/>
              <w:right w:val="single" w:sz="4" w:space="0" w:color="B1BBCC"/>
            </w:tcBorders>
            <w:shd w:val="clear" w:color="000000" w:fill="FFFFFF"/>
            <w:vAlign w:val="center"/>
            <w:hideMark/>
          </w:tcPr>
          <w:p w14:paraId="73215A21" w14:textId="77777777" w:rsidR="00037728" w:rsidRPr="00726A5E" w:rsidRDefault="00037728" w:rsidP="002E53B7">
            <w:pPr>
              <w:spacing w:before="60" w:after="60"/>
              <w:ind w:left="-87"/>
              <w:jc w:val="center"/>
              <w:rPr>
                <w:rFonts w:ascii="Calibri" w:hAnsi="Calibri"/>
                <w:color w:val="000000"/>
                <w:szCs w:val="22"/>
              </w:rPr>
            </w:pPr>
            <w:r>
              <w:rPr>
                <w:color w:val="000000"/>
                <w:sz w:val="20"/>
              </w:rPr>
              <w:t>184</w:t>
            </w:r>
          </w:p>
        </w:tc>
        <w:tc>
          <w:tcPr>
            <w:tcW w:w="1233" w:type="dxa"/>
            <w:tcBorders>
              <w:top w:val="nil"/>
              <w:left w:val="nil"/>
              <w:bottom w:val="single" w:sz="4" w:space="0" w:color="B1BBCC"/>
              <w:right w:val="single" w:sz="4" w:space="0" w:color="B1BBCC"/>
            </w:tcBorders>
            <w:shd w:val="clear" w:color="000000" w:fill="FFFFFF"/>
            <w:vAlign w:val="center"/>
            <w:hideMark/>
          </w:tcPr>
          <w:p w14:paraId="618B9DF8"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4382835"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14/07/16</w:t>
            </w:r>
          </w:p>
        </w:tc>
      </w:tr>
      <w:tr w:rsidR="00037728" w:rsidRPr="00726A5E" w14:paraId="0D7ACAD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4D2B7BA"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Prepara</w:t>
            </w:r>
            <w:r>
              <w:rPr>
                <w:rFonts w:ascii="Book Antiqua" w:hAnsi="Book Antiqua"/>
                <w:color w:val="000000"/>
                <w:sz w:val="20"/>
                <w:szCs w:val="20"/>
              </w:rPr>
              <w:t>tion of the report.</w:t>
            </w:r>
          </w:p>
        </w:tc>
        <w:tc>
          <w:tcPr>
            <w:tcW w:w="893" w:type="dxa"/>
            <w:tcBorders>
              <w:top w:val="nil"/>
              <w:left w:val="nil"/>
              <w:bottom w:val="single" w:sz="4" w:space="0" w:color="B1BBCC"/>
              <w:right w:val="single" w:sz="4" w:space="0" w:color="B1BBCC"/>
            </w:tcBorders>
            <w:shd w:val="clear" w:color="000000" w:fill="FFFFFF"/>
            <w:vAlign w:val="center"/>
            <w:hideMark/>
          </w:tcPr>
          <w:p w14:paraId="02DF3E14" w14:textId="77777777" w:rsidR="00037728" w:rsidRPr="00726A5E" w:rsidRDefault="00037728" w:rsidP="002E53B7">
            <w:pPr>
              <w:spacing w:before="60" w:after="60"/>
              <w:ind w:left="-87"/>
              <w:jc w:val="center"/>
              <w:rPr>
                <w:rFonts w:ascii="Calibri" w:hAnsi="Calibri"/>
                <w:color w:val="000000"/>
                <w:szCs w:val="22"/>
              </w:rPr>
            </w:pPr>
            <w:r w:rsidRPr="00122DF9">
              <w:rPr>
                <w:color w:val="000000"/>
                <w:sz w:val="20"/>
              </w:rPr>
              <w:t>2</w:t>
            </w:r>
            <w:r>
              <w:rPr>
                <w:color w:val="000000"/>
                <w:sz w:val="20"/>
              </w:rPr>
              <w:t>6</w:t>
            </w:r>
          </w:p>
        </w:tc>
        <w:tc>
          <w:tcPr>
            <w:tcW w:w="1233" w:type="dxa"/>
            <w:tcBorders>
              <w:top w:val="nil"/>
              <w:left w:val="nil"/>
              <w:bottom w:val="single" w:sz="4" w:space="0" w:color="B1BBCC"/>
              <w:right w:val="single" w:sz="4" w:space="0" w:color="B1BBCC"/>
            </w:tcBorders>
            <w:shd w:val="clear" w:color="000000" w:fill="FFFFFF"/>
            <w:vAlign w:val="center"/>
            <w:hideMark/>
          </w:tcPr>
          <w:p w14:paraId="495D4122"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1/07/16</w:t>
            </w:r>
          </w:p>
        </w:tc>
        <w:tc>
          <w:tcPr>
            <w:tcW w:w="1134" w:type="dxa"/>
            <w:tcBorders>
              <w:top w:val="nil"/>
              <w:left w:val="nil"/>
              <w:bottom w:val="single" w:sz="4" w:space="0" w:color="B1BBCC"/>
              <w:right w:val="single" w:sz="4" w:space="0" w:color="B1BBCC"/>
            </w:tcBorders>
            <w:shd w:val="clear" w:color="000000" w:fill="FFFFFF"/>
            <w:vAlign w:val="center"/>
            <w:hideMark/>
          </w:tcPr>
          <w:p w14:paraId="19989437"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5/08/16</w:t>
            </w:r>
          </w:p>
        </w:tc>
      </w:tr>
    </w:tbl>
    <w:p w14:paraId="3AC35652" w14:textId="77777777" w:rsidR="00037728" w:rsidRPr="00806939" w:rsidRDefault="00037728" w:rsidP="00037728">
      <w:pPr>
        <w:pStyle w:val="Tablas7"/>
      </w:pPr>
      <w:bookmarkStart w:id="137" w:name="_Toc460364150"/>
      <w:bookmarkStart w:id="138" w:name="_Toc484417270"/>
      <w:r w:rsidRPr="00806939">
        <w:t xml:space="preserve">Tabla </w:t>
      </w:r>
      <w:r>
        <w:t>6.1. Fases del proyecto</w:t>
      </w:r>
      <w:bookmarkEnd w:id="137"/>
      <w:bookmarkEnd w:id="138"/>
    </w:p>
    <w:p w14:paraId="72D34993" w14:textId="77777777" w:rsidR="00037728" w:rsidRDefault="00037728" w:rsidP="00037728">
      <w:pPr>
        <w:pStyle w:val="Estilo12ptPrimeralnea05cm"/>
        <w:rPr>
          <w:szCs w:val="24"/>
          <w:lang w:val="en-US"/>
        </w:rPr>
      </w:pPr>
      <w:r w:rsidRPr="00F17DD8">
        <w:rPr>
          <w:szCs w:val="24"/>
          <w:lang w:val="en-US"/>
        </w:rPr>
        <w:t>In the implementation phase is done the development project in the planning</w:t>
      </w:r>
      <w:r>
        <w:rPr>
          <w:szCs w:val="24"/>
          <w:lang w:val="en-US"/>
        </w:rPr>
        <w:t xml:space="preserve"> </w:t>
      </w:r>
      <w:r w:rsidRPr="00F17DD8">
        <w:rPr>
          <w:szCs w:val="24"/>
          <w:lang w:val="en-US"/>
        </w:rPr>
        <w:t>phase. In it, the following general activities were carried out: Identification of</w:t>
      </w:r>
      <w:r>
        <w:rPr>
          <w:szCs w:val="24"/>
          <w:lang w:val="en-US"/>
        </w:rPr>
        <w:t xml:space="preserve"> </w:t>
      </w:r>
      <w:r w:rsidRPr="00F17DD8">
        <w:rPr>
          <w:szCs w:val="24"/>
          <w:lang w:val="en-US"/>
        </w:rPr>
        <w:t>requirements, design, construction and testing. In addition, monitoring and</w:t>
      </w:r>
      <w:r>
        <w:rPr>
          <w:szCs w:val="24"/>
          <w:lang w:val="en-US"/>
        </w:rPr>
        <w:t xml:space="preserve"> </w:t>
      </w:r>
      <w:r w:rsidRPr="00F17DD8">
        <w:rPr>
          <w:szCs w:val="24"/>
          <w:lang w:val="en-US"/>
        </w:rPr>
        <w:t>control project progress were made, in order to expedite the necessary</w:t>
      </w:r>
      <w:r>
        <w:rPr>
          <w:szCs w:val="24"/>
          <w:lang w:val="en-US"/>
        </w:rPr>
        <w:t xml:space="preserve"> </w:t>
      </w:r>
      <w:r w:rsidRPr="00F17DD8">
        <w:rPr>
          <w:szCs w:val="24"/>
          <w:lang w:val="en-US"/>
        </w:rPr>
        <w:t>adjustments in</w:t>
      </w:r>
      <w:r>
        <w:rPr>
          <w:szCs w:val="24"/>
          <w:lang w:val="en-US"/>
        </w:rPr>
        <w:t xml:space="preserve"> each of the activities. Table 6</w:t>
      </w:r>
      <w:r w:rsidRPr="00F17DD8">
        <w:rPr>
          <w:szCs w:val="24"/>
          <w:lang w:val="en-US"/>
        </w:rPr>
        <w:t>.2 presents the activities in this</w:t>
      </w:r>
      <w:r>
        <w:rPr>
          <w:szCs w:val="24"/>
          <w:lang w:val="en-US"/>
        </w:rPr>
        <w:t xml:space="preserve"> </w:t>
      </w:r>
      <w:r w:rsidRPr="00F17DD8">
        <w:rPr>
          <w:szCs w:val="24"/>
          <w:lang w:val="en-US"/>
        </w:rPr>
        <w:t>phase an</w:t>
      </w:r>
      <w:r>
        <w:rPr>
          <w:szCs w:val="24"/>
          <w:lang w:val="en-US"/>
        </w:rPr>
        <w:t>d the duration of them.</w:t>
      </w:r>
    </w:p>
    <w:p w14:paraId="2EBA78AD" w14:textId="77777777" w:rsidR="00037728" w:rsidRDefault="00037728" w:rsidP="00037728">
      <w:pPr>
        <w:spacing w:after="200" w:line="276" w:lineRule="auto"/>
        <w:rPr>
          <w:lang w:val="en-US"/>
        </w:rPr>
      </w:pPr>
      <w:r>
        <w:rPr>
          <w:lang w:val="en-US"/>
        </w:rPr>
        <w:br w:type="page"/>
      </w:r>
    </w:p>
    <w:tbl>
      <w:tblPr>
        <w:tblW w:w="9522" w:type="dxa"/>
        <w:jc w:val="center"/>
        <w:tblLayout w:type="fixed"/>
        <w:tblCellMar>
          <w:left w:w="70" w:type="dxa"/>
          <w:right w:w="70" w:type="dxa"/>
        </w:tblCellMar>
        <w:tblLook w:val="04A0" w:firstRow="1" w:lastRow="0" w:firstColumn="1" w:lastColumn="0" w:noHBand="0" w:noVBand="1"/>
      </w:tblPr>
      <w:tblGrid>
        <w:gridCol w:w="6373"/>
        <w:gridCol w:w="893"/>
        <w:gridCol w:w="1243"/>
        <w:gridCol w:w="1013"/>
      </w:tblGrid>
      <w:tr w:rsidR="00037728" w:rsidRPr="00B1418E" w14:paraId="580B46C1" w14:textId="77777777" w:rsidTr="002E53B7">
        <w:trPr>
          <w:trHeight w:val="300"/>
          <w:jc w:val="center"/>
        </w:trPr>
        <w:tc>
          <w:tcPr>
            <w:tcW w:w="6373"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42B44A75" w14:textId="77777777" w:rsidR="00037728" w:rsidRPr="00B1418E" w:rsidRDefault="00037728" w:rsidP="002E53B7">
            <w:pPr>
              <w:pStyle w:val="Prrafo"/>
              <w:tabs>
                <w:tab w:val="clear" w:pos="567"/>
              </w:tabs>
              <w:spacing w:before="40" w:after="40" w:line="240" w:lineRule="auto"/>
              <w:ind w:firstLine="0"/>
              <w:jc w:val="center"/>
              <w:rPr>
                <w:rFonts w:ascii="Book Antiqua" w:hAnsi="Book Antiqua"/>
                <w:b/>
                <w:sz w:val="20"/>
                <w:lang w:val="es-ES"/>
              </w:rPr>
            </w:pPr>
            <w:r w:rsidRPr="008A3A32">
              <w:rPr>
                <w:rFonts w:ascii="Book Antiqua" w:hAnsi="Book Antiqua"/>
                <w:b/>
                <w:sz w:val="20"/>
                <w:lang w:val="es-ES"/>
              </w:rPr>
              <w:lastRenderedPageBreak/>
              <w:t>task name</w:t>
            </w:r>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19993A88" w14:textId="77777777" w:rsidR="00037728" w:rsidRPr="00B1418E" w:rsidRDefault="00037728" w:rsidP="002E53B7">
            <w:pPr>
              <w:pStyle w:val="Prrafo"/>
              <w:tabs>
                <w:tab w:val="clear" w:pos="567"/>
              </w:tabs>
              <w:spacing w:before="40" w:after="40" w:line="240" w:lineRule="auto"/>
              <w:ind w:left="-87" w:firstLine="0"/>
              <w:jc w:val="center"/>
              <w:rPr>
                <w:rFonts w:ascii="Book Antiqua" w:hAnsi="Book Antiqua"/>
                <w:b/>
                <w:sz w:val="20"/>
                <w:lang w:val="es-ES"/>
              </w:rPr>
            </w:pPr>
            <w:r>
              <w:rPr>
                <w:rFonts w:ascii="Book Antiqua" w:hAnsi="Book Antiqua"/>
                <w:b/>
                <w:sz w:val="20"/>
                <w:lang w:val="es-ES"/>
              </w:rPr>
              <w:t>Time</w:t>
            </w:r>
            <w:r w:rsidRPr="00B1418E">
              <w:rPr>
                <w:rFonts w:ascii="Book Antiqua" w:hAnsi="Book Antiqua"/>
                <w:b/>
                <w:sz w:val="20"/>
                <w:lang w:val="es-ES"/>
              </w:rPr>
              <w:t xml:space="preserve"> (</w:t>
            </w:r>
            <w:r>
              <w:rPr>
                <w:rFonts w:ascii="Book Antiqua" w:hAnsi="Book Antiqua"/>
                <w:b/>
                <w:bCs/>
                <w:color w:val="000000"/>
                <w:sz w:val="20"/>
              </w:rPr>
              <w:t>days)</w:t>
            </w:r>
          </w:p>
        </w:tc>
        <w:tc>
          <w:tcPr>
            <w:tcW w:w="1243" w:type="dxa"/>
            <w:tcBorders>
              <w:top w:val="single" w:sz="4" w:space="0" w:color="B1BBCC"/>
              <w:left w:val="nil"/>
              <w:bottom w:val="single" w:sz="4" w:space="0" w:color="B1BBCC"/>
              <w:right w:val="single" w:sz="4" w:space="0" w:color="B1BBCC"/>
            </w:tcBorders>
            <w:shd w:val="clear" w:color="000000" w:fill="DFE3E8"/>
            <w:vAlign w:val="center"/>
            <w:hideMark/>
          </w:tcPr>
          <w:p w14:paraId="26672696"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r>
              <w:rPr>
                <w:rFonts w:ascii="Book Antiqua" w:hAnsi="Book Antiqua"/>
                <w:b/>
                <w:sz w:val="20"/>
                <w:lang w:val="es-ES"/>
              </w:rPr>
              <w:t>Initiation</w:t>
            </w:r>
          </w:p>
        </w:tc>
        <w:tc>
          <w:tcPr>
            <w:tcW w:w="1013" w:type="dxa"/>
            <w:tcBorders>
              <w:top w:val="single" w:sz="4" w:space="0" w:color="B1BBCC"/>
              <w:left w:val="nil"/>
              <w:bottom w:val="single" w:sz="4" w:space="0" w:color="B1BBCC"/>
              <w:right w:val="single" w:sz="4" w:space="0" w:color="B1BBCC"/>
            </w:tcBorders>
            <w:shd w:val="clear" w:color="000000" w:fill="DFE3E8"/>
            <w:vAlign w:val="center"/>
            <w:hideMark/>
          </w:tcPr>
          <w:p w14:paraId="5E3FFE4A"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r>
              <w:rPr>
                <w:rFonts w:ascii="Book Antiqua" w:hAnsi="Book Antiqua"/>
                <w:b/>
                <w:sz w:val="20"/>
                <w:lang w:val="es-ES"/>
              </w:rPr>
              <w:t>Ending</w:t>
            </w:r>
          </w:p>
        </w:tc>
      </w:tr>
      <w:tr w:rsidR="00037728" w:rsidRPr="00B1418E" w14:paraId="4C276841"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3A64D34" w14:textId="77777777" w:rsidR="00037728" w:rsidRPr="00726A5E" w:rsidRDefault="00037728" w:rsidP="002E53B7">
            <w:pPr>
              <w:spacing w:before="40" w:after="40"/>
              <w:rPr>
                <w:b/>
                <w:bCs/>
                <w:color w:val="000000"/>
                <w:sz w:val="20"/>
              </w:rPr>
            </w:pPr>
            <w:r>
              <w:rPr>
                <w:b/>
                <w:bCs/>
                <w:color w:val="000000"/>
                <w:sz w:val="20"/>
              </w:rPr>
              <w:t>Requirements specifications</w:t>
            </w:r>
          </w:p>
        </w:tc>
        <w:tc>
          <w:tcPr>
            <w:tcW w:w="893" w:type="dxa"/>
            <w:tcBorders>
              <w:top w:val="nil"/>
              <w:left w:val="nil"/>
              <w:bottom w:val="single" w:sz="4" w:space="0" w:color="B1BBCC"/>
              <w:right w:val="single" w:sz="4" w:space="0" w:color="B1BBCC"/>
            </w:tcBorders>
            <w:shd w:val="clear" w:color="000000" w:fill="FFFFFF"/>
            <w:vAlign w:val="center"/>
            <w:hideMark/>
          </w:tcPr>
          <w:p w14:paraId="5DEC9DBA" w14:textId="77777777" w:rsidR="00037728" w:rsidRPr="00726A5E" w:rsidRDefault="00037728" w:rsidP="002E53B7">
            <w:pPr>
              <w:spacing w:before="40" w:after="40"/>
              <w:ind w:left="-87"/>
              <w:jc w:val="center"/>
              <w:rPr>
                <w:b/>
                <w:bCs/>
                <w:color w:val="000000"/>
                <w:sz w:val="20"/>
              </w:rPr>
            </w:pPr>
            <w:r w:rsidRPr="00726A5E">
              <w:rPr>
                <w:b/>
                <w:bCs/>
                <w:color w:val="000000"/>
                <w:sz w:val="20"/>
              </w:rPr>
              <w:t>55</w:t>
            </w:r>
          </w:p>
        </w:tc>
        <w:tc>
          <w:tcPr>
            <w:tcW w:w="1243" w:type="dxa"/>
            <w:tcBorders>
              <w:top w:val="nil"/>
              <w:left w:val="nil"/>
              <w:bottom w:val="single" w:sz="4" w:space="0" w:color="B1BBCC"/>
              <w:right w:val="single" w:sz="4" w:space="0" w:color="B1BBCC"/>
            </w:tcBorders>
            <w:shd w:val="clear" w:color="000000" w:fill="FFFFFF"/>
            <w:vAlign w:val="center"/>
            <w:hideMark/>
          </w:tcPr>
          <w:p w14:paraId="596BE09B" w14:textId="77777777" w:rsidR="00037728" w:rsidRPr="00726A5E" w:rsidRDefault="00037728" w:rsidP="002E53B7">
            <w:pPr>
              <w:spacing w:before="40" w:after="40"/>
              <w:ind w:left="-70"/>
              <w:jc w:val="center"/>
              <w:rPr>
                <w:b/>
                <w:bCs/>
                <w:color w:val="000000"/>
                <w:sz w:val="20"/>
              </w:rPr>
            </w:pPr>
            <w:r w:rsidRPr="00726A5E">
              <w:rPr>
                <w:b/>
                <w:bCs/>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1A9473B3" w14:textId="77777777" w:rsidR="00037728" w:rsidRPr="00726A5E" w:rsidRDefault="00037728" w:rsidP="002E53B7">
            <w:pPr>
              <w:spacing w:before="40" w:after="40"/>
              <w:ind w:left="-70"/>
              <w:jc w:val="center"/>
              <w:rPr>
                <w:b/>
                <w:bCs/>
                <w:color w:val="000000"/>
                <w:sz w:val="20"/>
              </w:rPr>
            </w:pPr>
            <w:r w:rsidRPr="00726A5E">
              <w:rPr>
                <w:b/>
                <w:bCs/>
                <w:color w:val="000000"/>
                <w:sz w:val="20"/>
              </w:rPr>
              <w:t>08/04/16</w:t>
            </w:r>
          </w:p>
        </w:tc>
      </w:tr>
      <w:tr w:rsidR="00037728" w:rsidRPr="00B1418E" w14:paraId="1FF2BF08"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ED7515E"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tudy of the use of different social networks on mobile devices</w:t>
            </w:r>
          </w:p>
        </w:tc>
        <w:tc>
          <w:tcPr>
            <w:tcW w:w="893" w:type="dxa"/>
            <w:tcBorders>
              <w:top w:val="nil"/>
              <w:left w:val="nil"/>
              <w:bottom w:val="single" w:sz="4" w:space="0" w:color="B1BBCC"/>
              <w:right w:val="single" w:sz="4" w:space="0" w:color="B1BBCC"/>
            </w:tcBorders>
            <w:shd w:val="clear" w:color="000000" w:fill="FFFFFF"/>
            <w:vAlign w:val="center"/>
            <w:hideMark/>
          </w:tcPr>
          <w:p w14:paraId="45594F20"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E3D5F83" w14:textId="77777777" w:rsidR="00037728" w:rsidRPr="00B1418E" w:rsidRDefault="00037728" w:rsidP="002E53B7">
            <w:pPr>
              <w:spacing w:before="40" w:after="40"/>
              <w:ind w:left="-70"/>
              <w:jc w:val="center"/>
              <w:rPr>
                <w:color w:val="000000"/>
                <w:sz w:val="20"/>
              </w:rPr>
            </w:pPr>
            <w:r w:rsidRPr="00B1418E">
              <w:rPr>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6385D2BE" w14:textId="77777777" w:rsidR="00037728" w:rsidRPr="00B1418E" w:rsidRDefault="00037728" w:rsidP="002E53B7">
            <w:pPr>
              <w:spacing w:before="40" w:after="40"/>
              <w:ind w:left="-70"/>
              <w:jc w:val="center"/>
              <w:rPr>
                <w:color w:val="000000"/>
                <w:sz w:val="20"/>
              </w:rPr>
            </w:pPr>
            <w:r w:rsidRPr="00B1418E">
              <w:rPr>
                <w:color w:val="000000"/>
                <w:sz w:val="20"/>
              </w:rPr>
              <w:t>05/02/16</w:t>
            </w:r>
          </w:p>
        </w:tc>
      </w:tr>
      <w:tr w:rsidR="00037728" w:rsidRPr="00B1418E" w14:paraId="4D86A6F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E9760FC"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Analysis of the process of uploading and downloading photos and videos to different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0707D89"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68CD062" w14:textId="77777777" w:rsidR="00037728" w:rsidRPr="00B1418E" w:rsidRDefault="00037728" w:rsidP="002E53B7">
            <w:pPr>
              <w:spacing w:before="40" w:after="40"/>
              <w:ind w:left="-70"/>
              <w:jc w:val="center"/>
              <w:rPr>
                <w:color w:val="000000"/>
                <w:sz w:val="20"/>
              </w:rPr>
            </w:pPr>
            <w:r w:rsidRPr="00B1418E">
              <w:rPr>
                <w:color w:val="000000"/>
                <w:sz w:val="20"/>
              </w:rPr>
              <w:t>08/02/16</w:t>
            </w:r>
          </w:p>
        </w:tc>
        <w:tc>
          <w:tcPr>
            <w:tcW w:w="1013" w:type="dxa"/>
            <w:tcBorders>
              <w:top w:val="nil"/>
              <w:left w:val="nil"/>
              <w:bottom w:val="single" w:sz="4" w:space="0" w:color="B1BBCC"/>
              <w:right w:val="single" w:sz="4" w:space="0" w:color="B1BBCC"/>
            </w:tcBorders>
            <w:shd w:val="clear" w:color="000000" w:fill="FFFFFF"/>
            <w:vAlign w:val="center"/>
            <w:hideMark/>
          </w:tcPr>
          <w:p w14:paraId="6322EA62" w14:textId="77777777" w:rsidR="00037728" w:rsidRPr="00B1418E" w:rsidRDefault="00037728" w:rsidP="002E53B7">
            <w:pPr>
              <w:spacing w:before="40" w:after="40"/>
              <w:ind w:left="-70"/>
              <w:jc w:val="center"/>
              <w:rPr>
                <w:color w:val="000000"/>
                <w:sz w:val="20"/>
              </w:rPr>
            </w:pPr>
            <w:r w:rsidRPr="00B1418E">
              <w:rPr>
                <w:color w:val="000000"/>
                <w:sz w:val="20"/>
              </w:rPr>
              <w:t>19/02/16</w:t>
            </w:r>
          </w:p>
        </w:tc>
      </w:tr>
      <w:tr w:rsidR="00037728" w:rsidRPr="00B1418E" w14:paraId="33B9F36F"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BF3043"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changes made to images and videos from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EAB4378"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B483738" w14:textId="77777777" w:rsidR="00037728" w:rsidRPr="00B1418E" w:rsidRDefault="00037728" w:rsidP="002E53B7">
            <w:pPr>
              <w:spacing w:before="40" w:after="40"/>
              <w:ind w:left="-70"/>
              <w:jc w:val="center"/>
              <w:rPr>
                <w:color w:val="000000"/>
                <w:sz w:val="20"/>
              </w:rPr>
            </w:pPr>
            <w:r w:rsidRPr="00B1418E">
              <w:rPr>
                <w:color w:val="000000"/>
                <w:sz w:val="20"/>
              </w:rPr>
              <w:t>22/02/16</w:t>
            </w:r>
          </w:p>
        </w:tc>
        <w:tc>
          <w:tcPr>
            <w:tcW w:w="1013" w:type="dxa"/>
            <w:tcBorders>
              <w:top w:val="nil"/>
              <w:left w:val="nil"/>
              <w:bottom w:val="single" w:sz="4" w:space="0" w:color="B1BBCC"/>
              <w:right w:val="single" w:sz="4" w:space="0" w:color="B1BBCC"/>
            </w:tcBorders>
            <w:shd w:val="clear" w:color="000000" w:fill="FFFFFF"/>
            <w:vAlign w:val="center"/>
            <w:hideMark/>
          </w:tcPr>
          <w:p w14:paraId="4C7B5D5F" w14:textId="77777777" w:rsidR="00037728" w:rsidRPr="00B1418E" w:rsidRDefault="00037728" w:rsidP="002E53B7">
            <w:pPr>
              <w:spacing w:before="40" w:after="40"/>
              <w:ind w:left="-70"/>
              <w:jc w:val="center"/>
              <w:rPr>
                <w:color w:val="000000"/>
                <w:sz w:val="20"/>
              </w:rPr>
            </w:pPr>
            <w:r w:rsidRPr="00B1418E">
              <w:rPr>
                <w:color w:val="000000"/>
                <w:sz w:val="20"/>
              </w:rPr>
              <w:t>04/03/16</w:t>
            </w:r>
          </w:p>
        </w:tc>
      </w:tr>
      <w:tr w:rsidR="00037728" w:rsidRPr="00B1418E" w14:paraId="22F64825"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FBCAEB4"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Study of image processing techniques</w:t>
            </w:r>
          </w:p>
        </w:tc>
        <w:tc>
          <w:tcPr>
            <w:tcW w:w="893" w:type="dxa"/>
            <w:tcBorders>
              <w:top w:val="nil"/>
              <w:left w:val="nil"/>
              <w:bottom w:val="single" w:sz="4" w:space="0" w:color="B1BBCC"/>
              <w:right w:val="single" w:sz="4" w:space="0" w:color="B1BBCC"/>
            </w:tcBorders>
            <w:shd w:val="clear" w:color="000000" w:fill="FFFFFF"/>
            <w:vAlign w:val="center"/>
            <w:hideMark/>
          </w:tcPr>
          <w:p w14:paraId="0487373D"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525EDEC6" w14:textId="77777777" w:rsidR="00037728" w:rsidRPr="00B1418E" w:rsidRDefault="00037728" w:rsidP="002E53B7">
            <w:pPr>
              <w:spacing w:before="40" w:after="40"/>
              <w:ind w:left="-70"/>
              <w:jc w:val="center"/>
              <w:rPr>
                <w:color w:val="000000"/>
                <w:sz w:val="20"/>
              </w:rPr>
            </w:pPr>
            <w:r w:rsidRPr="00B1418E">
              <w:rPr>
                <w:color w:val="000000"/>
                <w:sz w:val="20"/>
              </w:rPr>
              <w:t>07/03/16</w:t>
            </w:r>
          </w:p>
        </w:tc>
        <w:tc>
          <w:tcPr>
            <w:tcW w:w="1013" w:type="dxa"/>
            <w:tcBorders>
              <w:top w:val="nil"/>
              <w:left w:val="nil"/>
              <w:bottom w:val="single" w:sz="4" w:space="0" w:color="B1BBCC"/>
              <w:right w:val="single" w:sz="4" w:space="0" w:color="B1BBCC"/>
            </w:tcBorders>
            <w:shd w:val="clear" w:color="000000" w:fill="FFFFFF"/>
            <w:vAlign w:val="center"/>
            <w:hideMark/>
          </w:tcPr>
          <w:p w14:paraId="1C9533F0" w14:textId="77777777" w:rsidR="00037728" w:rsidRPr="00B1418E" w:rsidRDefault="00037728" w:rsidP="002E53B7">
            <w:pPr>
              <w:spacing w:before="40" w:after="40"/>
              <w:ind w:left="-70"/>
              <w:jc w:val="center"/>
              <w:rPr>
                <w:color w:val="000000"/>
                <w:sz w:val="20"/>
              </w:rPr>
            </w:pPr>
            <w:r w:rsidRPr="00B1418E">
              <w:rPr>
                <w:color w:val="000000"/>
                <w:sz w:val="20"/>
              </w:rPr>
              <w:t>18/03/16</w:t>
            </w:r>
          </w:p>
        </w:tc>
      </w:tr>
      <w:tr w:rsidR="00037728" w:rsidRPr="00B1418E" w14:paraId="4B232F5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5D3A71A1"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Identification of social networks aimed at sharing images and videos</w:t>
            </w:r>
          </w:p>
        </w:tc>
        <w:tc>
          <w:tcPr>
            <w:tcW w:w="893" w:type="dxa"/>
            <w:tcBorders>
              <w:top w:val="nil"/>
              <w:left w:val="nil"/>
              <w:bottom w:val="single" w:sz="4" w:space="0" w:color="B1BBCC"/>
              <w:right w:val="single" w:sz="4" w:space="0" w:color="B1BBCC"/>
            </w:tcBorders>
            <w:shd w:val="clear" w:color="000000" w:fill="FFFFFF"/>
            <w:vAlign w:val="center"/>
            <w:hideMark/>
          </w:tcPr>
          <w:p w14:paraId="2626248D" w14:textId="77777777" w:rsidR="00037728" w:rsidRPr="00B1418E" w:rsidRDefault="00037728" w:rsidP="002E53B7">
            <w:pPr>
              <w:spacing w:before="40" w:after="40"/>
              <w:ind w:left="-87"/>
              <w:jc w:val="center"/>
              <w:rPr>
                <w:color w:val="000000"/>
                <w:sz w:val="20"/>
              </w:rPr>
            </w:pPr>
            <w:r w:rsidRPr="00B1418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205500C1" w14:textId="77777777" w:rsidR="00037728" w:rsidRPr="00B1418E" w:rsidRDefault="00037728" w:rsidP="002E53B7">
            <w:pPr>
              <w:spacing w:before="40" w:after="40"/>
              <w:ind w:left="-70"/>
              <w:jc w:val="center"/>
              <w:rPr>
                <w:color w:val="000000"/>
                <w:sz w:val="20"/>
              </w:rPr>
            </w:pPr>
            <w:r w:rsidRPr="00B1418E">
              <w:rPr>
                <w:color w:val="000000"/>
                <w:sz w:val="20"/>
              </w:rPr>
              <w:t>21/03/16</w:t>
            </w:r>
          </w:p>
        </w:tc>
        <w:tc>
          <w:tcPr>
            <w:tcW w:w="1013" w:type="dxa"/>
            <w:tcBorders>
              <w:top w:val="nil"/>
              <w:left w:val="nil"/>
              <w:bottom w:val="single" w:sz="4" w:space="0" w:color="B1BBCC"/>
              <w:right w:val="single" w:sz="4" w:space="0" w:color="B1BBCC"/>
            </w:tcBorders>
            <w:shd w:val="clear" w:color="000000" w:fill="FFFFFF"/>
            <w:vAlign w:val="center"/>
            <w:hideMark/>
          </w:tcPr>
          <w:p w14:paraId="780AA32F" w14:textId="77777777" w:rsidR="00037728" w:rsidRPr="00B1418E" w:rsidRDefault="00037728" w:rsidP="002E53B7">
            <w:pPr>
              <w:spacing w:before="40" w:after="40"/>
              <w:ind w:left="-70"/>
              <w:jc w:val="center"/>
              <w:rPr>
                <w:color w:val="000000"/>
                <w:sz w:val="20"/>
              </w:rPr>
            </w:pPr>
            <w:r w:rsidRPr="00B1418E">
              <w:rPr>
                <w:color w:val="000000"/>
                <w:sz w:val="20"/>
              </w:rPr>
              <w:t>25/03/16</w:t>
            </w:r>
          </w:p>
        </w:tc>
      </w:tr>
      <w:tr w:rsidR="00037728" w:rsidRPr="00B1418E" w14:paraId="65200424"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FDB3056"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functioning of social networks</w:t>
            </w:r>
            <w:r>
              <w:rPr>
                <w:rFonts w:ascii="Book Antiqua" w:hAnsi="Book Antiqua"/>
                <w:bCs/>
                <w:color w:val="000000"/>
                <w:sz w:val="20"/>
                <w:szCs w:val="20"/>
                <w:lang w:val="en-US"/>
              </w:rPr>
              <w:t xml:space="preserve"> such as</w:t>
            </w:r>
            <w:r w:rsidRPr="00BB3F06">
              <w:rPr>
                <w:rFonts w:ascii="Book Antiqua" w:hAnsi="Book Antiqua"/>
                <w:bCs/>
                <w:color w:val="000000"/>
                <w:sz w:val="20"/>
                <w:szCs w:val="20"/>
                <w:lang w:val="en-US"/>
              </w:rPr>
              <w:t xml:space="preserve"> Facebook, Flickr, Google +, Tuenti, Twitter and Instagram</w:t>
            </w:r>
          </w:p>
        </w:tc>
        <w:tc>
          <w:tcPr>
            <w:tcW w:w="893" w:type="dxa"/>
            <w:tcBorders>
              <w:top w:val="nil"/>
              <w:left w:val="nil"/>
              <w:bottom w:val="single" w:sz="4" w:space="0" w:color="B1BBCC"/>
              <w:right w:val="single" w:sz="4" w:space="0" w:color="B1BBCC"/>
            </w:tcBorders>
            <w:shd w:val="clear" w:color="000000" w:fill="FFFFFF"/>
            <w:vAlign w:val="center"/>
            <w:hideMark/>
          </w:tcPr>
          <w:p w14:paraId="36DA1B06"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84B8F77" w14:textId="77777777" w:rsidR="00037728" w:rsidRPr="00B1418E" w:rsidRDefault="00037728" w:rsidP="002E53B7">
            <w:pPr>
              <w:spacing w:before="40" w:after="40"/>
              <w:ind w:left="-70"/>
              <w:jc w:val="center"/>
              <w:rPr>
                <w:color w:val="000000"/>
                <w:sz w:val="20"/>
              </w:rPr>
            </w:pPr>
            <w:r w:rsidRPr="00B1418E">
              <w:rPr>
                <w:color w:val="000000"/>
                <w:sz w:val="20"/>
              </w:rPr>
              <w:t>28/03/16</w:t>
            </w:r>
          </w:p>
        </w:tc>
        <w:tc>
          <w:tcPr>
            <w:tcW w:w="1013" w:type="dxa"/>
            <w:tcBorders>
              <w:top w:val="nil"/>
              <w:left w:val="nil"/>
              <w:bottom w:val="single" w:sz="4" w:space="0" w:color="B1BBCC"/>
              <w:right w:val="single" w:sz="4" w:space="0" w:color="B1BBCC"/>
            </w:tcBorders>
            <w:shd w:val="clear" w:color="000000" w:fill="FFFFFF"/>
            <w:vAlign w:val="center"/>
            <w:hideMark/>
          </w:tcPr>
          <w:p w14:paraId="35CBC3B7" w14:textId="77777777" w:rsidR="00037728" w:rsidRPr="00B1418E" w:rsidRDefault="00037728" w:rsidP="002E53B7">
            <w:pPr>
              <w:spacing w:before="40" w:after="40"/>
              <w:ind w:left="-70"/>
              <w:jc w:val="center"/>
              <w:rPr>
                <w:color w:val="000000"/>
                <w:sz w:val="20"/>
              </w:rPr>
            </w:pPr>
            <w:r w:rsidRPr="00B1418E">
              <w:rPr>
                <w:color w:val="000000"/>
                <w:sz w:val="20"/>
              </w:rPr>
              <w:t>08/04/16</w:t>
            </w:r>
          </w:p>
        </w:tc>
      </w:tr>
      <w:tr w:rsidR="00037728" w:rsidRPr="00B1418E" w14:paraId="4B23815B"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84BCFEB" w14:textId="77777777" w:rsidR="00037728" w:rsidRPr="00726A5E" w:rsidRDefault="00037728" w:rsidP="002E53B7">
            <w:pPr>
              <w:spacing w:before="40" w:after="40"/>
              <w:rPr>
                <w:b/>
                <w:bCs/>
                <w:color w:val="000000"/>
                <w:sz w:val="20"/>
              </w:rPr>
            </w:pPr>
            <w:r>
              <w:rPr>
                <w:b/>
                <w:bCs/>
                <w:color w:val="000000"/>
                <w:sz w:val="20"/>
              </w:rPr>
              <w:t>Design</w:t>
            </w:r>
          </w:p>
        </w:tc>
        <w:tc>
          <w:tcPr>
            <w:tcW w:w="893" w:type="dxa"/>
            <w:tcBorders>
              <w:top w:val="nil"/>
              <w:left w:val="nil"/>
              <w:bottom w:val="single" w:sz="4" w:space="0" w:color="B1BBCC"/>
              <w:right w:val="single" w:sz="4" w:space="0" w:color="B1BBCC"/>
            </w:tcBorders>
            <w:shd w:val="clear" w:color="000000" w:fill="FFFFFF"/>
            <w:vAlign w:val="center"/>
            <w:hideMark/>
          </w:tcPr>
          <w:p w14:paraId="2F7420FF" w14:textId="77777777" w:rsidR="00037728" w:rsidRPr="00726A5E" w:rsidRDefault="00037728" w:rsidP="002E53B7">
            <w:pPr>
              <w:spacing w:before="40" w:after="40"/>
              <w:ind w:left="-87"/>
              <w:jc w:val="center"/>
              <w:rPr>
                <w:b/>
                <w:bCs/>
                <w:color w:val="000000"/>
                <w:sz w:val="20"/>
              </w:rPr>
            </w:pPr>
            <w:r w:rsidRPr="00726A5E">
              <w:rPr>
                <w:b/>
                <w:bCs/>
                <w:color w:val="000000"/>
                <w:sz w:val="20"/>
              </w:rPr>
              <w:t>30</w:t>
            </w:r>
          </w:p>
        </w:tc>
        <w:tc>
          <w:tcPr>
            <w:tcW w:w="1243" w:type="dxa"/>
            <w:tcBorders>
              <w:top w:val="nil"/>
              <w:left w:val="nil"/>
              <w:bottom w:val="single" w:sz="4" w:space="0" w:color="B1BBCC"/>
              <w:right w:val="single" w:sz="4" w:space="0" w:color="B1BBCC"/>
            </w:tcBorders>
            <w:shd w:val="clear" w:color="000000" w:fill="FFFFFF"/>
            <w:vAlign w:val="center"/>
            <w:hideMark/>
          </w:tcPr>
          <w:p w14:paraId="15229A13" w14:textId="77777777" w:rsidR="00037728" w:rsidRPr="00726A5E" w:rsidRDefault="00037728" w:rsidP="002E53B7">
            <w:pPr>
              <w:spacing w:before="40" w:after="40"/>
              <w:ind w:left="-70"/>
              <w:jc w:val="center"/>
              <w:rPr>
                <w:b/>
                <w:bCs/>
                <w:color w:val="000000"/>
                <w:sz w:val="20"/>
              </w:rPr>
            </w:pPr>
            <w:r w:rsidRPr="00726A5E">
              <w:rPr>
                <w:b/>
                <w:bCs/>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6B7D90A9" w14:textId="77777777" w:rsidR="00037728" w:rsidRPr="00726A5E" w:rsidRDefault="00037728" w:rsidP="002E53B7">
            <w:pPr>
              <w:spacing w:before="40" w:after="40"/>
              <w:ind w:left="-70"/>
              <w:jc w:val="center"/>
              <w:rPr>
                <w:b/>
                <w:bCs/>
                <w:color w:val="000000"/>
                <w:sz w:val="20"/>
              </w:rPr>
            </w:pPr>
            <w:r w:rsidRPr="00726A5E">
              <w:rPr>
                <w:b/>
                <w:bCs/>
                <w:color w:val="000000"/>
                <w:sz w:val="20"/>
              </w:rPr>
              <w:t>20/05/16</w:t>
            </w:r>
          </w:p>
        </w:tc>
      </w:tr>
      <w:tr w:rsidR="00037728" w:rsidRPr="00B1418E" w14:paraId="73310424" w14:textId="77777777" w:rsidTr="002E53B7">
        <w:trPr>
          <w:trHeight w:val="9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C265182" w14:textId="77777777" w:rsidR="00037728" w:rsidRPr="00BB3F06" w:rsidRDefault="00037728" w:rsidP="002E53B7">
            <w:pPr>
              <w:spacing w:before="40" w:after="40"/>
              <w:rPr>
                <w:bCs/>
                <w:color w:val="000000"/>
                <w:sz w:val="20"/>
                <w:lang w:val="en-US"/>
              </w:rPr>
            </w:pPr>
            <w:r w:rsidRPr="00BB3F06">
              <w:rPr>
                <w:bCs/>
                <w:color w:val="000000"/>
                <w:sz w:val="20"/>
                <w:lang w:val="en-US"/>
              </w:rPr>
              <w:t xml:space="preserve">• Process Analysis </w:t>
            </w:r>
            <w:r>
              <w:rPr>
                <w:bCs/>
                <w:color w:val="000000"/>
                <w:sz w:val="20"/>
                <w:lang w:val="en-US"/>
              </w:rPr>
              <w:t xml:space="preserve">of uploading </w:t>
            </w:r>
            <w:r w:rsidRPr="00BB3F06">
              <w:rPr>
                <w:bCs/>
                <w:color w:val="000000"/>
                <w:sz w:val="20"/>
                <w:lang w:val="en-US"/>
              </w:rPr>
              <w:t>and manual downloading photos and videos to social networks</w:t>
            </w:r>
            <w:r>
              <w:rPr>
                <w:bCs/>
                <w:color w:val="000000"/>
                <w:sz w:val="20"/>
                <w:lang w:val="en-US"/>
              </w:rPr>
              <w:t xml:space="preserve"> such as</w:t>
            </w:r>
            <w:r w:rsidRPr="00BB3F06">
              <w:rPr>
                <w:bCs/>
                <w:color w:val="000000"/>
                <w:sz w:val="20"/>
                <w:lang w:val="en-US"/>
              </w:rPr>
              <w:t xml:space="preserve"> Facebook, Flickr, Google +, Tuenti, Twitter and Instagram</w:t>
            </w:r>
            <w:r>
              <w:rPr>
                <w:bCs/>
                <w:color w:val="000000"/>
                <w:sz w:val="20"/>
                <w:lang w:val="en-US"/>
              </w:rPr>
              <w:t>.</w:t>
            </w:r>
          </w:p>
        </w:tc>
        <w:tc>
          <w:tcPr>
            <w:tcW w:w="893" w:type="dxa"/>
            <w:tcBorders>
              <w:top w:val="nil"/>
              <w:left w:val="nil"/>
              <w:bottom w:val="single" w:sz="4" w:space="0" w:color="B1BBCC"/>
              <w:right w:val="single" w:sz="4" w:space="0" w:color="B1BBCC"/>
            </w:tcBorders>
            <w:shd w:val="clear" w:color="000000" w:fill="FFFFFF"/>
            <w:vAlign w:val="center"/>
            <w:hideMark/>
          </w:tcPr>
          <w:p w14:paraId="5511ACB6"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21B9CB5" w14:textId="77777777" w:rsidR="00037728" w:rsidRPr="00726A5E" w:rsidRDefault="00037728" w:rsidP="002E53B7">
            <w:pPr>
              <w:spacing w:before="40" w:after="40"/>
              <w:ind w:left="-70"/>
              <w:jc w:val="center"/>
              <w:rPr>
                <w:color w:val="000000"/>
                <w:sz w:val="20"/>
              </w:rPr>
            </w:pPr>
            <w:r w:rsidRPr="00726A5E">
              <w:rPr>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18579663" w14:textId="77777777" w:rsidR="00037728" w:rsidRPr="00726A5E" w:rsidRDefault="00037728" w:rsidP="002E53B7">
            <w:pPr>
              <w:spacing w:before="40" w:after="40"/>
              <w:ind w:left="-70"/>
              <w:jc w:val="center"/>
              <w:rPr>
                <w:color w:val="000000"/>
                <w:sz w:val="20"/>
              </w:rPr>
            </w:pPr>
            <w:r w:rsidRPr="00726A5E">
              <w:rPr>
                <w:color w:val="000000"/>
                <w:sz w:val="20"/>
              </w:rPr>
              <w:t>19/04/16</w:t>
            </w:r>
          </w:p>
        </w:tc>
      </w:tr>
      <w:tr w:rsidR="00037728" w:rsidRPr="00B1418E" w14:paraId="5809F52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A78D16A"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 xml:space="preserve">design of </w:t>
            </w:r>
            <w:r w:rsidRPr="00BB3F06">
              <w:rPr>
                <w:rFonts w:ascii="Book Antiqua" w:hAnsi="Book Antiqua"/>
                <w:bCs/>
                <w:color w:val="000000"/>
                <w:sz w:val="20"/>
                <w:szCs w:val="20"/>
                <w:lang w:val="en-US"/>
              </w:rPr>
              <w:t>Facebook</w:t>
            </w:r>
            <w:r>
              <w:rPr>
                <w:rFonts w:ascii="Book Antiqua" w:hAnsi="Book Antiqua"/>
                <w:bCs/>
                <w:color w:val="000000"/>
                <w:sz w:val="20"/>
                <w:szCs w:val="20"/>
                <w:lang w:val="en-US"/>
              </w:rPr>
              <w:t xml:space="preserve">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48069E8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0FD9FA1"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5CE1A87F" w14:textId="77777777" w:rsidR="00037728" w:rsidRPr="00726A5E" w:rsidRDefault="00037728" w:rsidP="002E53B7">
            <w:pPr>
              <w:spacing w:before="40" w:after="40"/>
              <w:ind w:left="-70"/>
              <w:jc w:val="center"/>
              <w:rPr>
                <w:color w:val="000000"/>
                <w:sz w:val="20"/>
              </w:rPr>
            </w:pPr>
            <w:r w:rsidRPr="00726A5E">
              <w:rPr>
                <w:color w:val="000000"/>
                <w:sz w:val="20"/>
              </w:rPr>
              <w:t>28/04/16</w:t>
            </w:r>
          </w:p>
        </w:tc>
      </w:tr>
      <w:tr w:rsidR="00037728" w:rsidRPr="00B1418E" w14:paraId="4BCE1A82"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0E3A3A" w14:textId="77777777" w:rsidR="00037728" w:rsidRPr="00FE012A"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design of Flickr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69DC75D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9A2CBB2" w14:textId="77777777" w:rsidR="00037728" w:rsidRPr="00726A5E" w:rsidRDefault="00037728" w:rsidP="002E53B7">
            <w:pPr>
              <w:spacing w:before="40" w:after="40"/>
              <w:ind w:left="-70"/>
              <w:jc w:val="center"/>
              <w:rPr>
                <w:color w:val="000000"/>
                <w:sz w:val="20"/>
              </w:rPr>
            </w:pPr>
            <w:r w:rsidRPr="00726A5E">
              <w:rPr>
                <w:color w:val="000000"/>
                <w:sz w:val="20"/>
              </w:rPr>
              <w:t>29/04/16</w:t>
            </w:r>
          </w:p>
        </w:tc>
        <w:tc>
          <w:tcPr>
            <w:tcW w:w="1013" w:type="dxa"/>
            <w:tcBorders>
              <w:top w:val="nil"/>
              <w:left w:val="nil"/>
              <w:bottom w:val="single" w:sz="4" w:space="0" w:color="B1BBCC"/>
              <w:right w:val="single" w:sz="4" w:space="0" w:color="B1BBCC"/>
            </w:tcBorders>
            <w:shd w:val="clear" w:color="000000" w:fill="FFFFFF"/>
            <w:vAlign w:val="center"/>
            <w:hideMark/>
          </w:tcPr>
          <w:p w14:paraId="056D43C9" w14:textId="77777777" w:rsidR="00037728" w:rsidRPr="00726A5E" w:rsidRDefault="00037728" w:rsidP="002E53B7">
            <w:pPr>
              <w:spacing w:before="40" w:after="40"/>
              <w:ind w:left="-70"/>
              <w:jc w:val="center"/>
              <w:rPr>
                <w:color w:val="000000"/>
                <w:sz w:val="20"/>
              </w:rPr>
            </w:pPr>
            <w:r w:rsidRPr="00726A5E">
              <w:rPr>
                <w:color w:val="000000"/>
                <w:sz w:val="20"/>
              </w:rPr>
              <w:t>09/05/16</w:t>
            </w:r>
          </w:p>
        </w:tc>
      </w:tr>
      <w:tr w:rsidR="00037728" w:rsidRPr="00B1418E" w14:paraId="551F5E5D"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CDBD8AD" w14:textId="77777777" w:rsidR="00037728" w:rsidRPr="008508BA" w:rsidRDefault="00037728" w:rsidP="00037728">
            <w:pPr>
              <w:pStyle w:val="Prrafodelista"/>
              <w:numPr>
                <w:ilvl w:val="0"/>
                <w:numId w:val="22"/>
              </w:numPr>
              <w:spacing w:before="40" w:after="40"/>
              <w:rPr>
                <w:rFonts w:ascii="Book Antiqua" w:hAnsi="Book Antiqua"/>
                <w:bCs/>
                <w:color w:val="000000"/>
                <w:sz w:val="20"/>
                <w:szCs w:val="20"/>
              </w:rPr>
            </w:pPr>
            <w:r w:rsidRPr="008508BA">
              <w:rPr>
                <w:bCs/>
                <w:color w:val="000000"/>
                <w:sz w:val="20"/>
              </w:rPr>
              <w:t xml:space="preserve">Design </w:t>
            </w:r>
            <w:r w:rsidRPr="008508BA">
              <w:rPr>
                <w:rFonts w:ascii="Book Antiqua" w:hAnsi="Book Antiqua"/>
                <w:bCs/>
                <w:color w:val="000000"/>
                <w:sz w:val="20"/>
                <w:szCs w:val="20"/>
              </w:rPr>
              <w:t>module</w:t>
            </w:r>
            <w:r w:rsidRPr="008508BA">
              <w:rPr>
                <w:bCs/>
                <w:color w:val="000000"/>
                <w:sz w:val="20"/>
              </w:rPr>
              <w:t xml:space="preserve"> management</w:t>
            </w:r>
            <w:r w:rsidRPr="008508BA">
              <w:rPr>
                <w:rFonts w:ascii="Book Antiqua" w:hAnsi="Book Antiqua"/>
                <w:bCs/>
                <w:color w:val="000000"/>
                <w:sz w:val="20"/>
                <w:szCs w:val="20"/>
              </w:rPr>
              <w:t xml:space="preserve"> downloads</w:t>
            </w:r>
          </w:p>
        </w:tc>
        <w:tc>
          <w:tcPr>
            <w:tcW w:w="893" w:type="dxa"/>
            <w:tcBorders>
              <w:top w:val="nil"/>
              <w:left w:val="nil"/>
              <w:bottom w:val="single" w:sz="4" w:space="0" w:color="B1BBCC"/>
              <w:right w:val="single" w:sz="4" w:space="0" w:color="B1BBCC"/>
            </w:tcBorders>
            <w:shd w:val="clear" w:color="000000" w:fill="FFFFFF"/>
            <w:vAlign w:val="center"/>
            <w:hideMark/>
          </w:tcPr>
          <w:p w14:paraId="59142A74" w14:textId="77777777" w:rsidR="00037728" w:rsidRPr="00726A5E" w:rsidRDefault="00037728" w:rsidP="002E53B7">
            <w:pPr>
              <w:spacing w:before="40" w:after="40"/>
              <w:ind w:left="-87"/>
              <w:jc w:val="center"/>
              <w:rPr>
                <w:color w:val="000000"/>
                <w:sz w:val="20"/>
              </w:rPr>
            </w:pPr>
            <w:r w:rsidRPr="00726A5E">
              <w:rPr>
                <w:color w:val="000000"/>
                <w:sz w:val="20"/>
              </w:rPr>
              <w:t>2</w:t>
            </w:r>
          </w:p>
        </w:tc>
        <w:tc>
          <w:tcPr>
            <w:tcW w:w="1243" w:type="dxa"/>
            <w:tcBorders>
              <w:top w:val="nil"/>
              <w:left w:val="nil"/>
              <w:bottom w:val="single" w:sz="4" w:space="0" w:color="B1BBCC"/>
              <w:right w:val="single" w:sz="4" w:space="0" w:color="B1BBCC"/>
            </w:tcBorders>
            <w:shd w:val="clear" w:color="000000" w:fill="FFFFFF"/>
            <w:vAlign w:val="center"/>
            <w:hideMark/>
          </w:tcPr>
          <w:p w14:paraId="75AD9A86" w14:textId="77777777" w:rsidR="00037728" w:rsidRPr="00726A5E" w:rsidRDefault="00037728" w:rsidP="002E53B7">
            <w:pPr>
              <w:spacing w:before="40" w:after="40"/>
              <w:ind w:left="-70"/>
              <w:jc w:val="center"/>
              <w:rPr>
                <w:color w:val="000000"/>
                <w:sz w:val="20"/>
              </w:rPr>
            </w:pPr>
            <w:r w:rsidRPr="00726A5E">
              <w:rPr>
                <w:color w:val="000000"/>
                <w:sz w:val="20"/>
              </w:rPr>
              <w:t>10/05/16</w:t>
            </w:r>
          </w:p>
        </w:tc>
        <w:tc>
          <w:tcPr>
            <w:tcW w:w="1013" w:type="dxa"/>
            <w:tcBorders>
              <w:top w:val="nil"/>
              <w:left w:val="nil"/>
              <w:bottom w:val="single" w:sz="4" w:space="0" w:color="B1BBCC"/>
              <w:right w:val="single" w:sz="4" w:space="0" w:color="B1BBCC"/>
            </w:tcBorders>
            <w:shd w:val="clear" w:color="000000" w:fill="FFFFFF"/>
            <w:vAlign w:val="center"/>
            <w:hideMark/>
          </w:tcPr>
          <w:p w14:paraId="200E0696" w14:textId="77777777" w:rsidR="00037728" w:rsidRPr="00726A5E" w:rsidRDefault="00037728" w:rsidP="002E53B7">
            <w:pPr>
              <w:spacing w:before="40" w:after="40"/>
              <w:ind w:left="-70"/>
              <w:jc w:val="center"/>
              <w:rPr>
                <w:color w:val="000000"/>
                <w:sz w:val="20"/>
              </w:rPr>
            </w:pPr>
            <w:r w:rsidRPr="00726A5E">
              <w:rPr>
                <w:color w:val="000000"/>
                <w:sz w:val="20"/>
              </w:rPr>
              <w:t>11/05/16</w:t>
            </w:r>
          </w:p>
        </w:tc>
      </w:tr>
      <w:tr w:rsidR="00037728" w:rsidRPr="00B1418E" w14:paraId="3A46969B"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F7406A1"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earch and analysis of packages or classes that communicate with social networks such as Facebook and Flickr</w:t>
            </w:r>
          </w:p>
        </w:tc>
        <w:tc>
          <w:tcPr>
            <w:tcW w:w="893" w:type="dxa"/>
            <w:tcBorders>
              <w:top w:val="nil"/>
              <w:left w:val="nil"/>
              <w:bottom w:val="single" w:sz="4" w:space="0" w:color="B1BBCC"/>
              <w:right w:val="single" w:sz="4" w:space="0" w:color="B1BBCC"/>
            </w:tcBorders>
            <w:shd w:val="clear" w:color="000000" w:fill="FFFFFF"/>
            <w:vAlign w:val="center"/>
            <w:hideMark/>
          </w:tcPr>
          <w:p w14:paraId="112F171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5695CDEE" w14:textId="77777777" w:rsidR="00037728" w:rsidRPr="00726A5E" w:rsidRDefault="00037728" w:rsidP="002E53B7">
            <w:pPr>
              <w:spacing w:before="40" w:after="40"/>
              <w:ind w:left="-70"/>
              <w:jc w:val="center"/>
              <w:rPr>
                <w:color w:val="000000"/>
                <w:sz w:val="20"/>
              </w:rPr>
            </w:pPr>
            <w:r w:rsidRPr="00726A5E">
              <w:rPr>
                <w:color w:val="000000"/>
                <w:sz w:val="20"/>
              </w:rPr>
              <w:t>12/05/16</w:t>
            </w:r>
          </w:p>
        </w:tc>
        <w:tc>
          <w:tcPr>
            <w:tcW w:w="1013" w:type="dxa"/>
            <w:tcBorders>
              <w:top w:val="nil"/>
              <w:left w:val="nil"/>
              <w:bottom w:val="single" w:sz="4" w:space="0" w:color="B1BBCC"/>
              <w:right w:val="single" w:sz="4" w:space="0" w:color="B1BBCC"/>
            </w:tcBorders>
            <w:shd w:val="clear" w:color="000000" w:fill="FFFFFF"/>
            <w:vAlign w:val="center"/>
            <w:hideMark/>
          </w:tcPr>
          <w:p w14:paraId="4C0A17F9" w14:textId="77777777" w:rsidR="00037728" w:rsidRPr="00726A5E" w:rsidRDefault="00037728" w:rsidP="002E53B7">
            <w:pPr>
              <w:spacing w:before="40" w:after="40"/>
              <w:ind w:left="-70"/>
              <w:jc w:val="center"/>
              <w:rPr>
                <w:color w:val="000000"/>
                <w:sz w:val="20"/>
              </w:rPr>
            </w:pPr>
            <w:r w:rsidRPr="00726A5E">
              <w:rPr>
                <w:color w:val="000000"/>
                <w:sz w:val="20"/>
              </w:rPr>
              <w:t>20/05/16</w:t>
            </w:r>
          </w:p>
        </w:tc>
      </w:tr>
      <w:tr w:rsidR="00037728" w:rsidRPr="00B1418E" w14:paraId="54778BE7"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0C8868" w14:textId="77777777" w:rsidR="00037728" w:rsidRPr="00726A5E" w:rsidRDefault="00037728" w:rsidP="002E53B7">
            <w:pPr>
              <w:spacing w:before="40" w:after="40"/>
              <w:rPr>
                <w:b/>
                <w:bCs/>
                <w:color w:val="000000"/>
                <w:sz w:val="20"/>
              </w:rPr>
            </w:pPr>
            <w:r>
              <w:rPr>
                <w:b/>
                <w:bCs/>
                <w:color w:val="000000"/>
                <w:sz w:val="20"/>
              </w:rPr>
              <w:t>Implementation</w:t>
            </w:r>
          </w:p>
        </w:tc>
        <w:tc>
          <w:tcPr>
            <w:tcW w:w="893" w:type="dxa"/>
            <w:tcBorders>
              <w:top w:val="nil"/>
              <w:left w:val="nil"/>
              <w:bottom w:val="single" w:sz="4" w:space="0" w:color="B1BBCC"/>
              <w:right w:val="single" w:sz="4" w:space="0" w:color="B1BBCC"/>
            </w:tcBorders>
            <w:shd w:val="clear" w:color="000000" w:fill="FFFFFF"/>
            <w:vAlign w:val="center"/>
            <w:hideMark/>
          </w:tcPr>
          <w:p w14:paraId="18D9DE4B" w14:textId="77777777" w:rsidR="00037728" w:rsidRPr="00726A5E" w:rsidRDefault="00037728" w:rsidP="002E53B7">
            <w:pPr>
              <w:spacing w:before="40" w:after="40"/>
              <w:ind w:left="-87"/>
              <w:jc w:val="center"/>
              <w:rPr>
                <w:b/>
                <w:bCs/>
                <w:color w:val="000000"/>
                <w:sz w:val="20"/>
              </w:rPr>
            </w:pPr>
            <w:r w:rsidRPr="00726A5E">
              <w:rPr>
                <w:b/>
                <w:bCs/>
                <w:color w:val="000000"/>
                <w:sz w:val="20"/>
              </w:rPr>
              <w:t>29</w:t>
            </w:r>
          </w:p>
        </w:tc>
        <w:tc>
          <w:tcPr>
            <w:tcW w:w="1243" w:type="dxa"/>
            <w:tcBorders>
              <w:top w:val="nil"/>
              <w:left w:val="nil"/>
              <w:bottom w:val="single" w:sz="4" w:space="0" w:color="B1BBCC"/>
              <w:right w:val="single" w:sz="4" w:space="0" w:color="B1BBCC"/>
            </w:tcBorders>
            <w:shd w:val="clear" w:color="000000" w:fill="FFFFFF"/>
            <w:vAlign w:val="center"/>
            <w:hideMark/>
          </w:tcPr>
          <w:p w14:paraId="793194EC" w14:textId="77777777" w:rsidR="00037728" w:rsidRPr="00726A5E" w:rsidRDefault="00037728" w:rsidP="002E53B7">
            <w:pPr>
              <w:spacing w:before="40" w:after="40"/>
              <w:ind w:left="-70"/>
              <w:jc w:val="center"/>
              <w:rPr>
                <w:b/>
                <w:bCs/>
                <w:color w:val="000000"/>
                <w:sz w:val="20"/>
              </w:rPr>
            </w:pPr>
            <w:r w:rsidRPr="00726A5E">
              <w:rPr>
                <w:b/>
                <w:bCs/>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7E2B0BFB" w14:textId="77777777" w:rsidR="00037728" w:rsidRPr="00726A5E" w:rsidRDefault="00037728" w:rsidP="002E53B7">
            <w:pPr>
              <w:spacing w:before="40" w:after="40"/>
              <w:ind w:left="-70"/>
              <w:jc w:val="center"/>
              <w:rPr>
                <w:b/>
                <w:bCs/>
                <w:color w:val="000000"/>
                <w:sz w:val="20"/>
              </w:rPr>
            </w:pPr>
            <w:r w:rsidRPr="00726A5E">
              <w:rPr>
                <w:b/>
                <w:bCs/>
                <w:color w:val="000000"/>
                <w:sz w:val="20"/>
              </w:rPr>
              <w:t>30/06/16</w:t>
            </w:r>
          </w:p>
        </w:tc>
      </w:tr>
      <w:tr w:rsidR="00037728" w:rsidRPr="00B1418E" w14:paraId="23F9C89C"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093EF02B"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programation </w:t>
            </w:r>
            <w:r>
              <w:rPr>
                <w:rFonts w:ascii="Book Antiqua" w:hAnsi="Book Antiqua"/>
                <w:bCs/>
                <w:color w:val="000000"/>
                <w:sz w:val="20"/>
                <w:szCs w:val="20"/>
                <w:lang w:val="en-US"/>
              </w:rPr>
              <w:t>on</w:t>
            </w:r>
            <w:r w:rsidRPr="008508BA">
              <w:rPr>
                <w:rFonts w:ascii="Book Antiqua" w:hAnsi="Book Antiqua"/>
                <w:bCs/>
                <w:color w:val="000000"/>
                <w:sz w:val="20"/>
                <w:szCs w:val="20"/>
                <w:lang w:val="en-US"/>
              </w:rPr>
              <w:t xml:space="preserve"> Facebook</w:t>
            </w:r>
          </w:p>
        </w:tc>
        <w:tc>
          <w:tcPr>
            <w:tcW w:w="893" w:type="dxa"/>
            <w:tcBorders>
              <w:top w:val="nil"/>
              <w:left w:val="nil"/>
              <w:bottom w:val="single" w:sz="4" w:space="0" w:color="B1BBCC"/>
              <w:right w:val="single" w:sz="4" w:space="0" w:color="B1BBCC"/>
            </w:tcBorders>
            <w:shd w:val="clear" w:color="000000" w:fill="FFFFFF"/>
            <w:vAlign w:val="center"/>
            <w:hideMark/>
          </w:tcPr>
          <w:p w14:paraId="4E904D87"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10FB1ED2" w14:textId="77777777" w:rsidR="00037728" w:rsidRPr="00726A5E" w:rsidRDefault="00037728" w:rsidP="002E53B7">
            <w:pPr>
              <w:spacing w:before="40" w:after="40"/>
              <w:ind w:left="-70"/>
              <w:jc w:val="center"/>
              <w:rPr>
                <w:color w:val="000000"/>
                <w:sz w:val="20"/>
              </w:rPr>
            </w:pPr>
            <w:r w:rsidRPr="00726A5E">
              <w:rPr>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0CDA0B8D" w14:textId="77777777" w:rsidR="00037728" w:rsidRPr="00726A5E" w:rsidRDefault="00037728" w:rsidP="002E53B7">
            <w:pPr>
              <w:spacing w:before="40" w:after="40"/>
              <w:ind w:left="-70"/>
              <w:jc w:val="center"/>
              <w:rPr>
                <w:color w:val="000000"/>
                <w:sz w:val="20"/>
              </w:rPr>
            </w:pPr>
            <w:r w:rsidRPr="00726A5E">
              <w:rPr>
                <w:color w:val="000000"/>
                <w:sz w:val="20"/>
              </w:rPr>
              <w:t>27/05/16</w:t>
            </w:r>
          </w:p>
        </w:tc>
      </w:tr>
      <w:tr w:rsidR="00037728" w:rsidRPr="00B1418E" w14:paraId="1EA7B79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091DED7"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Implementation of algorithm download of Facebook photos</w:t>
            </w:r>
          </w:p>
        </w:tc>
        <w:tc>
          <w:tcPr>
            <w:tcW w:w="893" w:type="dxa"/>
            <w:tcBorders>
              <w:top w:val="nil"/>
              <w:left w:val="nil"/>
              <w:bottom w:val="single" w:sz="4" w:space="0" w:color="B1BBCC"/>
              <w:right w:val="single" w:sz="4" w:space="0" w:color="B1BBCC"/>
            </w:tcBorders>
            <w:shd w:val="clear" w:color="000000" w:fill="FFFFFF"/>
            <w:vAlign w:val="center"/>
            <w:hideMark/>
          </w:tcPr>
          <w:p w14:paraId="371EB39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FDCD817" w14:textId="77777777" w:rsidR="00037728" w:rsidRPr="00726A5E" w:rsidRDefault="00037728" w:rsidP="002E53B7">
            <w:pPr>
              <w:spacing w:before="40" w:after="40"/>
              <w:ind w:left="-70"/>
              <w:jc w:val="center"/>
              <w:rPr>
                <w:color w:val="000000"/>
                <w:sz w:val="20"/>
              </w:rPr>
            </w:pPr>
            <w:r w:rsidRPr="00726A5E">
              <w:rPr>
                <w:color w:val="000000"/>
                <w:sz w:val="20"/>
              </w:rPr>
              <w:t>30/05/16</w:t>
            </w:r>
          </w:p>
        </w:tc>
        <w:tc>
          <w:tcPr>
            <w:tcW w:w="1013" w:type="dxa"/>
            <w:tcBorders>
              <w:top w:val="nil"/>
              <w:left w:val="nil"/>
              <w:bottom w:val="single" w:sz="4" w:space="0" w:color="B1BBCC"/>
              <w:right w:val="single" w:sz="4" w:space="0" w:color="B1BBCC"/>
            </w:tcBorders>
            <w:shd w:val="clear" w:color="000000" w:fill="FFFFFF"/>
            <w:vAlign w:val="center"/>
            <w:hideMark/>
          </w:tcPr>
          <w:p w14:paraId="465AA639" w14:textId="77777777" w:rsidR="00037728" w:rsidRPr="00726A5E" w:rsidRDefault="00037728" w:rsidP="002E53B7">
            <w:pPr>
              <w:spacing w:before="40" w:after="40"/>
              <w:ind w:left="-70"/>
              <w:jc w:val="center"/>
              <w:rPr>
                <w:color w:val="000000"/>
                <w:sz w:val="20"/>
              </w:rPr>
            </w:pPr>
            <w:r w:rsidRPr="00726A5E">
              <w:rPr>
                <w:color w:val="000000"/>
                <w:sz w:val="20"/>
              </w:rPr>
              <w:t>07/06/16</w:t>
            </w:r>
          </w:p>
        </w:tc>
      </w:tr>
      <w:tr w:rsidR="00037728" w:rsidRPr="00B1418E" w14:paraId="3FA69359"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33A0DDE"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programation </w:t>
            </w:r>
            <w:r>
              <w:rPr>
                <w:rFonts w:ascii="Book Antiqua" w:hAnsi="Book Antiqua"/>
                <w:bCs/>
                <w:color w:val="000000"/>
                <w:sz w:val="20"/>
                <w:szCs w:val="20"/>
                <w:lang w:val="en-US"/>
              </w:rPr>
              <w:t>on Flickr</w:t>
            </w:r>
          </w:p>
        </w:tc>
        <w:tc>
          <w:tcPr>
            <w:tcW w:w="893" w:type="dxa"/>
            <w:tcBorders>
              <w:top w:val="nil"/>
              <w:left w:val="nil"/>
              <w:bottom w:val="single" w:sz="4" w:space="0" w:color="B1BBCC"/>
              <w:right w:val="single" w:sz="4" w:space="0" w:color="B1BBCC"/>
            </w:tcBorders>
            <w:shd w:val="clear" w:color="000000" w:fill="FFFFFF"/>
            <w:vAlign w:val="center"/>
            <w:hideMark/>
          </w:tcPr>
          <w:p w14:paraId="0532CF79"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094E15EC" w14:textId="77777777" w:rsidR="00037728" w:rsidRPr="00726A5E" w:rsidRDefault="00037728" w:rsidP="002E53B7">
            <w:pPr>
              <w:spacing w:before="40" w:after="40"/>
              <w:ind w:left="-70"/>
              <w:jc w:val="center"/>
              <w:rPr>
                <w:color w:val="000000"/>
                <w:sz w:val="20"/>
              </w:rPr>
            </w:pPr>
            <w:r w:rsidRPr="00726A5E">
              <w:rPr>
                <w:color w:val="000000"/>
                <w:sz w:val="20"/>
              </w:rPr>
              <w:t>08/06/16</w:t>
            </w:r>
          </w:p>
        </w:tc>
        <w:tc>
          <w:tcPr>
            <w:tcW w:w="1013" w:type="dxa"/>
            <w:tcBorders>
              <w:top w:val="nil"/>
              <w:left w:val="nil"/>
              <w:bottom w:val="single" w:sz="4" w:space="0" w:color="B1BBCC"/>
              <w:right w:val="single" w:sz="4" w:space="0" w:color="B1BBCC"/>
            </w:tcBorders>
            <w:shd w:val="clear" w:color="000000" w:fill="FFFFFF"/>
            <w:vAlign w:val="center"/>
            <w:hideMark/>
          </w:tcPr>
          <w:p w14:paraId="13ABC4B8" w14:textId="77777777" w:rsidR="00037728" w:rsidRPr="00726A5E" w:rsidRDefault="00037728" w:rsidP="002E53B7">
            <w:pPr>
              <w:spacing w:before="40" w:after="40"/>
              <w:ind w:left="-70"/>
              <w:jc w:val="center"/>
              <w:rPr>
                <w:color w:val="000000"/>
                <w:sz w:val="20"/>
              </w:rPr>
            </w:pPr>
            <w:r w:rsidRPr="00726A5E">
              <w:rPr>
                <w:color w:val="000000"/>
                <w:sz w:val="20"/>
              </w:rPr>
              <w:t>14/06/16</w:t>
            </w:r>
          </w:p>
        </w:tc>
      </w:tr>
      <w:tr w:rsidR="00037728" w:rsidRPr="00B1418E" w14:paraId="65BFFF6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46F8243"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Pr>
                <w:rFonts w:ascii="Book Antiqua" w:hAnsi="Book Antiqua"/>
                <w:bCs/>
                <w:color w:val="000000"/>
                <w:sz w:val="20"/>
                <w:szCs w:val="20"/>
                <w:lang w:val="en-US"/>
              </w:rPr>
              <w:t>Implementation of flickr algorithm downloads.</w:t>
            </w:r>
          </w:p>
        </w:tc>
        <w:tc>
          <w:tcPr>
            <w:tcW w:w="893" w:type="dxa"/>
            <w:tcBorders>
              <w:top w:val="nil"/>
              <w:left w:val="nil"/>
              <w:bottom w:val="single" w:sz="4" w:space="0" w:color="B1BBCC"/>
              <w:right w:val="single" w:sz="4" w:space="0" w:color="B1BBCC"/>
            </w:tcBorders>
            <w:shd w:val="clear" w:color="000000" w:fill="FFFFFF"/>
            <w:vAlign w:val="center"/>
            <w:hideMark/>
          </w:tcPr>
          <w:p w14:paraId="74E548BC"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1B245301" w14:textId="77777777" w:rsidR="00037728" w:rsidRPr="00726A5E" w:rsidRDefault="00037728" w:rsidP="002E53B7">
            <w:pPr>
              <w:spacing w:before="40" w:after="40"/>
              <w:ind w:left="-70"/>
              <w:jc w:val="center"/>
              <w:rPr>
                <w:color w:val="000000"/>
                <w:sz w:val="20"/>
              </w:rPr>
            </w:pPr>
            <w:r w:rsidRPr="00726A5E">
              <w:rPr>
                <w:color w:val="000000"/>
                <w:sz w:val="20"/>
              </w:rPr>
              <w:t>15/06/16</w:t>
            </w:r>
          </w:p>
        </w:tc>
        <w:tc>
          <w:tcPr>
            <w:tcW w:w="1013" w:type="dxa"/>
            <w:tcBorders>
              <w:top w:val="nil"/>
              <w:left w:val="nil"/>
              <w:bottom w:val="single" w:sz="4" w:space="0" w:color="B1BBCC"/>
              <w:right w:val="single" w:sz="4" w:space="0" w:color="B1BBCC"/>
            </w:tcBorders>
            <w:shd w:val="clear" w:color="000000" w:fill="FFFFFF"/>
            <w:vAlign w:val="center"/>
            <w:hideMark/>
          </w:tcPr>
          <w:p w14:paraId="5B9106D5" w14:textId="77777777" w:rsidR="00037728" w:rsidRPr="00726A5E" w:rsidRDefault="00037728" w:rsidP="002E53B7">
            <w:pPr>
              <w:spacing w:before="40" w:after="40"/>
              <w:ind w:left="-70"/>
              <w:jc w:val="center"/>
              <w:rPr>
                <w:color w:val="000000"/>
                <w:sz w:val="20"/>
              </w:rPr>
            </w:pPr>
            <w:r w:rsidRPr="00726A5E">
              <w:rPr>
                <w:color w:val="000000"/>
                <w:sz w:val="20"/>
              </w:rPr>
              <w:t>22/06/16</w:t>
            </w:r>
          </w:p>
        </w:tc>
      </w:tr>
      <w:tr w:rsidR="00037728" w:rsidRPr="00B1418E" w14:paraId="27D9D9C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B707F0"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Implementation of algorithm adjustments identifying the source of acquisition</w:t>
            </w:r>
          </w:p>
        </w:tc>
        <w:tc>
          <w:tcPr>
            <w:tcW w:w="893" w:type="dxa"/>
            <w:tcBorders>
              <w:top w:val="nil"/>
              <w:left w:val="nil"/>
              <w:bottom w:val="single" w:sz="4" w:space="0" w:color="B1BBCC"/>
              <w:right w:val="single" w:sz="4" w:space="0" w:color="B1BBCC"/>
            </w:tcBorders>
            <w:shd w:val="clear" w:color="000000" w:fill="FFFFFF"/>
            <w:vAlign w:val="center"/>
            <w:hideMark/>
          </w:tcPr>
          <w:p w14:paraId="35B84806"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79AFCCBE" w14:textId="77777777" w:rsidR="00037728" w:rsidRPr="00726A5E" w:rsidRDefault="00037728" w:rsidP="002E53B7">
            <w:pPr>
              <w:spacing w:before="40" w:after="40"/>
              <w:ind w:left="-70"/>
              <w:jc w:val="center"/>
              <w:rPr>
                <w:color w:val="000000"/>
                <w:sz w:val="20"/>
              </w:rPr>
            </w:pPr>
            <w:r w:rsidRPr="00726A5E">
              <w:rPr>
                <w:color w:val="000000"/>
                <w:sz w:val="20"/>
              </w:rPr>
              <w:t>23/06/16</w:t>
            </w:r>
          </w:p>
        </w:tc>
        <w:tc>
          <w:tcPr>
            <w:tcW w:w="1013" w:type="dxa"/>
            <w:tcBorders>
              <w:top w:val="nil"/>
              <w:left w:val="nil"/>
              <w:bottom w:val="single" w:sz="4" w:space="0" w:color="B1BBCC"/>
              <w:right w:val="single" w:sz="4" w:space="0" w:color="B1BBCC"/>
            </w:tcBorders>
            <w:shd w:val="clear" w:color="000000" w:fill="FFFFFF"/>
            <w:vAlign w:val="center"/>
            <w:hideMark/>
          </w:tcPr>
          <w:p w14:paraId="684E8890" w14:textId="77777777" w:rsidR="00037728" w:rsidRPr="00726A5E" w:rsidRDefault="00037728" w:rsidP="002E53B7">
            <w:pPr>
              <w:spacing w:before="40" w:after="40"/>
              <w:ind w:left="-70"/>
              <w:jc w:val="center"/>
              <w:rPr>
                <w:color w:val="000000"/>
                <w:sz w:val="20"/>
              </w:rPr>
            </w:pPr>
            <w:r w:rsidRPr="00726A5E">
              <w:rPr>
                <w:color w:val="000000"/>
                <w:sz w:val="20"/>
              </w:rPr>
              <w:t>30/06/16</w:t>
            </w:r>
          </w:p>
        </w:tc>
      </w:tr>
      <w:tr w:rsidR="00037728" w:rsidRPr="00B1418E" w14:paraId="3240D08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6B8361A1" w14:textId="77777777" w:rsidR="00037728" w:rsidRPr="00726A5E" w:rsidRDefault="00037728" w:rsidP="002E53B7">
            <w:pPr>
              <w:spacing w:before="40" w:after="40"/>
              <w:rPr>
                <w:b/>
                <w:bCs/>
                <w:color w:val="000000"/>
                <w:sz w:val="20"/>
                <w:u w:val="single"/>
              </w:rPr>
            </w:pPr>
            <w:r>
              <w:rPr>
                <w:b/>
                <w:bCs/>
                <w:color w:val="000000"/>
                <w:sz w:val="20"/>
              </w:rPr>
              <w:t>Tests</w:t>
            </w:r>
          </w:p>
        </w:tc>
        <w:tc>
          <w:tcPr>
            <w:tcW w:w="893" w:type="dxa"/>
            <w:tcBorders>
              <w:top w:val="nil"/>
              <w:left w:val="nil"/>
              <w:bottom w:val="single" w:sz="4" w:space="0" w:color="B1BBCC"/>
              <w:right w:val="single" w:sz="4" w:space="0" w:color="B1BBCC"/>
            </w:tcBorders>
            <w:shd w:val="clear" w:color="000000" w:fill="FFFFFF"/>
            <w:vAlign w:val="center"/>
            <w:hideMark/>
          </w:tcPr>
          <w:p w14:paraId="2A455740" w14:textId="77777777" w:rsidR="00037728" w:rsidRPr="00726A5E" w:rsidRDefault="00037728" w:rsidP="002E53B7">
            <w:pPr>
              <w:spacing w:before="40" w:after="40"/>
              <w:ind w:left="-87"/>
              <w:jc w:val="center"/>
              <w:rPr>
                <w:b/>
                <w:bCs/>
                <w:color w:val="000000"/>
                <w:sz w:val="20"/>
              </w:rPr>
            </w:pPr>
            <w:r w:rsidRPr="00726A5E">
              <w:rPr>
                <w:b/>
                <w:bCs/>
                <w:color w:val="000000"/>
                <w:sz w:val="20"/>
              </w:rPr>
              <w:t>62</w:t>
            </w:r>
          </w:p>
        </w:tc>
        <w:tc>
          <w:tcPr>
            <w:tcW w:w="1243" w:type="dxa"/>
            <w:tcBorders>
              <w:top w:val="nil"/>
              <w:left w:val="nil"/>
              <w:bottom w:val="single" w:sz="4" w:space="0" w:color="B1BBCC"/>
              <w:right w:val="single" w:sz="4" w:space="0" w:color="B1BBCC"/>
            </w:tcBorders>
            <w:shd w:val="clear" w:color="000000" w:fill="FFFFFF"/>
            <w:vAlign w:val="center"/>
            <w:hideMark/>
          </w:tcPr>
          <w:p w14:paraId="4130EC2B" w14:textId="77777777" w:rsidR="00037728" w:rsidRPr="00726A5E" w:rsidRDefault="00037728" w:rsidP="002E53B7">
            <w:pPr>
              <w:spacing w:before="40" w:after="40"/>
              <w:ind w:left="-70"/>
              <w:jc w:val="center"/>
              <w:rPr>
                <w:b/>
                <w:bCs/>
                <w:color w:val="000000"/>
                <w:sz w:val="20"/>
              </w:rPr>
            </w:pPr>
            <w:r w:rsidRPr="00726A5E">
              <w:rPr>
                <w:b/>
                <w:bCs/>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0CE11720"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1661ECF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B8BF9AB"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Creation of training dataset with photos and videos taken from mobile devices of different brands and models</w:t>
            </w:r>
          </w:p>
        </w:tc>
        <w:tc>
          <w:tcPr>
            <w:tcW w:w="893" w:type="dxa"/>
            <w:tcBorders>
              <w:top w:val="nil"/>
              <w:left w:val="nil"/>
              <w:bottom w:val="single" w:sz="4" w:space="0" w:color="B1BBCC"/>
              <w:right w:val="single" w:sz="4" w:space="0" w:color="B1BBCC"/>
            </w:tcBorders>
            <w:shd w:val="clear" w:color="000000" w:fill="FFFFFF"/>
            <w:vAlign w:val="center"/>
            <w:hideMark/>
          </w:tcPr>
          <w:p w14:paraId="43F60B48" w14:textId="77777777" w:rsidR="00037728" w:rsidRPr="00726A5E" w:rsidRDefault="00037728" w:rsidP="002E53B7">
            <w:pPr>
              <w:spacing w:before="40" w:after="40"/>
              <w:ind w:left="-87"/>
              <w:jc w:val="center"/>
              <w:rPr>
                <w:color w:val="000000"/>
                <w:sz w:val="20"/>
              </w:rPr>
            </w:pPr>
            <w:r w:rsidRPr="00726A5E">
              <w:rPr>
                <w:color w:val="000000"/>
                <w:sz w:val="20"/>
              </w:rPr>
              <w:t>25</w:t>
            </w:r>
          </w:p>
        </w:tc>
        <w:tc>
          <w:tcPr>
            <w:tcW w:w="1243" w:type="dxa"/>
            <w:tcBorders>
              <w:top w:val="nil"/>
              <w:left w:val="nil"/>
              <w:bottom w:val="single" w:sz="4" w:space="0" w:color="B1BBCC"/>
              <w:right w:val="single" w:sz="4" w:space="0" w:color="B1BBCC"/>
            </w:tcBorders>
            <w:shd w:val="clear" w:color="000000" w:fill="FFFFFF"/>
            <w:vAlign w:val="center"/>
            <w:hideMark/>
          </w:tcPr>
          <w:p w14:paraId="511BB43A"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2EDE0491" w14:textId="77777777" w:rsidR="00037728" w:rsidRPr="00726A5E" w:rsidRDefault="00037728" w:rsidP="002E53B7">
            <w:pPr>
              <w:spacing w:before="40" w:after="40"/>
              <w:ind w:left="-70"/>
              <w:jc w:val="center"/>
              <w:rPr>
                <w:color w:val="000000"/>
                <w:sz w:val="20"/>
              </w:rPr>
            </w:pPr>
            <w:r w:rsidRPr="00726A5E">
              <w:rPr>
                <w:color w:val="000000"/>
                <w:sz w:val="20"/>
              </w:rPr>
              <w:t>24/05/16</w:t>
            </w:r>
          </w:p>
        </w:tc>
      </w:tr>
      <w:tr w:rsidR="00037728" w:rsidRPr="00B1418E" w14:paraId="4F1699A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5CBB138"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Algorithm of download Facebook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325A78C0"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53D73B8F" w14:textId="77777777" w:rsidR="00037728" w:rsidRPr="00726A5E" w:rsidRDefault="00037728" w:rsidP="002E53B7">
            <w:pPr>
              <w:spacing w:before="40" w:after="40"/>
              <w:ind w:left="-70"/>
              <w:jc w:val="center"/>
              <w:rPr>
                <w:color w:val="000000"/>
                <w:sz w:val="20"/>
              </w:rPr>
            </w:pPr>
            <w:r w:rsidRPr="00726A5E">
              <w:rPr>
                <w:color w:val="000000"/>
                <w:sz w:val="20"/>
              </w:rPr>
              <w:t>24/06/16</w:t>
            </w:r>
          </w:p>
        </w:tc>
        <w:tc>
          <w:tcPr>
            <w:tcW w:w="1013" w:type="dxa"/>
            <w:tcBorders>
              <w:top w:val="nil"/>
              <w:left w:val="nil"/>
              <w:bottom w:val="single" w:sz="4" w:space="0" w:color="B1BBCC"/>
              <w:right w:val="single" w:sz="4" w:space="0" w:color="B1BBCC"/>
            </w:tcBorders>
            <w:shd w:val="clear" w:color="000000" w:fill="FFFFFF"/>
            <w:vAlign w:val="center"/>
            <w:hideMark/>
          </w:tcPr>
          <w:p w14:paraId="0314C6AD" w14:textId="77777777" w:rsidR="00037728" w:rsidRPr="00726A5E" w:rsidRDefault="00037728" w:rsidP="002E53B7">
            <w:pPr>
              <w:spacing w:before="40" w:after="40"/>
              <w:ind w:left="-70"/>
              <w:jc w:val="center"/>
              <w:rPr>
                <w:color w:val="000000"/>
                <w:sz w:val="20"/>
              </w:rPr>
            </w:pPr>
            <w:r w:rsidRPr="00726A5E">
              <w:rPr>
                <w:color w:val="000000"/>
                <w:sz w:val="20"/>
              </w:rPr>
              <w:t>28/06/16</w:t>
            </w:r>
          </w:p>
        </w:tc>
      </w:tr>
      <w:tr w:rsidR="00037728" w:rsidRPr="00B1418E" w14:paraId="1E0810B6"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110E44D"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Algorithm of download </w:t>
            </w:r>
            <w:r>
              <w:rPr>
                <w:rFonts w:ascii="Book Antiqua" w:hAnsi="Book Antiqua"/>
                <w:bCs/>
                <w:color w:val="000000"/>
                <w:sz w:val="20"/>
                <w:szCs w:val="20"/>
                <w:lang w:val="en-US"/>
              </w:rPr>
              <w:t>Flickr</w:t>
            </w:r>
            <w:r w:rsidRPr="008508BA">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70131F88"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28ADA223" w14:textId="77777777" w:rsidR="00037728" w:rsidRPr="00726A5E" w:rsidRDefault="00037728" w:rsidP="002E53B7">
            <w:pPr>
              <w:spacing w:before="40" w:after="40"/>
              <w:ind w:left="-70"/>
              <w:jc w:val="center"/>
              <w:rPr>
                <w:color w:val="000000"/>
                <w:sz w:val="20"/>
              </w:rPr>
            </w:pPr>
            <w:r w:rsidRPr="00726A5E">
              <w:rPr>
                <w:color w:val="000000"/>
                <w:sz w:val="20"/>
              </w:rPr>
              <w:t>01/07/16</w:t>
            </w:r>
          </w:p>
        </w:tc>
        <w:tc>
          <w:tcPr>
            <w:tcW w:w="1013" w:type="dxa"/>
            <w:tcBorders>
              <w:top w:val="nil"/>
              <w:left w:val="nil"/>
              <w:bottom w:val="single" w:sz="4" w:space="0" w:color="B1BBCC"/>
              <w:right w:val="single" w:sz="4" w:space="0" w:color="B1BBCC"/>
            </w:tcBorders>
            <w:shd w:val="clear" w:color="000000" w:fill="FFFFFF"/>
            <w:vAlign w:val="center"/>
            <w:hideMark/>
          </w:tcPr>
          <w:p w14:paraId="2831EAC3" w14:textId="77777777" w:rsidR="00037728" w:rsidRPr="00726A5E" w:rsidRDefault="00037728" w:rsidP="002E53B7">
            <w:pPr>
              <w:spacing w:before="40" w:after="40"/>
              <w:ind w:left="-70"/>
              <w:jc w:val="center"/>
              <w:rPr>
                <w:color w:val="000000"/>
                <w:sz w:val="20"/>
              </w:rPr>
            </w:pPr>
            <w:r w:rsidRPr="00726A5E">
              <w:rPr>
                <w:color w:val="000000"/>
                <w:sz w:val="20"/>
              </w:rPr>
              <w:t>05/07/16</w:t>
            </w:r>
          </w:p>
        </w:tc>
      </w:tr>
      <w:tr w:rsidR="00037728" w:rsidRPr="00B1418E" w14:paraId="591F080C"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675CFBD" w14:textId="77777777" w:rsidR="00037728" w:rsidRPr="008224BC"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224BC">
              <w:rPr>
                <w:rFonts w:ascii="Book Antiqua" w:hAnsi="Book Antiqua"/>
                <w:bCs/>
                <w:color w:val="000000"/>
                <w:sz w:val="20"/>
                <w:szCs w:val="20"/>
                <w:lang w:val="en-US"/>
              </w:rPr>
              <w:t>Identification process of photos from mobile devices</w:t>
            </w:r>
            <w:r>
              <w:rPr>
                <w:rFonts w:ascii="Book Antiqua" w:hAnsi="Book Antiqua"/>
                <w:bCs/>
                <w:color w:val="000000"/>
                <w:sz w:val="20"/>
                <w:szCs w:val="20"/>
                <w:lang w:val="en-US"/>
              </w:rPr>
              <w:t>,</w:t>
            </w:r>
            <w:r w:rsidRPr="008224BC">
              <w:rPr>
                <w:rFonts w:ascii="Book Antiqua" w:hAnsi="Book Antiqua"/>
                <w:bCs/>
                <w:color w:val="000000"/>
                <w:sz w:val="20"/>
                <w:szCs w:val="20"/>
                <w:lang w:val="en-US"/>
              </w:rPr>
              <w:t xml:space="preserve"> downloaded from social networks such as Facebook and Flickr. </w:t>
            </w:r>
          </w:p>
        </w:tc>
        <w:tc>
          <w:tcPr>
            <w:tcW w:w="893" w:type="dxa"/>
            <w:tcBorders>
              <w:top w:val="nil"/>
              <w:left w:val="nil"/>
              <w:bottom w:val="single" w:sz="4" w:space="0" w:color="B1BBCC"/>
              <w:right w:val="single" w:sz="4" w:space="0" w:color="B1BBCC"/>
            </w:tcBorders>
            <w:shd w:val="clear" w:color="000000" w:fill="FFFFFF"/>
            <w:vAlign w:val="center"/>
            <w:hideMark/>
          </w:tcPr>
          <w:p w14:paraId="60AF534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11AF841" w14:textId="77777777" w:rsidR="00037728" w:rsidRPr="00726A5E" w:rsidRDefault="00037728" w:rsidP="002E53B7">
            <w:pPr>
              <w:spacing w:before="40" w:after="40"/>
              <w:ind w:left="-70"/>
              <w:jc w:val="center"/>
              <w:rPr>
                <w:color w:val="000000"/>
                <w:sz w:val="20"/>
              </w:rPr>
            </w:pPr>
            <w:r w:rsidRPr="00726A5E">
              <w:rPr>
                <w:color w:val="000000"/>
                <w:sz w:val="20"/>
              </w:rPr>
              <w:t>06/07/16</w:t>
            </w:r>
          </w:p>
        </w:tc>
        <w:tc>
          <w:tcPr>
            <w:tcW w:w="1013" w:type="dxa"/>
            <w:tcBorders>
              <w:top w:val="nil"/>
              <w:left w:val="nil"/>
              <w:bottom w:val="single" w:sz="4" w:space="0" w:color="B1BBCC"/>
              <w:right w:val="single" w:sz="4" w:space="0" w:color="B1BBCC"/>
            </w:tcBorders>
            <w:shd w:val="clear" w:color="000000" w:fill="FFFFFF"/>
            <w:vAlign w:val="center"/>
            <w:hideMark/>
          </w:tcPr>
          <w:p w14:paraId="42B29C32" w14:textId="77777777" w:rsidR="00037728" w:rsidRPr="00726A5E" w:rsidRDefault="00037728" w:rsidP="002E53B7">
            <w:pPr>
              <w:spacing w:before="40" w:after="40"/>
              <w:ind w:left="-70"/>
              <w:jc w:val="center"/>
              <w:rPr>
                <w:color w:val="000000"/>
                <w:sz w:val="20"/>
              </w:rPr>
            </w:pPr>
            <w:r w:rsidRPr="00726A5E">
              <w:rPr>
                <w:color w:val="000000"/>
                <w:sz w:val="20"/>
              </w:rPr>
              <w:t>14/07/16</w:t>
            </w:r>
          </w:p>
        </w:tc>
      </w:tr>
      <w:tr w:rsidR="00037728" w:rsidRPr="00B1418E" w14:paraId="6549429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684A50E" w14:textId="77777777" w:rsidR="00037728" w:rsidRPr="00726A5E" w:rsidRDefault="00037728" w:rsidP="002E53B7">
            <w:pPr>
              <w:spacing w:before="40" w:after="40"/>
              <w:rPr>
                <w:b/>
                <w:bCs/>
                <w:color w:val="000000"/>
                <w:sz w:val="20"/>
                <w:u w:val="single"/>
              </w:rPr>
            </w:pPr>
            <w:r w:rsidRPr="00726A5E">
              <w:rPr>
                <w:b/>
                <w:bCs/>
                <w:color w:val="000000"/>
                <w:sz w:val="20"/>
              </w:rPr>
              <w:t>Control</w:t>
            </w:r>
          </w:p>
        </w:tc>
        <w:tc>
          <w:tcPr>
            <w:tcW w:w="893" w:type="dxa"/>
            <w:tcBorders>
              <w:top w:val="nil"/>
              <w:left w:val="nil"/>
              <w:bottom w:val="single" w:sz="4" w:space="0" w:color="B1BBCC"/>
              <w:right w:val="single" w:sz="4" w:space="0" w:color="B1BBCC"/>
            </w:tcBorders>
            <w:shd w:val="clear" w:color="000000" w:fill="FFFFFF"/>
            <w:vAlign w:val="center"/>
            <w:hideMark/>
          </w:tcPr>
          <w:p w14:paraId="79BCC4C0" w14:textId="77777777" w:rsidR="00037728" w:rsidRPr="00726A5E" w:rsidRDefault="00037728" w:rsidP="002E53B7">
            <w:pPr>
              <w:spacing w:before="40" w:after="40"/>
              <w:ind w:left="-87"/>
              <w:jc w:val="center"/>
              <w:rPr>
                <w:b/>
                <w:bCs/>
                <w:color w:val="000000"/>
                <w:sz w:val="20"/>
              </w:rPr>
            </w:pPr>
            <w:r w:rsidRPr="00726A5E">
              <w:rPr>
                <w:b/>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9D50291" w14:textId="77777777" w:rsidR="00037728" w:rsidRPr="00726A5E" w:rsidRDefault="00037728" w:rsidP="002E53B7">
            <w:pPr>
              <w:spacing w:before="40" w:after="40"/>
              <w:ind w:left="-70"/>
              <w:jc w:val="center"/>
              <w:rPr>
                <w:b/>
                <w:bCs/>
                <w:color w:val="000000"/>
                <w:sz w:val="20"/>
              </w:rPr>
            </w:pPr>
            <w:r w:rsidRPr="00726A5E">
              <w:rPr>
                <w:b/>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5BD06897"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2DBF28E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68D9877" w14:textId="77777777" w:rsidR="00037728" w:rsidRPr="00B1418E"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rPr>
            </w:pPr>
            <w:r>
              <w:rPr>
                <w:rFonts w:ascii="Book Antiqua" w:hAnsi="Book Antiqua"/>
                <w:bCs/>
                <w:color w:val="000000"/>
                <w:sz w:val="20"/>
                <w:szCs w:val="20"/>
              </w:rPr>
              <w:t>Follow-up weekly meetings</w:t>
            </w:r>
          </w:p>
        </w:tc>
        <w:tc>
          <w:tcPr>
            <w:tcW w:w="893" w:type="dxa"/>
            <w:tcBorders>
              <w:top w:val="nil"/>
              <w:left w:val="nil"/>
              <w:bottom w:val="single" w:sz="4" w:space="0" w:color="B1BBCC"/>
              <w:right w:val="single" w:sz="4" w:space="0" w:color="B1BBCC"/>
            </w:tcBorders>
            <w:shd w:val="clear" w:color="000000" w:fill="FFFFFF"/>
            <w:vAlign w:val="center"/>
            <w:hideMark/>
          </w:tcPr>
          <w:p w14:paraId="411EEABE" w14:textId="77777777" w:rsidR="00037728" w:rsidRPr="00B1418E" w:rsidRDefault="00037728" w:rsidP="002E53B7">
            <w:pPr>
              <w:spacing w:before="40" w:after="40"/>
              <w:jc w:val="center"/>
              <w:rPr>
                <w:rFonts w:eastAsiaTheme="minorHAnsi"/>
                <w:bCs/>
                <w:color w:val="000000"/>
                <w:sz w:val="20"/>
              </w:rPr>
            </w:pPr>
            <w:r w:rsidRPr="00B1418E">
              <w:rPr>
                <w:rFonts w:eastAsiaTheme="minorHAnsi"/>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A2048DF" w14:textId="77777777" w:rsidR="00037728" w:rsidRPr="00B1418E" w:rsidRDefault="00037728" w:rsidP="002E53B7">
            <w:pPr>
              <w:spacing w:before="40" w:after="40"/>
              <w:rPr>
                <w:bCs/>
                <w:color w:val="000000"/>
                <w:sz w:val="20"/>
              </w:rPr>
            </w:pPr>
            <w:r w:rsidRPr="00B1418E">
              <w:rPr>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239888A7" w14:textId="77777777" w:rsidR="00037728" w:rsidRPr="00B1418E" w:rsidRDefault="00037728" w:rsidP="002E53B7">
            <w:pPr>
              <w:spacing w:before="40" w:after="40"/>
              <w:rPr>
                <w:bCs/>
                <w:color w:val="000000"/>
                <w:sz w:val="20"/>
              </w:rPr>
            </w:pPr>
            <w:r w:rsidRPr="00B1418E">
              <w:rPr>
                <w:bCs/>
                <w:color w:val="000000"/>
                <w:sz w:val="20"/>
              </w:rPr>
              <w:t>14/07/16</w:t>
            </w:r>
          </w:p>
        </w:tc>
      </w:tr>
    </w:tbl>
    <w:p w14:paraId="19906B7A" w14:textId="77777777" w:rsidR="00037728" w:rsidRDefault="00037728" w:rsidP="00037728">
      <w:pPr>
        <w:pStyle w:val="Estilo12ptPrimeralnea05cm"/>
        <w:jc w:val="center"/>
        <w:rPr>
          <w:sz w:val="20"/>
          <w:szCs w:val="18"/>
          <w:lang w:val="es-ES"/>
        </w:rPr>
      </w:pPr>
    </w:p>
    <w:p w14:paraId="5477E715" w14:textId="77777777" w:rsidR="00037728" w:rsidRPr="00BE45D1" w:rsidRDefault="00037728" w:rsidP="00037728">
      <w:pPr>
        <w:pStyle w:val="Ttulo2"/>
        <w:numPr>
          <w:ilvl w:val="1"/>
          <w:numId w:val="1"/>
        </w:numPr>
        <w:rPr>
          <w:sz w:val="32"/>
        </w:rPr>
      </w:pPr>
      <w:bookmarkStart w:id="139" w:name="_Toc460364138"/>
      <w:bookmarkStart w:id="140" w:name="_Toc484586175"/>
      <w:r w:rsidRPr="00BE45D1">
        <w:rPr>
          <w:sz w:val="32"/>
        </w:rPr>
        <w:lastRenderedPageBreak/>
        <w:t>Project Structure</w:t>
      </w:r>
      <w:bookmarkEnd w:id="139"/>
      <w:bookmarkEnd w:id="140"/>
    </w:p>
    <w:p w14:paraId="16E90093" w14:textId="77777777" w:rsidR="00037728" w:rsidRPr="00FD0485" w:rsidRDefault="00037728" w:rsidP="00037728">
      <w:pPr>
        <w:pStyle w:val="Estilo12ptPrimeralnea05cm"/>
        <w:rPr>
          <w:szCs w:val="24"/>
          <w:lang w:val="en-US"/>
        </w:rPr>
      </w:pPr>
      <w:r w:rsidRPr="00FD0485">
        <w:rPr>
          <w:szCs w:val="24"/>
          <w:lang w:val="en-US"/>
        </w:rPr>
        <w:t xml:space="preserve">In this chapter and as way of introduction has been written the motivation that has led to the realization of this project and the aim of it. </w:t>
      </w:r>
    </w:p>
    <w:p w14:paraId="03C7C91E" w14:textId="77777777" w:rsidR="00037728" w:rsidRPr="00F17DD8" w:rsidRDefault="00037728" w:rsidP="00037728">
      <w:pPr>
        <w:pStyle w:val="Estilo12ptPrimeralnea05cm"/>
        <w:rPr>
          <w:szCs w:val="24"/>
          <w:lang w:val="en-US"/>
        </w:rPr>
      </w:pPr>
      <w:r w:rsidRPr="00F17DD8">
        <w:rPr>
          <w:szCs w:val="24"/>
          <w:lang w:val="en-US"/>
        </w:rPr>
        <w:t>In Chapter 2, we talk about social networks, use and classification, detailing the most important. Also, was mentioned the addiction that society has nowadays with social networks and mobile phones, as the use of videos and images on social networks has increased significantly.</w:t>
      </w:r>
    </w:p>
    <w:p w14:paraId="227B42D7" w14:textId="77777777" w:rsidR="00037728" w:rsidRPr="00F17DD8" w:rsidRDefault="00037728" w:rsidP="00037728">
      <w:pPr>
        <w:pStyle w:val="Estilo12ptPrimeralnea05cm"/>
        <w:rPr>
          <w:szCs w:val="24"/>
          <w:lang w:val="en-US"/>
        </w:rPr>
      </w:pPr>
      <w:r w:rsidRPr="00F17DD8">
        <w:rPr>
          <w:szCs w:val="24"/>
          <w:lang w:val="en-US"/>
        </w:rPr>
        <w:t>In Chapter 3 we identified the different techniques for the treatment and the identification of the image source of mobile devices, and the use of sensor imperfections.</w:t>
      </w:r>
    </w:p>
    <w:p w14:paraId="6DBFFBC2" w14:textId="77777777" w:rsidR="00037728" w:rsidRPr="00F17DD8" w:rsidRDefault="00037728" w:rsidP="00037728">
      <w:pPr>
        <w:pStyle w:val="Estilo12ptPrimeralnea05cm"/>
        <w:rPr>
          <w:szCs w:val="24"/>
          <w:lang w:val="en-US"/>
        </w:rPr>
      </w:pPr>
      <w:r w:rsidRPr="00F17DD8">
        <w:rPr>
          <w:szCs w:val="24"/>
          <w:lang w:val="en-US"/>
        </w:rPr>
        <w:t xml:space="preserve">In chapter 4 the contribution of this work is presented. It describes the algorithms downloading images of social networks such as Facebook and Flickr, and the identification of the source of images of social networks are listed. In addition, are presented tests to evaluate the performance of the algorithms.  </w:t>
      </w:r>
    </w:p>
    <w:p w14:paraId="792A3084" w14:textId="77777777" w:rsidR="00037728" w:rsidRPr="00F17DD8" w:rsidRDefault="00037728" w:rsidP="00037728">
      <w:pPr>
        <w:pStyle w:val="Estilo12ptPrimeralnea05cm"/>
        <w:rPr>
          <w:szCs w:val="24"/>
          <w:lang w:val="en-US"/>
        </w:rPr>
      </w:pPr>
      <w:r w:rsidRPr="00F17DD8">
        <w:rPr>
          <w:szCs w:val="24"/>
          <w:lang w:val="en-US"/>
        </w:rPr>
        <w:t>In chapter 5 an analysis for the preparation of the dataset is done, talking about his information and the omission of the study of certain social networks to better understand the need to automate this process and also get a first real experience of analyzing the images metadata.</w:t>
      </w:r>
    </w:p>
    <w:p w14:paraId="62943FA5" w14:textId="77777777" w:rsidR="00037728" w:rsidRPr="00F17DD8" w:rsidRDefault="00037728" w:rsidP="00037728">
      <w:pPr>
        <w:pStyle w:val="Estilo12ptPrimeralnea05cm"/>
        <w:rPr>
          <w:szCs w:val="24"/>
          <w:lang w:val="en-US"/>
        </w:rPr>
      </w:pPr>
      <w:r w:rsidRPr="00F17DD8">
        <w:rPr>
          <w:szCs w:val="24"/>
          <w:lang w:val="en-US"/>
        </w:rPr>
        <w:t>Finally, in chapter 6 are presented the conclusions that has been reached in this work, and future work that emerges from this study.</w:t>
      </w:r>
    </w:p>
    <w:p w14:paraId="6C5A9B58" w14:textId="77777777" w:rsidR="00037728" w:rsidRPr="00F17DD8" w:rsidRDefault="00037728" w:rsidP="00037728">
      <w:pPr>
        <w:pStyle w:val="Ttulo1"/>
        <w:numPr>
          <w:ilvl w:val="0"/>
          <w:numId w:val="1"/>
        </w:numPr>
      </w:pPr>
      <w:bookmarkStart w:id="141" w:name="_Toc453594289"/>
      <w:bookmarkStart w:id="142" w:name="_Toc454808036"/>
      <w:bookmarkStart w:id="143" w:name="_Toc460364139"/>
      <w:bookmarkStart w:id="144" w:name="_Toc484586176"/>
      <w:r w:rsidRPr="00F17DD8">
        <w:lastRenderedPageBreak/>
        <w:t xml:space="preserve">Conclusions </w:t>
      </w:r>
      <w:bookmarkEnd w:id="141"/>
      <w:r w:rsidRPr="00F17DD8">
        <w:t>and Future Work</w:t>
      </w:r>
      <w:bookmarkEnd w:id="142"/>
      <w:bookmarkEnd w:id="143"/>
      <w:bookmarkEnd w:id="144"/>
    </w:p>
    <w:p w14:paraId="6B066937" w14:textId="77777777" w:rsidR="00037728" w:rsidRDefault="00037728" w:rsidP="00037728">
      <w:pPr>
        <w:pStyle w:val="Ttulo2"/>
        <w:numPr>
          <w:ilvl w:val="1"/>
          <w:numId w:val="1"/>
        </w:numPr>
      </w:pPr>
      <w:bookmarkStart w:id="145" w:name="_Toc453594290"/>
      <w:bookmarkStart w:id="146" w:name="_Toc454808037"/>
      <w:bookmarkStart w:id="147" w:name="_Toc460364140"/>
      <w:bookmarkStart w:id="148" w:name="_Toc484586177"/>
      <w:r w:rsidRPr="00F17DD8">
        <w:t>Conclusions</w:t>
      </w:r>
      <w:bookmarkEnd w:id="145"/>
      <w:bookmarkEnd w:id="146"/>
      <w:bookmarkEnd w:id="147"/>
      <w:bookmarkEnd w:id="148"/>
    </w:p>
    <w:p w14:paraId="6FFF52B2" w14:textId="77777777" w:rsidR="00037728" w:rsidRPr="00672A34" w:rsidRDefault="00037728" w:rsidP="00037728">
      <w:pPr>
        <w:pStyle w:val="Estilo12ptPrimeralnea05cm"/>
        <w:rPr>
          <w:szCs w:val="24"/>
          <w:lang w:val="en-US"/>
        </w:rPr>
      </w:pPr>
      <w:r w:rsidRPr="00672A34">
        <w:rPr>
          <w:szCs w:val="24"/>
          <w:lang w:val="en-US"/>
        </w:rPr>
        <w:t>Most social networks offer users the ability to upload photos to enrich their profile. Some of these social networks are devoted to sharing photos and videos.</w:t>
      </w:r>
    </w:p>
    <w:p w14:paraId="31147046" w14:textId="77777777" w:rsidR="00037728" w:rsidRPr="00672A34" w:rsidRDefault="00037728" w:rsidP="00037728">
      <w:pPr>
        <w:pStyle w:val="Estilo12ptPrimeralnea05cm"/>
        <w:rPr>
          <w:szCs w:val="24"/>
          <w:lang w:val="en-US"/>
        </w:rPr>
      </w:pPr>
      <w:r w:rsidRPr="00672A34">
        <w:rPr>
          <w:szCs w:val="24"/>
          <w:lang w:val="en-US"/>
        </w:rPr>
        <w:t>Find social networking accounts belonging to a particular person can be very valuable. The task is not trivial, even if details of the identity are known. However, from the perspective of digital forensic investigations, identify the person who generated an image is important in various scenarios. For example, the case of a stolen smartphone that after the robbery, the thief uses it to take pictures and share them on his social networks. Photographs published by the victim in their social networks can be used as samples to correlate the images and identify the thief.</w:t>
      </w:r>
    </w:p>
    <w:p w14:paraId="7823FFC6" w14:textId="77777777" w:rsidR="00037728" w:rsidRPr="00672A34" w:rsidRDefault="00037728" w:rsidP="00037728">
      <w:pPr>
        <w:pStyle w:val="Estilo12ptPrimeralnea05cm"/>
        <w:rPr>
          <w:szCs w:val="24"/>
          <w:lang w:val="en-US"/>
        </w:rPr>
      </w:pPr>
      <w:r w:rsidRPr="00672A34">
        <w:rPr>
          <w:szCs w:val="24"/>
          <w:lang w:val="en-US"/>
        </w:rPr>
        <w:t>This paper has proposed a system based on the PRNU pattern, combined with clustering techniques to identify the owner of a mobile device. The identification source is performed by analyzing the photos that a user of social networks uploads from the device.</w:t>
      </w:r>
    </w:p>
    <w:p w14:paraId="181840AC" w14:textId="77777777" w:rsidR="00037728" w:rsidRPr="00672A34" w:rsidRDefault="00037728" w:rsidP="00037728">
      <w:pPr>
        <w:pStyle w:val="Estilo12ptPrimeralnea05cm"/>
        <w:rPr>
          <w:szCs w:val="24"/>
          <w:lang w:val="en-US"/>
        </w:rPr>
      </w:pPr>
      <w:r w:rsidRPr="00672A34">
        <w:rPr>
          <w:szCs w:val="24"/>
          <w:lang w:val="en-US"/>
        </w:rPr>
        <w:t>The evaluation of the proposal was made with photos uploaded to Facebook, Flickr and Google +, 3 of the most used social networks nowadays. For this, two algorithms were developed to automatically download pictures of these social networks. The experiments were performed with a set of 3300 photographs of 33 different camera models of mobile devices of 12 manufacturers, which were stored in social networks and then downloaded with the different resolutions available on every social network.</w:t>
      </w:r>
    </w:p>
    <w:p w14:paraId="7575D621" w14:textId="77777777" w:rsidR="00037728" w:rsidRPr="00672A34" w:rsidRDefault="00037728" w:rsidP="00037728">
      <w:pPr>
        <w:pStyle w:val="Estilo12ptPrimeralnea05cm"/>
        <w:rPr>
          <w:szCs w:val="24"/>
          <w:lang w:val="en-US"/>
        </w:rPr>
      </w:pPr>
      <w:r w:rsidRPr="00672A34">
        <w:rPr>
          <w:szCs w:val="24"/>
          <w:lang w:val="en-US"/>
        </w:rPr>
        <w:t xml:space="preserve">On the results of the experiments it was obtained a success rate of 82.8% in the classification of 11 models of mobile devices from 5 different manufacturers </w:t>
      </w:r>
      <w:r w:rsidRPr="00672A34">
        <w:rPr>
          <w:szCs w:val="24"/>
          <w:lang w:val="en-US"/>
        </w:rPr>
        <w:lastRenderedPageBreak/>
        <w:t>and an 88.8% success rate in qualifying photographs photos from 5 different models of Samsung manufacturer. The cameras of mobile devices from the same manufacturer should be very similar for much of their products and therefore the extracted noise sensor between different models should resemble. No clutch, it is observed that the correlation value between the PRNU patterns varies enough between models to identify each one separately, even when the</w:t>
      </w:r>
      <w:r>
        <w:rPr>
          <w:szCs w:val="24"/>
          <w:lang w:val="en-US"/>
        </w:rPr>
        <w:t xml:space="preserve"> </w:t>
      </w:r>
      <w:r w:rsidRPr="00672A34">
        <w:rPr>
          <w:szCs w:val="24"/>
          <w:lang w:val="en-US"/>
        </w:rPr>
        <w:t>models are very similar.</w:t>
      </w:r>
    </w:p>
    <w:p w14:paraId="44A4B36A" w14:textId="77777777" w:rsidR="00037728" w:rsidRDefault="00037728" w:rsidP="00037728">
      <w:pPr>
        <w:pStyle w:val="Ttulo2"/>
        <w:numPr>
          <w:ilvl w:val="1"/>
          <w:numId w:val="1"/>
        </w:numPr>
      </w:pPr>
      <w:bookmarkStart w:id="149" w:name="_Toc460364141"/>
      <w:bookmarkStart w:id="150" w:name="_Toc484586178"/>
      <w:r>
        <w:t>Future Work</w:t>
      </w:r>
      <w:bookmarkEnd w:id="149"/>
      <w:bookmarkEnd w:id="150"/>
    </w:p>
    <w:p w14:paraId="7D83B40F" w14:textId="77777777" w:rsidR="00037728" w:rsidRPr="00195B7A" w:rsidRDefault="00037728" w:rsidP="00037728">
      <w:pPr>
        <w:pStyle w:val="Estilo12ptPrimeralnea05cm"/>
        <w:rPr>
          <w:szCs w:val="24"/>
          <w:lang w:val="en-US"/>
        </w:rPr>
      </w:pPr>
      <w:r w:rsidRPr="00195B7A">
        <w:rPr>
          <w:szCs w:val="24"/>
          <w:lang w:val="en-US"/>
        </w:rPr>
        <w:t>As future work may be noted the following investigation items:</w:t>
      </w:r>
    </w:p>
    <w:p w14:paraId="409F9963"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experimentation to evaluate the use of PRNU pattern in less than 1024 resolutions.</w:t>
      </w:r>
    </w:p>
    <w:p w14:paraId="45CC4135" w14:textId="77777777" w:rsidR="00037728" w:rsidRPr="00195B7A" w:rsidRDefault="00037728" w:rsidP="00037728">
      <w:pPr>
        <w:pStyle w:val="Estilo12ptPrimeralnea05cm"/>
        <w:numPr>
          <w:ilvl w:val="0"/>
          <w:numId w:val="22"/>
        </w:numPr>
        <w:rPr>
          <w:szCs w:val="24"/>
          <w:lang w:val="en-US"/>
        </w:rPr>
      </w:pPr>
      <w:r w:rsidRPr="00195B7A">
        <w:rPr>
          <w:szCs w:val="24"/>
          <w:lang w:val="en-US"/>
        </w:rPr>
        <w:t>Evaluate the use of other methods of identifying the source as those based on the characteristics of the image to identify the owner of a photograph</w:t>
      </w:r>
    </w:p>
    <w:p w14:paraId="47EE6AB7"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identification algorithms from stored source to videos on social networks.</w:t>
      </w:r>
    </w:p>
    <w:p w14:paraId="4C050C75" w14:textId="77777777" w:rsidR="006B6DA8" w:rsidRPr="00037728" w:rsidRDefault="006B6DA8" w:rsidP="006B6DA8">
      <w:pPr>
        <w:jc w:val="both"/>
        <w:rPr>
          <w:rFonts w:ascii="Book Antiqua" w:hAnsi="Book Antiqua"/>
          <w:lang w:val="en-US"/>
        </w:rPr>
      </w:pPr>
    </w:p>
    <w:p w14:paraId="5B37F4FD" w14:textId="253594C0" w:rsidR="00037728" w:rsidRPr="00F0497C" w:rsidRDefault="00037728" w:rsidP="00037728">
      <w:pPr>
        <w:pStyle w:val="Ttulo1"/>
        <w:numPr>
          <w:ilvl w:val="0"/>
          <w:numId w:val="1"/>
        </w:numPr>
        <w:spacing w:after="720"/>
        <w:ind w:left="357" w:hanging="357"/>
      </w:pPr>
      <w:bookmarkStart w:id="151" w:name="_Toc484586179"/>
      <w:r>
        <w:lastRenderedPageBreak/>
        <w:t>Conclusiones</w:t>
      </w:r>
      <w:bookmarkEnd w:id="151"/>
    </w:p>
    <w:p w14:paraId="64B976AF" w14:textId="5FEF520C" w:rsidR="00037728" w:rsidRPr="00F0497C" w:rsidRDefault="00037728" w:rsidP="00037728">
      <w:pPr>
        <w:pStyle w:val="Ttulo1"/>
        <w:spacing w:after="720"/>
      </w:pPr>
      <w:bookmarkStart w:id="152" w:name="_Toc484586180"/>
      <w:r>
        <w:lastRenderedPageBreak/>
        <w:t>Bibliografía</w:t>
      </w:r>
      <w:bookmarkEnd w:id="152"/>
    </w:p>
    <w:p w14:paraId="78BBC77B" w14:textId="77777777" w:rsidR="006B6DA8" w:rsidRDefault="006B6DA8" w:rsidP="006B6DA8">
      <w:pPr>
        <w:rPr>
          <w:iCs/>
        </w:rPr>
      </w:pPr>
    </w:p>
    <w:p w14:paraId="603353CB" w14:textId="77777777" w:rsidR="009D4AFC" w:rsidRPr="009D4AFC" w:rsidRDefault="006B6DA8">
      <w:pPr>
        <w:widowControl w:val="0"/>
        <w:autoSpaceDE w:val="0"/>
        <w:autoSpaceDN w:val="0"/>
        <w:adjustRightInd w:val="0"/>
      </w:pPr>
      <w:r>
        <w:rPr>
          <w:iCs/>
        </w:rPr>
        <w:fldChar w:fldCharType="begin"/>
      </w:r>
      <w:r w:rsidR="00D231F3">
        <w:rPr>
          <w:iCs/>
        </w:rPr>
        <w:instrText xml:space="preserve"> ADDIN ZOTERO_BIBL {"custom":[]} CSL_BIBLIOGRAPHY </w:instrText>
      </w:r>
      <w:r>
        <w:rPr>
          <w:iCs/>
        </w:rPr>
        <w:fldChar w:fldCharType="separate"/>
      </w:r>
      <w:r w:rsidR="009D4AFC" w:rsidRPr="009D4AFC">
        <w:t>[1]</w:t>
      </w:r>
      <w:r w:rsidR="009D4AFC" w:rsidRPr="009D4AFC">
        <w:tab/>
        <w:t>M. A. R. García, «Análisis forense en imágenes digitales», 2009.</w:t>
      </w:r>
    </w:p>
    <w:p w14:paraId="2C226F82" w14:textId="77777777" w:rsidR="009D4AFC" w:rsidRPr="009D4AFC" w:rsidRDefault="009D4AFC">
      <w:pPr>
        <w:widowControl w:val="0"/>
        <w:autoSpaceDE w:val="0"/>
        <w:autoSpaceDN w:val="0"/>
        <w:adjustRightInd w:val="0"/>
      </w:pPr>
      <w:r w:rsidRPr="009D4AFC">
        <w:t>[2]</w:t>
      </w:r>
      <w:r w:rsidRPr="009D4AFC">
        <w:tab/>
        <w:t xml:space="preserve">M. A. Qureshi y M. Deriche, «A bibliography of pixel-based blind image forgery detection techniques», </w:t>
      </w:r>
      <w:r w:rsidRPr="009D4AFC">
        <w:rPr>
          <w:i/>
          <w:iCs/>
        </w:rPr>
        <w:t>Signal Process. Image Commun.</w:t>
      </w:r>
      <w:r w:rsidRPr="009D4AFC">
        <w:t>, vol. 39, Part A, pp. 46-74, nov. 2015.</w:t>
      </w:r>
    </w:p>
    <w:p w14:paraId="401CA31F" w14:textId="77777777" w:rsidR="009D4AFC" w:rsidRPr="009D4AFC" w:rsidRDefault="009D4AFC">
      <w:pPr>
        <w:widowControl w:val="0"/>
        <w:autoSpaceDE w:val="0"/>
        <w:autoSpaceDN w:val="0"/>
        <w:adjustRightInd w:val="0"/>
      </w:pPr>
      <w:r w:rsidRPr="009D4AFC">
        <w:t>[3]</w:t>
      </w:r>
      <w:r w:rsidRPr="009D4AFC">
        <w:tab/>
        <w:t xml:space="preserve">G. C. Holst y T. S. Lomheim, </w:t>
      </w:r>
      <w:r w:rsidRPr="009D4AFC">
        <w:rPr>
          <w:i/>
          <w:iCs/>
        </w:rPr>
        <w:t>CMOS/CCD Sensors and Camera Systems</w:t>
      </w:r>
      <w:r w:rsidRPr="009D4AFC">
        <w:t>, vol. 172. JCD Publishing, 2007.</w:t>
      </w:r>
    </w:p>
    <w:p w14:paraId="25AAAE63" w14:textId="77777777" w:rsidR="009D4AFC" w:rsidRPr="009D4AFC" w:rsidRDefault="009D4AFC">
      <w:pPr>
        <w:widowControl w:val="0"/>
        <w:autoSpaceDE w:val="0"/>
        <w:autoSpaceDN w:val="0"/>
        <w:adjustRightInd w:val="0"/>
      </w:pPr>
      <w:r w:rsidRPr="009D4AFC">
        <w:t>[4]</w:t>
      </w:r>
      <w:r w:rsidRPr="009D4AFC">
        <w:tab/>
        <w:t xml:space="preserve">T. Van Lanh, K.-S. Chong, S. Emmanuel, y M. S. Kankanhalli, «A survey on digital camera image forensic methods», en </w:t>
      </w:r>
      <w:r w:rsidRPr="009D4AFC">
        <w:rPr>
          <w:i/>
          <w:iCs/>
        </w:rPr>
        <w:t>Multimedia and Expo, 2007 IEEE International Conference on</w:t>
      </w:r>
      <w:r w:rsidRPr="009D4AFC">
        <w:t>, 2007, pp. 16–19.</w:t>
      </w:r>
    </w:p>
    <w:p w14:paraId="1FF0C271" w14:textId="77777777" w:rsidR="009D4AFC" w:rsidRPr="009D4AFC" w:rsidRDefault="009D4AFC">
      <w:pPr>
        <w:widowControl w:val="0"/>
        <w:autoSpaceDE w:val="0"/>
        <w:autoSpaceDN w:val="0"/>
        <w:adjustRightInd w:val="0"/>
      </w:pPr>
      <w:r w:rsidRPr="009D4AFC">
        <w:t>[5]</w:t>
      </w:r>
      <w:r w:rsidRPr="009D4AFC">
        <w:tab/>
        <w:t xml:space="preserve">A. L. S. Orozco, D. M. A. González, L. J. G. Villalba, y J. C. H. Castro, «Anomalıas en el Seguimiento de Exif en el Análisis Forense de Metadatos de Imágenes de Moviles», </w:t>
      </w:r>
      <w:r w:rsidRPr="009D4AFC">
        <w:rPr>
          <w:i/>
          <w:iCs/>
        </w:rPr>
        <w:t>Actas XII Reunión Espanola Sobre Criptologıa Segur. Inf. Donostia-San Sebastián Espana</w:t>
      </w:r>
      <w:r w:rsidRPr="009D4AFC">
        <w:t>, 2012.</w:t>
      </w:r>
    </w:p>
    <w:p w14:paraId="72601E8C" w14:textId="77777777" w:rsidR="009D4AFC" w:rsidRPr="009D4AFC" w:rsidRDefault="009D4AFC">
      <w:pPr>
        <w:widowControl w:val="0"/>
        <w:autoSpaceDE w:val="0"/>
        <w:autoSpaceDN w:val="0"/>
        <w:adjustRightInd w:val="0"/>
      </w:pPr>
      <w:r w:rsidRPr="009D4AFC">
        <w:t>[6]</w:t>
      </w:r>
      <w:r w:rsidRPr="009D4AFC">
        <w:tab/>
        <w:t xml:space="preserve">A. L. S. Orozco, D. M. A. González, L. J. G. Villalba, y J. Hernández-Castro, «Analysis of errors in exif metadata on mobile devices», </w:t>
      </w:r>
      <w:r w:rsidRPr="009D4AFC">
        <w:rPr>
          <w:i/>
          <w:iCs/>
        </w:rPr>
        <w:t>Multimed. Tools Appl.</w:t>
      </w:r>
      <w:r w:rsidRPr="009D4AFC">
        <w:t>, vol. 74, n.</w:t>
      </w:r>
      <w:r w:rsidRPr="009D4AFC">
        <w:rPr>
          <w:vertAlign w:val="superscript"/>
        </w:rPr>
        <w:t>o</w:t>
      </w:r>
      <w:r w:rsidRPr="009D4AFC">
        <w:t xml:space="preserve"> 13, pp. 4735–4763, 2015.</w:t>
      </w:r>
    </w:p>
    <w:p w14:paraId="6C80D538" w14:textId="77777777" w:rsidR="009D4AFC" w:rsidRPr="009D4AFC" w:rsidRDefault="009D4AFC">
      <w:pPr>
        <w:widowControl w:val="0"/>
        <w:autoSpaceDE w:val="0"/>
        <w:autoSpaceDN w:val="0"/>
        <w:adjustRightInd w:val="0"/>
      </w:pPr>
      <w:r w:rsidRPr="009D4AFC">
        <w:t>[7]</w:t>
      </w:r>
      <w:r w:rsidRPr="009D4AFC">
        <w:tab/>
        <w:t xml:space="preserve">M. Boutell y J. Luo, «Beyond Pixels: Exploiting Camera Metadata for Photo Classification», </w:t>
      </w:r>
      <w:r w:rsidRPr="009D4AFC">
        <w:rPr>
          <w:i/>
          <w:iCs/>
        </w:rPr>
        <w:t>Pattern Recogn</w:t>
      </w:r>
      <w:r w:rsidRPr="009D4AFC">
        <w:t>, vol. 38, n.</w:t>
      </w:r>
      <w:r w:rsidRPr="009D4AFC">
        <w:rPr>
          <w:vertAlign w:val="superscript"/>
        </w:rPr>
        <w:t>o</w:t>
      </w:r>
      <w:r w:rsidRPr="009D4AFC">
        <w:t xml:space="preserve"> 6, jun. 2005.</w:t>
      </w:r>
    </w:p>
    <w:p w14:paraId="2580C8FF" w14:textId="77777777" w:rsidR="009D4AFC" w:rsidRPr="009D4AFC" w:rsidRDefault="009D4AFC">
      <w:pPr>
        <w:widowControl w:val="0"/>
        <w:autoSpaceDE w:val="0"/>
        <w:autoSpaceDN w:val="0"/>
        <w:adjustRightInd w:val="0"/>
      </w:pPr>
      <w:r w:rsidRPr="009D4AFC">
        <w:t>[8]</w:t>
      </w:r>
      <w:r w:rsidRPr="009D4AFC">
        <w:tab/>
        <w:t xml:space="preserve">K. San Choi, E. Y. Lam, y K. K. Wong, «Source camera identification using footprints from lens aberration», en </w:t>
      </w:r>
      <w:r w:rsidRPr="009D4AFC">
        <w:rPr>
          <w:i/>
          <w:iCs/>
        </w:rPr>
        <w:t>Electronic Imaging 2006</w:t>
      </w:r>
      <w:r w:rsidRPr="009D4AFC">
        <w:t>, 2006, p. 60690J–60690J.</w:t>
      </w:r>
    </w:p>
    <w:p w14:paraId="58AB97A8" w14:textId="77777777" w:rsidR="009D4AFC" w:rsidRPr="009D4AFC" w:rsidRDefault="009D4AFC">
      <w:pPr>
        <w:widowControl w:val="0"/>
        <w:autoSpaceDE w:val="0"/>
        <w:autoSpaceDN w:val="0"/>
        <w:adjustRightInd w:val="0"/>
      </w:pPr>
      <w:r w:rsidRPr="009D4AFC">
        <w:t>[9]</w:t>
      </w:r>
      <w:r w:rsidRPr="009D4AFC">
        <w:tab/>
        <w:t xml:space="preserve">L. T. Van, S. Emmanuel, y M. S. Kankanhalli, «Identifying source cell phone using chromatic aberration», en </w:t>
      </w:r>
      <w:r w:rsidRPr="009D4AFC">
        <w:rPr>
          <w:i/>
          <w:iCs/>
        </w:rPr>
        <w:t>Multimedia and Expo, 2007 IEEE International Conference on</w:t>
      </w:r>
      <w:r w:rsidRPr="009D4AFC">
        <w:t>, 2007, pp. 883–886.</w:t>
      </w:r>
    </w:p>
    <w:p w14:paraId="49E5EAA3" w14:textId="77777777" w:rsidR="009D4AFC" w:rsidRPr="009D4AFC" w:rsidRDefault="009D4AFC">
      <w:pPr>
        <w:widowControl w:val="0"/>
        <w:autoSpaceDE w:val="0"/>
        <w:autoSpaceDN w:val="0"/>
        <w:adjustRightInd w:val="0"/>
      </w:pPr>
      <w:r w:rsidRPr="009D4AFC">
        <w:t>[10]</w:t>
      </w:r>
      <w:r w:rsidRPr="009D4AFC">
        <w:tab/>
        <w:t xml:space="preserve">S. Bayram, H. T. Sencar, y N. Memon, «Classification of digital camera-models based on demosaicing artifacts», </w:t>
      </w:r>
      <w:r w:rsidRPr="009D4AFC">
        <w:rPr>
          <w:i/>
          <w:iCs/>
        </w:rPr>
        <w:t>Digit. Investig.</w:t>
      </w:r>
      <w:r w:rsidRPr="009D4AFC">
        <w:t>, vol. 5, n.</w:t>
      </w:r>
      <w:r w:rsidRPr="009D4AFC">
        <w:rPr>
          <w:vertAlign w:val="superscript"/>
        </w:rPr>
        <w:t>o</w:t>
      </w:r>
      <w:r w:rsidRPr="009D4AFC">
        <w:t xml:space="preserve"> 1, pp. 49–59, 2008.</w:t>
      </w:r>
    </w:p>
    <w:p w14:paraId="14674A8E" w14:textId="77777777" w:rsidR="009D4AFC" w:rsidRPr="009D4AFC" w:rsidRDefault="009D4AFC">
      <w:pPr>
        <w:widowControl w:val="0"/>
        <w:autoSpaceDE w:val="0"/>
        <w:autoSpaceDN w:val="0"/>
        <w:adjustRightInd w:val="0"/>
      </w:pPr>
      <w:r w:rsidRPr="009D4AFC">
        <w:t>[11]</w:t>
      </w:r>
      <w:r w:rsidRPr="009D4AFC">
        <w:tab/>
        <w:t xml:space="preserve">Y. Long y Y. Huang, «Image based source camera identification using demosaicking», en </w:t>
      </w:r>
      <w:r w:rsidRPr="009D4AFC">
        <w:rPr>
          <w:i/>
          <w:iCs/>
        </w:rPr>
        <w:t>Multimedia Signal Processing, 2006 IEEE 8th Workshop on</w:t>
      </w:r>
      <w:r w:rsidRPr="009D4AFC">
        <w:t>, 2006, pp. 419–424.</w:t>
      </w:r>
    </w:p>
    <w:p w14:paraId="59A3ED2C" w14:textId="77777777" w:rsidR="009D4AFC" w:rsidRPr="009D4AFC" w:rsidRDefault="009D4AFC">
      <w:pPr>
        <w:widowControl w:val="0"/>
        <w:autoSpaceDE w:val="0"/>
        <w:autoSpaceDN w:val="0"/>
        <w:adjustRightInd w:val="0"/>
      </w:pPr>
      <w:r w:rsidRPr="009D4AFC">
        <w:t>[12]</w:t>
      </w:r>
      <w:r w:rsidRPr="009D4AFC">
        <w:tab/>
        <w:t xml:space="preserve">O. Celiktutan, I. Avcibas, B. Sankur, y N. Memon, «Source cell-phone identification», </w:t>
      </w:r>
      <w:r w:rsidRPr="009D4AFC">
        <w:rPr>
          <w:i/>
          <w:iCs/>
        </w:rPr>
        <w:t>IEEE Signal Process. Commun. Appl.</w:t>
      </w:r>
      <w:r w:rsidRPr="009D4AFC">
        <w:t>, pp. 1–3, 2005.</w:t>
      </w:r>
    </w:p>
    <w:p w14:paraId="00CE84AF" w14:textId="77777777" w:rsidR="009D4AFC" w:rsidRPr="009D4AFC" w:rsidRDefault="009D4AFC">
      <w:pPr>
        <w:widowControl w:val="0"/>
        <w:autoSpaceDE w:val="0"/>
        <w:autoSpaceDN w:val="0"/>
        <w:adjustRightInd w:val="0"/>
      </w:pPr>
      <w:r w:rsidRPr="009D4AFC">
        <w:t>[13]</w:t>
      </w:r>
      <w:r w:rsidRPr="009D4AFC">
        <w:tab/>
        <w:t xml:space="preserve">H. Cao y A. C. Kot, «Mobile camera identification using demosaicing features», en </w:t>
      </w:r>
      <w:r w:rsidRPr="009D4AFC">
        <w:rPr>
          <w:i/>
          <w:iCs/>
        </w:rPr>
        <w:t>Circuits and systems (ISCAS), Proceedings of 2010 IEEE international symposium on</w:t>
      </w:r>
      <w:r w:rsidRPr="009D4AFC">
        <w:t>, 2010, pp. 1683–1686.</w:t>
      </w:r>
    </w:p>
    <w:p w14:paraId="0DC4DCEF" w14:textId="77777777" w:rsidR="009D4AFC" w:rsidRPr="009D4AFC" w:rsidRDefault="009D4AFC">
      <w:pPr>
        <w:widowControl w:val="0"/>
        <w:autoSpaceDE w:val="0"/>
        <w:autoSpaceDN w:val="0"/>
        <w:adjustRightInd w:val="0"/>
      </w:pPr>
      <w:r w:rsidRPr="009D4AFC">
        <w:t>[14]</w:t>
      </w:r>
      <w:r w:rsidRPr="009D4AFC">
        <w:tab/>
        <w:t xml:space="preserve">J. S. Ho, O. C. Au, J. Zhou, y Y. Guo, «Inter-channel demosaicking traces for digital image forensics», en </w:t>
      </w:r>
      <w:r w:rsidRPr="009D4AFC">
        <w:rPr>
          <w:i/>
          <w:iCs/>
        </w:rPr>
        <w:t>Multimedia and expo (ICME), 2010 IEEE international conference on</w:t>
      </w:r>
      <w:r w:rsidRPr="009D4AFC">
        <w:t>, 2010, pp. 1475–1480.</w:t>
      </w:r>
    </w:p>
    <w:p w14:paraId="545C6882" w14:textId="77777777" w:rsidR="009D4AFC" w:rsidRPr="009D4AFC" w:rsidRDefault="009D4AFC">
      <w:pPr>
        <w:widowControl w:val="0"/>
        <w:autoSpaceDE w:val="0"/>
        <w:autoSpaceDN w:val="0"/>
        <w:adjustRightInd w:val="0"/>
      </w:pPr>
      <w:r w:rsidRPr="009D4AFC">
        <w:t>[15]</w:t>
      </w:r>
      <w:r w:rsidRPr="009D4AFC">
        <w:tab/>
        <w:t xml:space="preserve">Q. Liu </w:t>
      </w:r>
      <w:r w:rsidRPr="009D4AFC">
        <w:rPr>
          <w:i/>
          <w:iCs/>
        </w:rPr>
        <w:t>et al.</w:t>
      </w:r>
      <w:r w:rsidRPr="009D4AFC">
        <w:t xml:space="preserve">, «Detection of JPEG double compression and identification of smartphone image source and post-capture manipulation», </w:t>
      </w:r>
      <w:r w:rsidRPr="009D4AFC">
        <w:rPr>
          <w:i/>
          <w:iCs/>
        </w:rPr>
        <w:t>Appl. Intell.</w:t>
      </w:r>
      <w:r w:rsidRPr="009D4AFC">
        <w:t>, vol. 39, n.</w:t>
      </w:r>
      <w:r w:rsidRPr="009D4AFC">
        <w:rPr>
          <w:vertAlign w:val="superscript"/>
        </w:rPr>
        <w:t>o</w:t>
      </w:r>
      <w:r w:rsidRPr="009D4AFC">
        <w:t xml:space="preserve"> 4, pp. 705–726, 2013.</w:t>
      </w:r>
    </w:p>
    <w:p w14:paraId="78222498" w14:textId="77777777" w:rsidR="009D4AFC" w:rsidRPr="009D4AFC" w:rsidRDefault="009D4AFC">
      <w:pPr>
        <w:widowControl w:val="0"/>
        <w:autoSpaceDE w:val="0"/>
        <w:autoSpaceDN w:val="0"/>
        <w:adjustRightInd w:val="0"/>
      </w:pPr>
      <w:r w:rsidRPr="009D4AFC">
        <w:t>[16]</w:t>
      </w:r>
      <w:r w:rsidRPr="009D4AFC">
        <w:tab/>
        <w:t xml:space="preserve">M. Boutell y J. Luo, «Beyond Pixels: Exploiting Camera Metadata for Photo Classification», </w:t>
      </w:r>
      <w:r w:rsidRPr="009D4AFC">
        <w:rPr>
          <w:i/>
          <w:iCs/>
        </w:rPr>
        <w:t>Pattern Recogn</w:t>
      </w:r>
      <w:r w:rsidRPr="009D4AFC">
        <w:t>, vol. 38, n.</w:t>
      </w:r>
      <w:r w:rsidRPr="009D4AFC">
        <w:rPr>
          <w:vertAlign w:val="superscript"/>
        </w:rPr>
        <w:t>o</w:t>
      </w:r>
      <w:r w:rsidRPr="009D4AFC">
        <w:t xml:space="preserve"> 6, pp. 935–946, jun. 2005.</w:t>
      </w:r>
    </w:p>
    <w:p w14:paraId="50E2C9D0" w14:textId="77777777" w:rsidR="009D4AFC" w:rsidRPr="009D4AFC" w:rsidRDefault="009D4AFC">
      <w:pPr>
        <w:widowControl w:val="0"/>
        <w:autoSpaceDE w:val="0"/>
        <w:autoSpaceDN w:val="0"/>
        <w:adjustRightInd w:val="0"/>
      </w:pPr>
      <w:r w:rsidRPr="009D4AFC">
        <w:t>[17]</w:t>
      </w:r>
      <w:r w:rsidRPr="009D4AFC">
        <w:tab/>
        <w:t xml:space="preserve">M.-J. Tsai, C.-L. Lai, y J. Liu, «Camera/mobile phone source identification for digital forensics», en </w:t>
      </w:r>
      <w:r w:rsidRPr="009D4AFC">
        <w:rPr>
          <w:i/>
          <w:iCs/>
        </w:rPr>
        <w:t xml:space="preserve">Acoustics, Speech and Signal Processing, 2007. ICASSP 2007. </w:t>
      </w:r>
      <w:r w:rsidRPr="009D4AFC">
        <w:rPr>
          <w:i/>
          <w:iCs/>
        </w:rPr>
        <w:lastRenderedPageBreak/>
        <w:t>IEEE International Conference on</w:t>
      </w:r>
      <w:r w:rsidRPr="009D4AFC">
        <w:t>, 2007, vol. 2, p. II–221.</w:t>
      </w:r>
    </w:p>
    <w:p w14:paraId="27650E4D" w14:textId="77777777" w:rsidR="009D4AFC" w:rsidRPr="009D4AFC" w:rsidRDefault="009D4AFC">
      <w:pPr>
        <w:widowControl w:val="0"/>
        <w:autoSpaceDE w:val="0"/>
        <w:autoSpaceDN w:val="0"/>
        <w:adjustRightInd w:val="0"/>
      </w:pPr>
      <w:r w:rsidRPr="009D4AFC">
        <w:t>[18]</w:t>
      </w:r>
      <w:r w:rsidRPr="009D4AFC">
        <w:tab/>
        <w:t xml:space="preserve">Y. Hu, C.-T. Li, y C. Zhou, «Selecting forensic features for robust source camera identification», en </w:t>
      </w:r>
      <w:r w:rsidRPr="009D4AFC">
        <w:rPr>
          <w:i/>
          <w:iCs/>
        </w:rPr>
        <w:t>Computer Symposium (ICS), 2010 International</w:t>
      </w:r>
      <w:r w:rsidRPr="009D4AFC">
        <w:t>, 2010, pp. 506–511.</w:t>
      </w:r>
    </w:p>
    <w:p w14:paraId="6AE25C5D" w14:textId="77777777" w:rsidR="009D4AFC" w:rsidRPr="009D4AFC" w:rsidRDefault="009D4AFC">
      <w:pPr>
        <w:widowControl w:val="0"/>
        <w:autoSpaceDE w:val="0"/>
        <w:autoSpaceDN w:val="0"/>
        <w:adjustRightInd w:val="0"/>
      </w:pPr>
      <w:r w:rsidRPr="009D4AFC">
        <w:t>[19]</w:t>
      </w:r>
      <w:r w:rsidRPr="009D4AFC">
        <w:tab/>
        <w:t xml:space="preserve">C. L. Lai y Y. S. Chen, </w:t>
      </w:r>
      <w:r w:rsidRPr="009D4AFC">
        <w:rPr>
          <w:i/>
          <w:iCs/>
        </w:rPr>
        <w:t>2009 Int. Conf. Mach. Learn. Cybern.</w:t>
      </w:r>
      <w:r w:rsidRPr="009D4AFC">
        <w:t>, vol. 5, pp. 2991–2998, jul. 2009.</w:t>
      </w:r>
    </w:p>
    <w:p w14:paraId="08FE4510" w14:textId="77777777" w:rsidR="009D4AFC" w:rsidRPr="009D4AFC" w:rsidRDefault="009D4AFC">
      <w:pPr>
        <w:widowControl w:val="0"/>
        <w:autoSpaceDE w:val="0"/>
        <w:autoSpaceDN w:val="0"/>
        <w:adjustRightInd w:val="0"/>
      </w:pPr>
      <w:r w:rsidRPr="009D4AFC">
        <w:t>[20]</w:t>
      </w:r>
      <w:r w:rsidRPr="009D4AFC">
        <w:tab/>
        <w:t xml:space="preserve">B. Wang, Y. Guo, X. Kong, y F. Meng, «Source camera identification forensics based on wavelet features», en </w:t>
      </w:r>
      <w:r w:rsidRPr="009D4AFC">
        <w:rPr>
          <w:i/>
          <w:iCs/>
        </w:rPr>
        <w:t>Intelligent Information Hiding and Multimedia Signal Processing, 2009. IIH-MSP’09. Fifth International Conference on</w:t>
      </w:r>
      <w:r w:rsidRPr="009D4AFC">
        <w:t>, 2009, pp. 702–705.</w:t>
      </w:r>
    </w:p>
    <w:p w14:paraId="1DAC323C" w14:textId="77777777" w:rsidR="009D4AFC" w:rsidRPr="009D4AFC" w:rsidRDefault="009D4AFC">
      <w:pPr>
        <w:widowControl w:val="0"/>
        <w:autoSpaceDE w:val="0"/>
        <w:autoSpaceDN w:val="0"/>
        <w:adjustRightInd w:val="0"/>
      </w:pPr>
      <w:r w:rsidRPr="009D4AFC">
        <w:t>[21]</w:t>
      </w:r>
      <w:r w:rsidRPr="009D4AFC">
        <w:tab/>
        <w:t xml:space="preserve">F. Meng, X. Kong, y X. You, «Source camera identification based on image bi-coherence and wavelet features», en </w:t>
      </w:r>
      <w:r w:rsidRPr="009D4AFC">
        <w:rPr>
          <w:i/>
          <w:iCs/>
        </w:rPr>
        <w:t>Proceedings of the fourth annual IFIP WG 11.9 international conference on digital forensics. Kyoto, Japan</w:t>
      </w:r>
      <w:r w:rsidRPr="009D4AFC">
        <w:t>, 2008.</w:t>
      </w:r>
    </w:p>
    <w:p w14:paraId="720FDCD8" w14:textId="77777777" w:rsidR="009D4AFC" w:rsidRPr="009D4AFC" w:rsidRDefault="009D4AFC">
      <w:pPr>
        <w:widowControl w:val="0"/>
        <w:autoSpaceDE w:val="0"/>
        <w:autoSpaceDN w:val="0"/>
        <w:adjustRightInd w:val="0"/>
      </w:pPr>
      <w:r w:rsidRPr="009D4AFC">
        <w:t>[22]</w:t>
      </w:r>
      <w:r w:rsidRPr="009D4AFC">
        <w:tab/>
        <w:t xml:space="preserve">L. Ozparlak y I. Avcibas, «Differentiating between images using wavelet-based transforms: a comparative study», </w:t>
      </w:r>
      <w:r w:rsidRPr="009D4AFC">
        <w:rPr>
          <w:i/>
          <w:iCs/>
        </w:rPr>
        <w:t>IEEE Trans. Inf. Forensics Secur.</w:t>
      </w:r>
      <w:r w:rsidRPr="009D4AFC">
        <w:t>, vol. 6, n.</w:t>
      </w:r>
      <w:r w:rsidRPr="009D4AFC">
        <w:rPr>
          <w:vertAlign w:val="superscript"/>
        </w:rPr>
        <w:t>o</w:t>
      </w:r>
      <w:r w:rsidRPr="009D4AFC">
        <w:t xml:space="preserve"> 4, pp. 1418–1431, 2011.</w:t>
      </w:r>
    </w:p>
    <w:p w14:paraId="65983B62" w14:textId="77777777" w:rsidR="009D4AFC" w:rsidRPr="009D4AFC" w:rsidRDefault="009D4AFC">
      <w:pPr>
        <w:widowControl w:val="0"/>
        <w:autoSpaceDE w:val="0"/>
        <w:autoSpaceDN w:val="0"/>
        <w:adjustRightInd w:val="0"/>
      </w:pPr>
      <w:r w:rsidRPr="009D4AFC">
        <w:t>[23]</w:t>
      </w:r>
      <w:r w:rsidRPr="009D4AFC">
        <w:tab/>
        <w:t xml:space="preserve">Q. Liu </w:t>
      </w:r>
      <w:r w:rsidRPr="009D4AFC">
        <w:rPr>
          <w:i/>
          <w:iCs/>
        </w:rPr>
        <w:t>et al.</w:t>
      </w:r>
      <w:r w:rsidRPr="009D4AFC">
        <w:t xml:space="preserve">, «Identification of smartphone-image source and manipulation», en </w:t>
      </w:r>
      <w:r w:rsidRPr="009D4AFC">
        <w:rPr>
          <w:i/>
          <w:iCs/>
        </w:rPr>
        <w:t>International Conference on Industrial, Engineering and Other Applications of Applied Intelligent Systems</w:t>
      </w:r>
      <w:r w:rsidRPr="009D4AFC">
        <w:t>, 2012, pp. 262–271.</w:t>
      </w:r>
    </w:p>
    <w:p w14:paraId="1C2B149E" w14:textId="77777777" w:rsidR="009D4AFC" w:rsidRPr="009D4AFC" w:rsidRDefault="009D4AFC">
      <w:pPr>
        <w:widowControl w:val="0"/>
        <w:autoSpaceDE w:val="0"/>
        <w:autoSpaceDN w:val="0"/>
        <w:adjustRightInd w:val="0"/>
      </w:pPr>
      <w:r w:rsidRPr="009D4AFC">
        <w:t>[24]</w:t>
      </w:r>
      <w:r w:rsidRPr="009D4AFC">
        <w:tab/>
        <w:t xml:space="preserve">Z. J. Geradts, J. Bijhold, M. Kieft, K. Kurosawa, K. Kuroki, y N. Saitoh, «Methods for identification of images acquired with digital cameras», en </w:t>
      </w:r>
      <w:r w:rsidRPr="009D4AFC">
        <w:rPr>
          <w:i/>
          <w:iCs/>
        </w:rPr>
        <w:t>Enabling Technologies for Law Enforcement</w:t>
      </w:r>
      <w:r w:rsidRPr="009D4AFC">
        <w:t>, 2001, pp. 505–512.</w:t>
      </w:r>
    </w:p>
    <w:p w14:paraId="3BC2A819" w14:textId="77777777" w:rsidR="009D4AFC" w:rsidRPr="009D4AFC" w:rsidRDefault="009D4AFC">
      <w:pPr>
        <w:widowControl w:val="0"/>
        <w:autoSpaceDE w:val="0"/>
        <w:autoSpaceDN w:val="0"/>
        <w:adjustRightInd w:val="0"/>
      </w:pPr>
      <w:r w:rsidRPr="009D4AFC">
        <w:t>[25]</w:t>
      </w:r>
      <w:r w:rsidRPr="009D4AFC">
        <w:tab/>
        <w:t xml:space="preserve">J. Lukas, J. Fridrich, y M. Goljan, «Digital camera identification from sensor pattern noise», </w:t>
      </w:r>
      <w:r w:rsidRPr="009D4AFC">
        <w:rPr>
          <w:i/>
          <w:iCs/>
        </w:rPr>
        <w:t>IEEE Trans. Inf. Forensics Secur.</w:t>
      </w:r>
      <w:r w:rsidRPr="009D4AFC">
        <w:t>, vol. 1, n.</w:t>
      </w:r>
      <w:r w:rsidRPr="009D4AFC">
        <w:rPr>
          <w:vertAlign w:val="superscript"/>
        </w:rPr>
        <w:t>o</w:t>
      </w:r>
      <w:r w:rsidRPr="009D4AFC">
        <w:t xml:space="preserve"> 2, pp. 205-214, jun. 2006.</w:t>
      </w:r>
    </w:p>
    <w:p w14:paraId="35B7917D" w14:textId="77777777" w:rsidR="009D4AFC" w:rsidRPr="009D4AFC" w:rsidRDefault="009D4AFC">
      <w:pPr>
        <w:widowControl w:val="0"/>
        <w:autoSpaceDE w:val="0"/>
        <w:autoSpaceDN w:val="0"/>
        <w:adjustRightInd w:val="0"/>
      </w:pPr>
      <w:r w:rsidRPr="009D4AFC">
        <w:t>[26]</w:t>
      </w:r>
      <w:r w:rsidRPr="009D4AFC">
        <w:tab/>
        <w:t xml:space="preserve">F. de O. Costa, M. Eckmann, W. J. Scheirer, y A. Rocha, «Open set source camera attribution», en </w:t>
      </w:r>
      <w:r w:rsidRPr="009D4AFC">
        <w:rPr>
          <w:i/>
          <w:iCs/>
        </w:rPr>
        <w:t>Graphics, Patterns and Images (SIBGRAPI), 2012 25th SIBGRAPI Conference on</w:t>
      </w:r>
      <w:r w:rsidRPr="009D4AFC">
        <w:t>, 2012, pp. 71–78.</w:t>
      </w:r>
    </w:p>
    <w:p w14:paraId="5E552A0C" w14:textId="77777777" w:rsidR="009D4AFC" w:rsidRPr="009D4AFC" w:rsidRDefault="009D4AFC">
      <w:pPr>
        <w:widowControl w:val="0"/>
        <w:autoSpaceDE w:val="0"/>
        <w:autoSpaceDN w:val="0"/>
        <w:adjustRightInd w:val="0"/>
      </w:pPr>
      <w:r w:rsidRPr="009D4AFC">
        <w:t>[27]</w:t>
      </w:r>
      <w:r w:rsidRPr="009D4AFC">
        <w:tab/>
        <w:t>J. Rosales Corripio, D. M. Arenas González, A. L. Sandoval Orozco, y L. J. García Villalba, «Identificación de la fuente de imágenes de dispositivos móviles basada en el ruido del sensor», 2014.</w:t>
      </w:r>
    </w:p>
    <w:p w14:paraId="043AECB3" w14:textId="77777777" w:rsidR="009D4AFC" w:rsidRPr="009D4AFC" w:rsidRDefault="009D4AFC">
      <w:pPr>
        <w:widowControl w:val="0"/>
        <w:autoSpaceDE w:val="0"/>
        <w:autoSpaceDN w:val="0"/>
        <w:adjustRightInd w:val="0"/>
      </w:pPr>
      <w:r w:rsidRPr="009D4AFC">
        <w:t>[28]</w:t>
      </w:r>
      <w:r w:rsidRPr="009D4AFC">
        <w:tab/>
        <w:t xml:space="preserve">C. McKay, A. Swaminathan, H. Gou, y M. Wu, «Image acquisition forensics: Forensic analysis to identify imaging source», en </w:t>
      </w:r>
      <w:r w:rsidRPr="009D4AFC">
        <w:rPr>
          <w:i/>
          <w:iCs/>
        </w:rPr>
        <w:t>Acoustics, Speech and Signal Processing, 2008. ICASSP 2008. IEEE International Conference on</w:t>
      </w:r>
      <w:r w:rsidRPr="009D4AFC">
        <w:t>, 2008, pp. 1657–1660.</w:t>
      </w:r>
    </w:p>
    <w:p w14:paraId="63973670" w14:textId="77777777" w:rsidR="009D4AFC" w:rsidRPr="009D4AFC" w:rsidRDefault="009D4AFC">
      <w:pPr>
        <w:widowControl w:val="0"/>
        <w:autoSpaceDE w:val="0"/>
        <w:autoSpaceDN w:val="0"/>
        <w:adjustRightInd w:val="0"/>
      </w:pPr>
      <w:r w:rsidRPr="009D4AFC">
        <w:t>[29]</w:t>
      </w:r>
      <w:r w:rsidRPr="009D4AFC">
        <w:tab/>
        <w:t xml:space="preserve">J.-C. Lee, «Copy-move image forgery detection based on Gabor magnitude», </w:t>
      </w:r>
      <w:r w:rsidRPr="009D4AFC">
        <w:rPr>
          <w:i/>
          <w:iCs/>
        </w:rPr>
        <w:t>J. Vis. Commun. Image Represent.</w:t>
      </w:r>
      <w:r w:rsidRPr="009D4AFC">
        <w:t>, vol. 31, pp. 320-334, 2015.</w:t>
      </w:r>
    </w:p>
    <w:p w14:paraId="3B10555B" w14:textId="77777777" w:rsidR="009D4AFC" w:rsidRPr="009D4AFC" w:rsidRDefault="009D4AFC">
      <w:pPr>
        <w:widowControl w:val="0"/>
        <w:autoSpaceDE w:val="0"/>
        <w:autoSpaceDN w:val="0"/>
        <w:adjustRightInd w:val="0"/>
      </w:pPr>
      <w:r w:rsidRPr="009D4AFC">
        <w:t>[30]</w:t>
      </w:r>
      <w:r w:rsidRPr="009D4AFC">
        <w:tab/>
        <w:t xml:space="preserve">H. Huang, W. Guo, y Y. Zhang, «Detection of Copy-Move Forgery in Digital Images Using SIFT Algorithm», en </w:t>
      </w:r>
      <w:r w:rsidRPr="009D4AFC">
        <w:rPr>
          <w:i/>
          <w:iCs/>
        </w:rPr>
        <w:t>2008 IEEE Pacific-Asia Workshop on Computational Intelligence and Industrial Application</w:t>
      </w:r>
      <w:r w:rsidRPr="009D4AFC">
        <w:t>, 2008, vol. 2, pp. 272-276.</w:t>
      </w:r>
    </w:p>
    <w:p w14:paraId="7CA768C2" w14:textId="77777777" w:rsidR="009D4AFC" w:rsidRPr="009D4AFC" w:rsidRDefault="009D4AFC">
      <w:pPr>
        <w:widowControl w:val="0"/>
        <w:autoSpaceDE w:val="0"/>
        <w:autoSpaceDN w:val="0"/>
        <w:adjustRightInd w:val="0"/>
      </w:pPr>
      <w:r w:rsidRPr="009D4AFC">
        <w:t>[31]</w:t>
      </w:r>
      <w:r w:rsidRPr="009D4AFC">
        <w:tab/>
        <w:t xml:space="preserve">«Image splicing detection based on Markov features in {QDCT} domain», </w:t>
      </w:r>
      <w:r w:rsidRPr="009D4AFC">
        <w:rPr>
          <w:i/>
          <w:iCs/>
        </w:rPr>
        <w:t>Neurocomputing</w:t>
      </w:r>
      <w:r w:rsidRPr="009D4AFC">
        <w:t>, vol. 228, pp. 29-36, 2017.</w:t>
      </w:r>
    </w:p>
    <w:p w14:paraId="3D6ADF7A" w14:textId="77777777" w:rsidR="009D4AFC" w:rsidRPr="009D4AFC" w:rsidRDefault="009D4AFC">
      <w:pPr>
        <w:widowControl w:val="0"/>
        <w:autoSpaceDE w:val="0"/>
        <w:autoSpaceDN w:val="0"/>
        <w:adjustRightInd w:val="0"/>
      </w:pPr>
      <w:r w:rsidRPr="009D4AFC">
        <w:t>[32]</w:t>
      </w:r>
      <w:r w:rsidRPr="009D4AFC">
        <w:tab/>
        <w:t>M. M. D. Villasenor y L. C. Fernández, «Clasificación de objetos en imágenes usando SIFT».</w:t>
      </w:r>
    </w:p>
    <w:p w14:paraId="480C0EAE" w14:textId="77777777" w:rsidR="009D4AFC" w:rsidRPr="009D4AFC" w:rsidRDefault="009D4AFC">
      <w:pPr>
        <w:widowControl w:val="0"/>
        <w:autoSpaceDE w:val="0"/>
        <w:autoSpaceDN w:val="0"/>
        <w:adjustRightInd w:val="0"/>
      </w:pPr>
      <w:r w:rsidRPr="009D4AFC">
        <w:t>[33]</w:t>
      </w:r>
      <w:r w:rsidRPr="009D4AFC">
        <w:tab/>
        <w:t xml:space="preserve">J. Lukas, J. Fridrich, y M. Goljan, «Digital “bullet scratches” for images», en </w:t>
      </w:r>
      <w:r w:rsidRPr="009D4AFC">
        <w:rPr>
          <w:i/>
          <w:iCs/>
        </w:rPr>
        <w:t>IEEE International Conference on Image Processing 2005</w:t>
      </w:r>
      <w:r w:rsidRPr="009D4AFC">
        <w:t>, 2005, vol. 3, p. III-65-8.</w:t>
      </w:r>
    </w:p>
    <w:p w14:paraId="119C0E5E" w14:textId="77777777" w:rsidR="009D4AFC" w:rsidRPr="009D4AFC" w:rsidRDefault="009D4AFC">
      <w:pPr>
        <w:widowControl w:val="0"/>
        <w:autoSpaceDE w:val="0"/>
        <w:autoSpaceDN w:val="0"/>
        <w:adjustRightInd w:val="0"/>
      </w:pPr>
      <w:r w:rsidRPr="009D4AFC">
        <w:t>[34]</w:t>
      </w:r>
      <w:r w:rsidRPr="009D4AFC">
        <w:tab/>
        <w:t xml:space="preserve">A. E. Dirik, H. T. Sencar, y N. Memon, «Digital Single Lens Reflex Camera Identification From Traces of Sensor Dust», </w:t>
      </w:r>
      <w:r w:rsidRPr="009D4AFC">
        <w:rPr>
          <w:i/>
          <w:iCs/>
        </w:rPr>
        <w:t>IEEE Trans. Inf. Forensics Secur.</w:t>
      </w:r>
      <w:r w:rsidRPr="009D4AFC">
        <w:t>, vol. 3, n.</w:t>
      </w:r>
      <w:r w:rsidRPr="009D4AFC">
        <w:rPr>
          <w:vertAlign w:val="superscript"/>
        </w:rPr>
        <w:t>o</w:t>
      </w:r>
      <w:r w:rsidRPr="009D4AFC">
        <w:t xml:space="preserve"> 3, pp. 539-552, sep. 2008.</w:t>
      </w:r>
    </w:p>
    <w:p w14:paraId="2ADFE7DE" w14:textId="77777777" w:rsidR="009D4AFC" w:rsidRPr="009D4AFC" w:rsidRDefault="009D4AFC">
      <w:pPr>
        <w:widowControl w:val="0"/>
        <w:autoSpaceDE w:val="0"/>
        <w:autoSpaceDN w:val="0"/>
        <w:adjustRightInd w:val="0"/>
      </w:pPr>
      <w:r w:rsidRPr="009D4AFC">
        <w:t>[35]</w:t>
      </w:r>
      <w:r w:rsidRPr="009D4AFC">
        <w:tab/>
        <w:t xml:space="preserve">K. S. Choi, E. Y. Lam, y K. K. Y. Wong, «Automatic source camera </w:t>
      </w:r>
      <w:r w:rsidRPr="009D4AFC">
        <w:lastRenderedPageBreak/>
        <w:t xml:space="preserve">identification using the intrinsic lens radial distortion», </w:t>
      </w:r>
      <w:r w:rsidRPr="009D4AFC">
        <w:rPr>
          <w:i/>
          <w:iCs/>
        </w:rPr>
        <w:t>Opt Express</w:t>
      </w:r>
      <w:r w:rsidRPr="009D4AFC">
        <w:t>, vol. 14, n.</w:t>
      </w:r>
      <w:r w:rsidRPr="009D4AFC">
        <w:rPr>
          <w:vertAlign w:val="superscript"/>
        </w:rPr>
        <w:t>o</w:t>
      </w:r>
      <w:r w:rsidRPr="009D4AFC">
        <w:t xml:space="preserve"> 24, pp. 11551–11565, nov. 2006.</w:t>
      </w:r>
    </w:p>
    <w:p w14:paraId="6ACF0092" w14:textId="77777777" w:rsidR="009D4AFC" w:rsidRPr="009D4AFC" w:rsidRDefault="009D4AFC">
      <w:pPr>
        <w:widowControl w:val="0"/>
        <w:autoSpaceDE w:val="0"/>
        <w:autoSpaceDN w:val="0"/>
        <w:adjustRightInd w:val="0"/>
      </w:pPr>
      <w:r w:rsidRPr="009D4AFC">
        <w:t>[36]</w:t>
      </w:r>
      <w:r w:rsidRPr="009D4AFC">
        <w:tab/>
        <w:t xml:space="preserve">M. Goljan y J. Fridrich, «Camera identification from cropped and scaled images», en </w:t>
      </w:r>
      <w:r w:rsidRPr="009D4AFC">
        <w:rPr>
          <w:i/>
          <w:iCs/>
        </w:rPr>
        <w:t>Proc. SPIE</w:t>
      </w:r>
      <w:r w:rsidRPr="009D4AFC">
        <w:t>, 2008, vol. 6819, p. 68190E-68190E-13.</w:t>
      </w:r>
    </w:p>
    <w:p w14:paraId="2255C179" w14:textId="77777777" w:rsidR="009D4AFC" w:rsidRPr="009D4AFC" w:rsidRDefault="009D4AFC">
      <w:pPr>
        <w:widowControl w:val="0"/>
        <w:autoSpaceDE w:val="0"/>
        <w:autoSpaceDN w:val="0"/>
        <w:adjustRightInd w:val="0"/>
      </w:pPr>
      <w:r w:rsidRPr="009D4AFC">
        <w:t>[37]</w:t>
      </w:r>
      <w:r w:rsidRPr="009D4AFC">
        <w:tab/>
        <w:t xml:space="preserve">M. Goljan, J. Fridrich, y M. Chen, «Sensor noise camera identification: countering counter-forensics», en </w:t>
      </w:r>
      <w:r w:rsidRPr="009D4AFC">
        <w:rPr>
          <w:i/>
          <w:iCs/>
        </w:rPr>
        <w:t>Proc. SPIE</w:t>
      </w:r>
      <w:r w:rsidRPr="009D4AFC">
        <w:t>, 2010, vol. 7541, p. 75410S-75410S-12.</w:t>
      </w:r>
    </w:p>
    <w:p w14:paraId="4EEC101B" w14:textId="77777777" w:rsidR="009D4AFC" w:rsidRPr="009D4AFC" w:rsidRDefault="009D4AFC">
      <w:pPr>
        <w:widowControl w:val="0"/>
        <w:autoSpaceDE w:val="0"/>
        <w:autoSpaceDN w:val="0"/>
        <w:adjustRightInd w:val="0"/>
      </w:pPr>
      <w:r w:rsidRPr="009D4AFC">
        <w:t>[38]</w:t>
      </w:r>
      <w:r w:rsidRPr="009D4AFC">
        <w:tab/>
        <w:t xml:space="preserve">M. Goljan, J. Fridrich, y M. Chen, «Defending Against Fingerprint-Copy Attack in Sensor-Based Camera Identification», </w:t>
      </w:r>
      <w:r w:rsidRPr="009D4AFC">
        <w:rPr>
          <w:i/>
          <w:iCs/>
        </w:rPr>
        <w:t>IEEE Trans. Inf. Forensics Secur.</w:t>
      </w:r>
      <w:r w:rsidRPr="009D4AFC">
        <w:t>, vol. 6, n.</w:t>
      </w:r>
      <w:r w:rsidRPr="009D4AFC">
        <w:rPr>
          <w:vertAlign w:val="superscript"/>
        </w:rPr>
        <w:t>o</w:t>
      </w:r>
      <w:r w:rsidRPr="009D4AFC">
        <w:t xml:space="preserve"> 1, pp. 227-236, mar. 2011.</w:t>
      </w:r>
    </w:p>
    <w:p w14:paraId="5132AAC8" w14:textId="77777777" w:rsidR="009D4AFC" w:rsidRPr="009D4AFC" w:rsidRDefault="009D4AFC">
      <w:pPr>
        <w:widowControl w:val="0"/>
        <w:autoSpaceDE w:val="0"/>
        <w:autoSpaceDN w:val="0"/>
        <w:adjustRightInd w:val="0"/>
      </w:pPr>
      <w:r w:rsidRPr="009D4AFC">
        <w:t>[39]</w:t>
      </w:r>
      <w:r w:rsidRPr="009D4AFC">
        <w:tab/>
        <w:t xml:space="preserve">Z. Liang, G. Yang, X. Ding, y L. Li, «An efficient forgery detection algorithm for object removal by exemplar-based image inpainting», </w:t>
      </w:r>
      <w:r w:rsidRPr="009D4AFC">
        <w:rPr>
          <w:i/>
          <w:iCs/>
        </w:rPr>
        <w:t>J. Vis. Commun. Image Represent.</w:t>
      </w:r>
      <w:r w:rsidRPr="009D4AFC">
        <w:t>, vol. 30, pp. 75-85, 2015.</w:t>
      </w:r>
    </w:p>
    <w:p w14:paraId="1FCEA5BB" w14:textId="77777777" w:rsidR="009D4AFC" w:rsidRPr="009D4AFC" w:rsidRDefault="009D4AFC">
      <w:pPr>
        <w:widowControl w:val="0"/>
        <w:autoSpaceDE w:val="0"/>
        <w:autoSpaceDN w:val="0"/>
        <w:adjustRightInd w:val="0"/>
      </w:pPr>
      <w:r w:rsidRPr="009D4AFC">
        <w:t>[40]</w:t>
      </w:r>
      <w:r w:rsidRPr="009D4AFC">
        <w:tab/>
        <w:t xml:space="preserve">E. Kee y H. Farid, «A perceptual metric for photo retouching», </w:t>
      </w:r>
      <w:r w:rsidRPr="009D4AFC">
        <w:rPr>
          <w:i/>
          <w:iCs/>
        </w:rPr>
        <w:t>Proc. Natl. Acad. Sci.</w:t>
      </w:r>
      <w:r w:rsidRPr="009D4AFC">
        <w:t>, vol. 108, n.</w:t>
      </w:r>
      <w:r w:rsidRPr="009D4AFC">
        <w:rPr>
          <w:vertAlign w:val="superscript"/>
        </w:rPr>
        <w:t>o</w:t>
      </w:r>
      <w:r w:rsidRPr="009D4AFC">
        <w:t xml:space="preserve"> 50, pp. 19907-19912, 2011.</w:t>
      </w:r>
    </w:p>
    <w:p w14:paraId="55B8C010" w14:textId="77777777" w:rsidR="009D4AFC" w:rsidRPr="009D4AFC" w:rsidRDefault="009D4AFC">
      <w:pPr>
        <w:widowControl w:val="0"/>
        <w:autoSpaceDE w:val="0"/>
        <w:autoSpaceDN w:val="0"/>
        <w:adjustRightInd w:val="0"/>
      </w:pPr>
      <w:r w:rsidRPr="009D4AFC">
        <w:t>[41]</w:t>
      </w:r>
      <w:r w:rsidRPr="009D4AFC">
        <w:tab/>
        <w:t xml:space="preserve">W. Lu, W. Sun, F.-L. Chung, y H. Lu, «Revealing digital fakery using multiresolution decomposition and higher order statistics», </w:t>
      </w:r>
      <w:r w:rsidRPr="009D4AFC">
        <w:rPr>
          <w:i/>
          <w:iCs/>
        </w:rPr>
        <w:t>Eng. Appl. Artif. Intell.</w:t>
      </w:r>
      <w:r w:rsidRPr="009D4AFC">
        <w:t>, vol. 24, n.</w:t>
      </w:r>
      <w:r w:rsidRPr="009D4AFC">
        <w:rPr>
          <w:vertAlign w:val="superscript"/>
        </w:rPr>
        <w:t>o</w:t>
      </w:r>
      <w:r w:rsidRPr="009D4AFC">
        <w:t xml:space="preserve"> 4, pp. 666-672, 2011.</w:t>
      </w:r>
    </w:p>
    <w:p w14:paraId="2BAD0A71" w14:textId="77777777" w:rsidR="009D4AFC" w:rsidRPr="009D4AFC" w:rsidRDefault="009D4AFC">
      <w:pPr>
        <w:widowControl w:val="0"/>
        <w:autoSpaceDE w:val="0"/>
        <w:autoSpaceDN w:val="0"/>
        <w:adjustRightInd w:val="0"/>
      </w:pPr>
      <w:r w:rsidRPr="009D4AFC">
        <w:t>[42]</w:t>
      </w:r>
      <w:r w:rsidRPr="009D4AFC">
        <w:tab/>
        <w:t xml:space="preserve">A. A. Alahmadi and M. Hussain and H. Aboalsamh and G. Muhammad and G. Bebis, «Splicing image forgery detection based on DCT and Local Binary Pattern», en </w:t>
      </w:r>
      <w:r w:rsidRPr="009D4AFC">
        <w:rPr>
          <w:i/>
          <w:iCs/>
        </w:rPr>
        <w:t>2013 IEEE Global Conference on Signal and Information Processing</w:t>
      </w:r>
      <w:r w:rsidRPr="009D4AFC">
        <w:t>, 2013, pp. 253-256.</w:t>
      </w:r>
    </w:p>
    <w:p w14:paraId="287668B8" w14:textId="77777777" w:rsidR="009D4AFC" w:rsidRPr="009D4AFC" w:rsidRDefault="009D4AFC">
      <w:pPr>
        <w:widowControl w:val="0"/>
        <w:autoSpaceDE w:val="0"/>
        <w:autoSpaceDN w:val="0"/>
        <w:adjustRightInd w:val="0"/>
      </w:pPr>
      <w:r w:rsidRPr="009D4AFC">
        <w:t>[43]</w:t>
      </w:r>
      <w:r w:rsidRPr="009D4AFC">
        <w:tab/>
        <w:t xml:space="preserve">W. Wang, J. Dong, y T. Tan, «Effective image splicing detection based on image chroma», en </w:t>
      </w:r>
      <w:r w:rsidRPr="009D4AFC">
        <w:rPr>
          <w:i/>
          <w:iCs/>
        </w:rPr>
        <w:t>2009 16th IEEE International Conference on Image Processing (ICIP)</w:t>
      </w:r>
      <w:r w:rsidRPr="009D4AFC">
        <w:t>, 2009, pp. 1257-1260.</w:t>
      </w:r>
    </w:p>
    <w:p w14:paraId="619C2240" w14:textId="77777777" w:rsidR="009D4AFC" w:rsidRPr="009D4AFC" w:rsidRDefault="009D4AFC">
      <w:pPr>
        <w:widowControl w:val="0"/>
        <w:autoSpaceDE w:val="0"/>
        <w:autoSpaceDN w:val="0"/>
        <w:adjustRightInd w:val="0"/>
      </w:pPr>
      <w:r w:rsidRPr="009D4AFC">
        <w:t>[44]</w:t>
      </w:r>
      <w:r w:rsidRPr="009D4AFC">
        <w:tab/>
        <w:t xml:space="preserve">G. Muhammad, M. H. Al-Hammadi, M. Hussain, y G. Bebis, «Image forgery detection using steerable pyramid transform and local binary pattern», </w:t>
      </w:r>
      <w:r w:rsidRPr="009D4AFC">
        <w:rPr>
          <w:i/>
          <w:iCs/>
        </w:rPr>
        <w:t>Mach. Vis. Appl.</w:t>
      </w:r>
      <w:r w:rsidRPr="009D4AFC">
        <w:t>, vol. 25, n.</w:t>
      </w:r>
      <w:r w:rsidRPr="009D4AFC">
        <w:rPr>
          <w:vertAlign w:val="superscript"/>
        </w:rPr>
        <w:t>o</w:t>
      </w:r>
      <w:r w:rsidRPr="009D4AFC">
        <w:t xml:space="preserve"> 4, pp. 985–995, 2014.</w:t>
      </w:r>
    </w:p>
    <w:p w14:paraId="3DDACF10" w14:textId="77777777" w:rsidR="009D4AFC" w:rsidRPr="009D4AFC" w:rsidRDefault="009D4AFC">
      <w:pPr>
        <w:widowControl w:val="0"/>
        <w:autoSpaceDE w:val="0"/>
        <w:autoSpaceDN w:val="0"/>
        <w:adjustRightInd w:val="0"/>
      </w:pPr>
      <w:r w:rsidRPr="009D4AFC">
        <w:t>[45]</w:t>
      </w:r>
      <w:r w:rsidRPr="009D4AFC">
        <w:tab/>
        <w:t xml:space="preserve">P. Sutthiwan, Y. Q. Shi, J. Dong, T. Tan, y T. T. Ng, «New developments in color image tampering detection», en </w:t>
      </w:r>
      <w:r w:rsidRPr="009D4AFC">
        <w:rPr>
          <w:i/>
          <w:iCs/>
        </w:rPr>
        <w:t>Proceedings of 2010 IEEE International Symposium on Circuits and Systems</w:t>
      </w:r>
      <w:r w:rsidRPr="009D4AFC">
        <w:t>, 2010, pp. 3064-3067.</w:t>
      </w:r>
    </w:p>
    <w:p w14:paraId="0E465C2D" w14:textId="77777777" w:rsidR="009D4AFC" w:rsidRPr="009D4AFC" w:rsidRDefault="009D4AFC">
      <w:pPr>
        <w:widowControl w:val="0"/>
        <w:autoSpaceDE w:val="0"/>
        <w:autoSpaceDN w:val="0"/>
        <w:adjustRightInd w:val="0"/>
      </w:pPr>
      <w:r w:rsidRPr="009D4AFC">
        <w:t>[46]</w:t>
      </w:r>
      <w:r w:rsidRPr="009D4AFC">
        <w:tab/>
        <w:t xml:space="preserve">P. Sutthiwan, Y. Q. Shi, W. Su, y T. T. Ng, «Rake transform and edge statistics for image forgery detection», en </w:t>
      </w:r>
      <w:r w:rsidRPr="009D4AFC">
        <w:rPr>
          <w:i/>
          <w:iCs/>
        </w:rPr>
        <w:t>2010 IEEE International Conference on Multimedia and Expo</w:t>
      </w:r>
      <w:r w:rsidRPr="009D4AFC">
        <w:t>, 2010, pp. 1463-1468.</w:t>
      </w:r>
    </w:p>
    <w:p w14:paraId="3C4AE923" w14:textId="77777777" w:rsidR="009D4AFC" w:rsidRPr="009D4AFC" w:rsidRDefault="009D4AFC">
      <w:pPr>
        <w:widowControl w:val="0"/>
        <w:autoSpaceDE w:val="0"/>
        <w:autoSpaceDN w:val="0"/>
        <w:adjustRightInd w:val="0"/>
      </w:pPr>
      <w:r w:rsidRPr="009D4AFC">
        <w:t>[47]</w:t>
      </w:r>
      <w:r w:rsidRPr="009D4AFC">
        <w:tab/>
        <w:t xml:space="preserve">H. Farid, «Exposing digital forgeries from JPEG ghosts», </w:t>
      </w:r>
      <w:r w:rsidRPr="009D4AFC">
        <w:rPr>
          <w:i/>
          <w:iCs/>
        </w:rPr>
        <w:t>IEEE Trans. Inf. Forensics Secur.</w:t>
      </w:r>
      <w:r w:rsidRPr="009D4AFC">
        <w:t>, vol. 4, n.</w:t>
      </w:r>
      <w:r w:rsidRPr="009D4AFC">
        <w:rPr>
          <w:vertAlign w:val="superscript"/>
        </w:rPr>
        <w:t>o</w:t>
      </w:r>
      <w:r w:rsidRPr="009D4AFC">
        <w:t xml:space="preserve"> 1, pp. 154–160, 2009.</w:t>
      </w:r>
    </w:p>
    <w:p w14:paraId="20DEC5CC" w14:textId="77777777" w:rsidR="009D4AFC" w:rsidRPr="009D4AFC" w:rsidRDefault="009D4AFC">
      <w:pPr>
        <w:widowControl w:val="0"/>
        <w:autoSpaceDE w:val="0"/>
        <w:autoSpaceDN w:val="0"/>
        <w:adjustRightInd w:val="0"/>
      </w:pPr>
      <w:r w:rsidRPr="009D4AFC">
        <w:t>[48]</w:t>
      </w:r>
      <w:r w:rsidRPr="009D4AFC">
        <w:tab/>
        <w:t xml:space="preserve">W.-C. Hu, J.-S. Dai, y J.-S. Jian, «Effective composite image detection method based on feature inconsistency of image components», </w:t>
      </w:r>
      <w:r w:rsidRPr="009D4AFC">
        <w:rPr>
          <w:i/>
          <w:iCs/>
        </w:rPr>
        <w:t>Digit. Signal Process.</w:t>
      </w:r>
      <w:r w:rsidRPr="009D4AFC">
        <w:t>, vol. 39, pp. 50–62, 2015.</w:t>
      </w:r>
    </w:p>
    <w:p w14:paraId="1D56F409" w14:textId="77777777" w:rsidR="009D4AFC" w:rsidRPr="009D4AFC" w:rsidRDefault="009D4AFC">
      <w:pPr>
        <w:widowControl w:val="0"/>
        <w:autoSpaceDE w:val="0"/>
        <w:autoSpaceDN w:val="0"/>
        <w:adjustRightInd w:val="0"/>
      </w:pPr>
      <w:r w:rsidRPr="009D4AFC">
        <w:t>[49]</w:t>
      </w:r>
      <w:r w:rsidRPr="009D4AFC">
        <w:tab/>
        <w:t xml:space="preserve">J. Zuo, S. Pan, B. Liu, y X. Liao, «Tampering detection for composite images based on re-sampling and JPEG compression», en </w:t>
      </w:r>
      <w:r w:rsidRPr="009D4AFC">
        <w:rPr>
          <w:i/>
          <w:iCs/>
        </w:rPr>
        <w:t>Pattern Recognition (ACPR), 2011 First Asian Conference on</w:t>
      </w:r>
      <w:r w:rsidRPr="009D4AFC">
        <w:t>, 2011, pp. 169–173.</w:t>
      </w:r>
    </w:p>
    <w:p w14:paraId="2BDCB757" w14:textId="77777777" w:rsidR="009D4AFC" w:rsidRPr="009D4AFC" w:rsidRDefault="009D4AFC">
      <w:pPr>
        <w:widowControl w:val="0"/>
        <w:autoSpaceDE w:val="0"/>
        <w:autoSpaceDN w:val="0"/>
        <w:adjustRightInd w:val="0"/>
      </w:pPr>
      <w:r w:rsidRPr="009D4AFC">
        <w:t>[50]</w:t>
      </w:r>
      <w:r w:rsidRPr="009D4AFC">
        <w:tab/>
        <w:t xml:space="preserve">T. Bianchi y A. Piva, «Image forgery localization via block-grained analysis of JPEG artifacts», </w:t>
      </w:r>
      <w:r w:rsidRPr="009D4AFC">
        <w:rPr>
          <w:i/>
          <w:iCs/>
        </w:rPr>
        <w:t>IEEE Trans. Inf. Forensics Secur.</w:t>
      </w:r>
      <w:r w:rsidRPr="009D4AFC">
        <w:t>, vol. 7, n.</w:t>
      </w:r>
      <w:r w:rsidRPr="009D4AFC">
        <w:rPr>
          <w:vertAlign w:val="superscript"/>
        </w:rPr>
        <w:t>o</w:t>
      </w:r>
      <w:r w:rsidRPr="009D4AFC">
        <w:t xml:space="preserve"> 3, pp. 1003–1017, 2012.</w:t>
      </w:r>
    </w:p>
    <w:p w14:paraId="4D7255AD" w14:textId="77777777" w:rsidR="009D4AFC" w:rsidRPr="009D4AFC" w:rsidRDefault="009D4AFC">
      <w:pPr>
        <w:widowControl w:val="0"/>
        <w:autoSpaceDE w:val="0"/>
        <w:autoSpaceDN w:val="0"/>
        <w:adjustRightInd w:val="0"/>
      </w:pPr>
      <w:r w:rsidRPr="009D4AFC">
        <w:t>[51]</w:t>
      </w:r>
      <w:r w:rsidRPr="009D4AFC">
        <w:tab/>
        <w:t xml:space="preserve">Z. Lin, J. He, X. Tang, y C.-K. Tang, «Fast, automatic and fine-grained tampered JPEG image detection via DCT coefficient analysis», </w:t>
      </w:r>
      <w:r w:rsidRPr="009D4AFC">
        <w:rPr>
          <w:i/>
          <w:iCs/>
        </w:rPr>
        <w:t>Pattern Recognit.</w:t>
      </w:r>
      <w:r w:rsidRPr="009D4AFC">
        <w:t>, vol. 42, n.</w:t>
      </w:r>
      <w:r w:rsidRPr="009D4AFC">
        <w:rPr>
          <w:vertAlign w:val="superscript"/>
        </w:rPr>
        <w:t>o</w:t>
      </w:r>
      <w:r w:rsidRPr="009D4AFC">
        <w:t xml:space="preserve"> 11, pp. 2492–2501, 2009.</w:t>
      </w:r>
    </w:p>
    <w:p w14:paraId="364DBC38" w14:textId="77777777" w:rsidR="009D4AFC" w:rsidRPr="009D4AFC" w:rsidRDefault="009D4AFC">
      <w:pPr>
        <w:widowControl w:val="0"/>
        <w:autoSpaceDE w:val="0"/>
        <w:autoSpaceDN w:val="0"/>
        <w:adjustRightInd w:val="0"/>
      </w:pPr>
      <w:r w:rsidRPr="009D4AFC">
        <w:t>[52]</w:t>
      </w:r>
      <w:r w:rsidRPr="009D4AFC">
        <w:tab/>
        <w:t xml:space="preserve">F. Hakimi, M. Hariri, y F. GharehBaghi, «Image splicing forgery detection using local binary pattern and discrete wavelet transform», en </w:t>
      </w:r>
      <w:r w:rsidRPr="009D4AFC">
        <w:rPr>
          <w:i/>
          <w:iCs/>
        </w:rPr>
        <w:t xml:space="preserve">2015 2nd International </w:t>
      </w:r>
      <w:r w:rsidRPr="009D4AFC">
        <w:rPr>
          <w:i/>
          <w:iCs/>
        </w:rPr>
        <w:lastRenderedPageBreak/>
        <w:t>Conference on Knowledge-Based Engineering and Innovation (KBEI)</w:t>
      </w:r>
      <w:r w:rsidRPr="009D4AFC">
        <w:t>, 2015, pp. 1074-1077.</w:t>
      </w:r>
    </w:p>
    <w:p w14:paraId="5F3A792C" w14:textId="77777777" w:rsidR="009D4AFC" w:rsidRPr="009D4AFC" w:rsidRDefault="009D4AFC">
      <w:pPr>
        <w:widowControl w:val="0"/>
        <w:autoSpaceDE w:val="0"/>
        <w:autoSpaceDN w:val="0"/>
        <w:adjustRightInd w:val="0"/>
      </w:pPr>
      <w:r w:rsidRPr="009D4AFC">
        <w:t>[53]</w:t>
      </w:r>
      <w:r w:rsidRPr="009D4AFC">
        <w:tab/>
        <w:t xml:space="preserve">T. Ojala, M. Pietikainen, y T. Maenpaa, «Multiresolution gray-scale and rotation invariant texture classification with local binary patterns», </w:t>
      </w:r>
      <w:r w:rsidRPr="009D4AFC">
        <w:rPr>
          <w:i/>
          <w:iCs/>
        </w:rPr>
        <w:t>IEEE Trans. Pattern Anal. Mach. Intell.</w:t>
      </w:r>
      <w:r w:rsidRPr="009D4AFC">
        <w:t>, vol. 24, n.</w:t>
      </w:r>
      <w:r w:rsidRPr="009D4AFC">
        <w:rPr>
          <w:vertAlign w:val="superscript"/>
        </w:rPr>
        <w:t>o</w:t>
      </w:r>
      <w:r w:rsidRPr="009D4AFC">
        <w:t xml:space="preserve"> 7, pp. 971–987, 2002.</w:t>
      </w:r>
    </w:p>
    <w:p w14:paraId="61477C1A" w14:textId="77777777" w:rsidR="009D4AFC" w:rsidRPr="009D4AFC" w:rsidRDefault="009D4AFC">
      <w:pPr>
        <w:widowControl w:val="0"/>
        <w:autoSpaceDE w:val="0"/>
        <w:autoSpaceDN w:val="0"/>
        <w:adjustRightInd w:val="0"/>
      </w:pPr>
      <w:r w:rsidRPr="009D4AFC">
        <w:t>[54]</w:t>
      </w:r>
      <w:r w:rsidRPr="009D4AFC">
        <w:tab/>
        <w:t xml:space="preserve">B. Yang y S. Chen, «A comparative study on local binary pattern (LBP) based face recognition: LBP histogram versus LBP image», </w:t>
      </w:r>
      <w:r w:rsidRPr="009D4AFC">
        <w:rPr>
          <w:i/>
          <w:iCs/>
        </w:rPr>
        <w:t>Neurocomputing</w:t>
      </w:r>
      <w:r w:rsidRPr="009D4AFC">
        <w:t>, vol. 120, pp. 365–379, 2013.</w:t>
      </w:r>
    </w:p>
    <w:p w14:paraId="0E70D999" w14:textId="77777777" w:rsidR="009D4AFC" w:rsidRPr="009D4AFC" w:rsidRDefault="009D4AFC">
      <w:pPr>
        <w:widowControl w:val="0"/>
        <w:autoSpaceDE w:val="0"/>
        <w:autoSpaceDN w:val="0"/>
        <w:adjustRightInd w:val="0"/>
      </w:pPr>
      <w:r w:rsidRPr="009D4AFC">
        <w:t>[55]</w:t>
      </w:r>
      <w:r w:rsidRPr="009D4AFC">
        <w:tab/>
        <w:t xml:space="preserve">J. Gu y C. Liu, «Feature local binary patterns with application to eye detection», </w:t>
      </w:r>
      <w:r w:rsidRPr="009D4AFC">
        <w:rPr>
          <w:i/>
          <w:iCs/>
        </w:rPr>
        <w:t>Neurocomputing</w:t>
      </w:r>
      <w:r w:rsidRPr="009D4AFC">
        <w:t>, vol. 113, pp. 138–152, 2013.</w:t>
      </w:r>
    </w:p>
    <w:p w14:paraId="1A58887E" w14:textId="77777777" w:rsidR="009D4AFC" w:rsidRPr="009D4AFC" w:rsidRDefault="009D4AFC">
      <w:pPr>
        <w:widowControl w:val="0"/>
        <w:autoSpaceDE w:val="0"/>
        <w:autoSpaceDN w:val="0"/>
        <w:adjustRightInd w:val="0"/>
      </w:pPr>
      <w:r w:rsidRPr="009D4AFC">
        <w:t>[56]</w:t>
      </w:r>
      <w:r w:rsidRPr="009D4AFC">
        <w:tab/>
        <w:t xml:space="preserve">F. Dornaika, A. Bosaghzadeh, H. Salmane, y Y. Ruichek, «Graph-based semi-supervised learning with local binary patterns for holistic object categorization», </w:t>
      </w:r>
      <w:r w:rsidRPr="009D4AFC">
        <w:rPr>
          <w:i/>
          <w:iCs/>
        </w:rPr>
        <w:t>Expert Syst. Appl.</w:t>
      </w:r>
      <w:r w:rsidRPr="009D4AFC">
        <w:t>, vol. 41, n.</w:t>
      </w:r>
      <w:r w:rsidRPr="009D4AFC">
        <w:rPr>
          <w:vertAlign w:val="superscript"/>
        </w:rPr>
        <w:t>o</w:t>
      </w:r>
      <w:r w:rsidRPr="009D4AFC">
        <w:t xml:space="preserve"> 17, pp. 7744–7753, 2014.</w:t>
      </w:r>
    </w:p>
    <w:p w14:paraId="457D0703" w14:textId="1BFF0BFE" w:rsidR="006B6DA8" w:rsidRPr="00BC02F5" w:rsidRDefault="006B6DA8" w:rsidP="006B6DA8">
      <w:pPr>
        <w:pStyle w:val="Estilo12ptPrimeralnea05cm"/>
        <w:rPr>
          <w:iCs/>
          <w:szCs w:val="24"/>
          <w:lang w:val="en-US"/>
        </w:rPr>
      </w:pPr>
      <w:r>
        <w:rPr>
          <w:iCs/>
          <w:szCs w:val="24"/>
        </w:rPr>
        <w:fldChar w:fldCharType="end"/>
      </w:r>
    </w:p>
    <w:p w14:paraId="3AA78A91" w14:textId="3C616B51" w:rsidR="00156A1D" w:rsidRPr="00BC02F5" w:rsidRDefault="00156A1D" w:rsidP="006B6DA8">
      <w:pPr>
        <w:rPr>
          <w:iCs/>
          <w:lang w:val="en-US"/>
        </w:rPr>
      </w:pPr>
    </w:p>
    <w:sectPr w:rsidR="00156A1D" w:rsidRPr="00BC02F5" w:rsidSect="00996B5C">
      <w:headerReference w:type="even" r:id="rId63"/>
      <w:headerReference w:type="default" r:id="rId64"/>
      <w:footerReference w:type="default" r:id="rId65"/>
      <w:headerReference w:type="first" r:id="rId66"/>
      <w:footerReference w:type="first" r:id="rId67"/>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GASS" w:date="2017-05-31T09:54:00Z" w:initials="G">
    <w:p w14:paraId="213619F5" w14:textId="16ED5EE3" w:rsidR="00791CF6" w:rsidRDefault="00791CF6">
      <w:pPr>
        <w:pStyle w:val="Textocomentario"/>
      </w:pPr>
      <w:r>
        <w:rPr>
          <w:rStyle w:val="Refdecomentario"/>
        </w:rPr>
        <w:annotationRef/>
      </w:r>
      <w:r>
        <w:t xml:space="preserve">Ordenar al final </w:t>
      </w:r>
    </w:p>
  </w:comment>
  <w:comment w:id="25" w:author="GASS" w:date="2017-06-04T10:03:00Z" w:initials="G">
    <w:p w14:paraId="132F63D8" w14:textId="4132C6A6" w:rsidR="00791CF6" w:rsidRDefault="00791CF6">
      <w:pPr>
        <w:pStyle w:val="Textocomentario"/>
      </w:pPr>
      <w:r>
        <w:rPr>
          <w:rStyle w:val="Refdecomentario"/>
        </w:rPr>
        <w:annotationRef/>
      </w:r>
      <w:r>
        <w:t>Todas las figuras deben llevar este estilo</w:t>
      </w:r>
    </w:p>
  </w:comment>
  <w:comment w:id="31" w:author="GASS" w:date="2017-06-01T11:05:00Z" w:initials="G">
    <w:p w14:paraId="02F4DFCC" w14:textId="2453739F" w:rsidR="00791CF6" w:rsidRDefault="00791CF6">
      <w:pPr>
        <w:pStyle w:val="Textocomentario"/>
      </w:pPr>
      <w:r>
        <w:rPr>
          <w:rStyle w:val="Refdecomentario"/>
        </w:rPr>
        <w:annotationRef/>
      </w:r>
      <w:r>
        <w:t>Todos los títulos con la primera letra en mayúsculas</w:t>
      </w:r>
    </w:p>
  </w:comment>
  <w:comment w:id="32" w:author="GASS" w:date="2017-06-01T11:06:00Z" w:initials="G">
    <w:p w14:paraId="3954EB9E" w14:textId="3232AA3B" w:rsidR="00791CF6" w:rsidRDefault="00791CF6">
      <w:pPr>
        <w:pStyle w:val="Textocomentario"/>
      </w:pPr>
      <w:r>
        <w:rPr>
          <w:rStyle w:val="Refdecomentario"/>
        </w:rPr>
        <w:annotationRef/>
      </w:r>
      <w:r>
        <w:t>Refrenciar la figura</w:t>
      </w:r>
    </w:p>
  </w:comment>
  <w:comment w:id="85" w:author="GASS" w:date="2017-06-04T10:46:00Z" w:initials="G">
    <w:p w14:paraId="7A2D3E86" w14:textId="77777777" w:rsidR="00791CF6" w:rsidRDefault="00791CF6" w:rsidP="004B37FC">
      <w:pPr>
        <w:pStyle w:val="Textocomentario"/>
      </w:pPr>
      <w:r>
        <w:rPr>
          <w:rStyle w:val="Refdecomentario"/>
        </w:rPr>
        <w:annotationRef/>
      </w:r>
      <w:r>
        <w:t>Editar y colocar la fuente en book Antioquia como el doc</w:t>
      </w:r>
    </w:p>
  </w:comment>
  <w:comment w:id="87" w:author="GASS" w:date="2017-06-04T11:29:00Z" w:initials="G">
    <w:p w14:paraId="3C84BA08" w14:textId="0F12A197" w:rsidR="00791CF6" w:rsidRDefault="00791CF6">
      <w:pPr>
        <w:pStyle w:val="Textocomentario"/>
      </w:pPr>
      <w:r>
        <w:rPr>
          <w:rStyle w:val="Refdecomentario"/>
        </w:rPr>
        <w:annotationRef/>
      </w:r>
      <w:r>
        <w:t>Esta gráfica la hiciste? Coloca las series en la parte derecha</w:t>
      </w:r>
    </w:p>
  </w:comment>
  <w:comment w:id="119" w:author="GASS" w:date="2017-06-04T13:23:00Z" w:initials="G">
    <w:p w14:paraId="2AFBFFC9" w14:textId="64D6ABAA" w:rsidR="00791CF6" w:rsidRDefault="00791CF6">
      <w:pPr>
        <w:pStyle w:val="Textocomentario"/>
      </w:pPr>
      <w:r>
        <w:rPr>
          <w:rStyle w:val="Refdecomentario"/>
        </w:rPr>
        <w:annotationRef/>
      </w:r>
      <w:r>
        <w:t>este es un ejempl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3619F5" w15:done="0"/>
  <w15:commentEx w15:paraId="132F63D8" w15:done="0"/>
  <w15:commentEx w15:paraId="02F4DFCC" w15:done="0"/>
  <w15:commentEx w15:paraId="3954EB9E" w15:done="0"/>
  <w15:commentEx w15:paraId="7A2D3E86" w15:done="0"/>
  <w15:commentEx w15:paraId="3C84BA08" w15:done="0"/>
  <w15:commentEx w15:paraId="2AFBFFC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9898B2" w14:textId="77777777" w:rsidR="000B5D97" w:rsidRDefault="000B5D97">
      <w:r>
        <w:separator/>
      </w:r>
    </w:p>
    <w:p w14:paraId="5426B31D" w14:textId="77777777" w:rsidR="000B5D97" w:rsidRDefault="000B5D97"/>
  </w:endnote>
  <w:endnote w:type="continuationSeparator" w:id="0">
    <w:p w14:paraId="30557DC8" w14:textId="77777777" w:rsidR="000B5D97" w:rsidRDefault="000B5D97">
      <w:r>
        <w:continuationSeparator/>
      </w:r>
    </w:p>
    <w:p w14:paraId="5AC71D5F" w14:textId="77777777" w:rsidR="000B5D97" w:rsidRDefault="000B5D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791CF6" w:rsidRDefault="00791CF6"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791CF6" w:rsidRDefault="00791CF6"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98B5D4B" w:rsidR="00791CF6" w:rsidRDefault="00791CF6"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D70635">
      <w:rPr>
        <w:rStyle w:val="Nmerodepgina"/>
        <w:noProof/>
      </w:rPr>
      <w:t>xix</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892768869"/>
      <w:docPartObj>
        <w:docPartGallery w:val="Page Numbers (Bottom of Page)"/>
        <w:docPartUnique/>
      </w:docPartObj>
    </w:sdtPr>
    <w:sdtContent>
      <w:p w14:paraId="08C89C22" w14:textId="2A7A6B9D" w:rsidR="00791CF6" w:rsidRPr="00996B5C" w:rsidRDefault="00791CF6"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D70635">
          <w:rPr>
            <w:noProof/>
          </w:rPr>
          <w:t>8</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791CF6" w:rsidRDefault="00791CF6">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771826892"/>
      <w:docPartObj>
        <w:docPartGallery w:val="Page Numbers (Bottom of Page)"/>
        <w:docPartUnique/>
      </w:docPartObj>
    </w:sdtPr>
    <w:sdtContent>
      <w:p w14:paraId="69EE2734" w14:textId="7F846CA9" w:rsidR="00791CF6" w:rsidRPr="00996B5C" w:rsidRDefault="00791CF6"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D70635">
          <w:rPr>
            <w:noProof/>
          </w:rPr>
          <w:t>20</w:t>
        </w:r>
        <w:r w:rsidRPr="00996B5C">
          <w:rPr>
            <w:noProof/>
          </w:rPr>
          <w:fldChar w:fldCharType="end"/>
        </w:r>
      </w:p>
    </w:sdtContent>
  </w:sdt>
  <w:p w14:paraId="7062E5E8" w14:textId="77777777" w:rsidR="00791CF6" w:rsidRDefault="00791CF6"/>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F9FC60" w14:textId="77777777" w:rsidR="00791CF6" w:rsidRDefault="00791CF6">
    <w:pPr>
      <w:pStyle w:val="Piedepgina"/>
    </w:pPr>
  </w:p>
</w:ftr>
</file>

<file path=word/footer1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32D8E546" w:rsidR="00791CF6" w:rsidRPr="00996B5C" w:rsidRDefault="00791CF6"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005C22">
          <w:rPr>
            <w:noProof/>
          </w:rPr>
          <w:t>46</w:t>
        </w:r>
        <w:r w:rsidRPr="00996B5C">
          <w:rPr>
            <w:noProof/>
          </w:rPr>
          <w:fldChar w:fldCharType="end"/>
        </w:r>
      </w:p>
    </w:sdtContent>
  </w:sdt>
  <w:p w14:paraId="6212064A" w14:textId="77777777" w:rsidR="00791CF6" w:rsidRDefault="00791CF6"/>
</w:ftr>
</file>

<file path=word/footer1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791CF6" w:rsidRDefault="00791CF6">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791CF6" w:rsidRDefault="00791CF6"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0C6AEFEE" w:rsidR="00791CF6" w:rsidRDefault="00791CF6"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D70635">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791CF6" w:rsidRDefault="00791CF6"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2BA8E7FE" w:rsidR="00791CF6" w:rsidRDefault="00791CF6"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D70635">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791CF6" w:rsidRDefault="00791CF6"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33E2FF36" w:rsidR="00791CF6" w:rsidRDefault="00791CF6"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D70635">
      <w:rPr>
        <w:rStyle w:val="Nmerodepgina"/>
        <w:noProof/>
      </w:rPr>
      <w:t>xiv</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791CF6" w:rsidRDefault="00791CF6"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22078F56" w:rsidR="00791CF6" w:rsidRDefault="00791CF6"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D70635">
      <w:rPr>
        <w:rStyle w:val="Nmerodepgina"/>
        <w:noProof/>
      </w:rPr>
      <w:t>x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B79E3E" w14:textId="77777777" w:rsidR="000B5D97" w:rsidRDefault="000B5D97">
      <w:r>
        <w:separator/>
      </w:r>
    </w:p>
    <w:p w14:paraId="313E95E7" w14:textId="77777777" w:rsidR="000B5D97" w:rsidRDefault="000B5D97"/>
  </w:footnote>
  <w:footnote w:type="continuationSeparator" w:id="0">
    <w:p w14:paraId="0ED48C0F" w14:textId="77777777" w:rsidR="000B5D97" w:rsidRDefault="000B5D97">
      <w:r>
        <w:continuationSeparator/>
      </w:r>
    </w:p>
    <w:p w14:paraId="0B0DD6A5" w14:textId="77777777" w:rsidR="000B5D97" w:rsidRDefault="000B5D97"/>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791CF6" w:rsidRDefault="00791CF6">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791CF6" w:rsidRDefault="00791CF6">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791CF6" w:rsidRDefault="00791CF6">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B1F28" w14:textId="77777777" w:rsidR="00791CF6" w:rsidRDefault="00791CF6">
    <w:pPr>
      <w:pStyle w:val="Encabezado"/>
    </w:pPr>
  </w:p>
  <w:p w14:paraId="11A71BF9" w14:textId="77777777" w:rsidR="00791CF6" w:rsidRDefault="00791CF6"/>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27E14" w14:textId="118031E4" w:rsidR="00791CF6" w:rsidRDefault="00791CF6"/>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B6257C" w14:textId="77777777" w:rsidR="00791CF6" w:rsidRDefault="00791CF6">
    <w:pPr>
      <w:pStyle w:val="Encabezado"/>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791CF6" w:rsidRDefault="00791CF6">
    <w:pPr>
      <w:pStyle w:val="Encabezado"/>
    </w:pPr>
  </w:p>
  <w:p w14:paraId="314FCD16" w14:textId="77777777" w:rsidR="00791CF6" w:rsidRDefault="00791CF6"/>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791CF6" w:rsidRDefault="00791CF6">
    <w:pPr>
      <w:pStyle w:val="Encabezado"/>
    </w:pPr>
  </w:p>
  <w:p w14:paraId="563B4F03" w14:textId="77777777" w:rsidR="00791CF6" w:rsidRDefault="00791CF6"/>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791CF6" w:rsidRDefault="00791CF6">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544"/>
        </w:tabs>
        <w:ind w:left="3544" w:hanging="360"/>
      </w:pPr>
      <w:rPr>
        <w:rFonts w:ascii="Symbol" w:hAnsi="Symbol" w:hint="default"/>
      </w:rPr>
    </w:lvl>
  </w:abstractNum>
  <w:abstractNum w:abstractNumId="1">
    <w:nsid w:val="015252F2"/>
    <w:multiLevelType w:val="hybridMultilevel"/>
    <w:tmpl w:val="B4CC8EFE"/>
    <w:lvl w:ilvl="0" w:tplc="526C51B2">
      <w:start w:val="1"/>
      <w:numFmt w:val="lowerLetter"/>
      <w:lvlText w:val="(%1)"/>
      <w:lvlJc w:val="left"/>
      <w:pPr>
        <w:ind w:left="2960" w:hanging="360"/>
      </w:pPr>
      <w:rPr>
        <w:rFonts w:hint="default"/>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FFF5692"/>
    <w:multiLevelType w:val="hybridMultilevel"/>
    <w:tmpl w:val="AF1C42EC"/>
    <w:lvl w:ilvl="0" w:tplc="138C65C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154A7BB6"/>
    <w:multiLevelType w:val="hybridMultilevel"/>
    <w:tmpl w:val="07DCD4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6">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C6335DD"/>
    <w:multiLevelType w:val="hybridMultilevel"/>
    <w:tmpl w:val="F8D84308"/>
    <w:lvl w:ilvl="0" w:tplc="702E0BAA">
      <w:start w:val="1"/>
      <w:numFmt w:val="lowerLetter"/>
      <w:lvlText w:val="(%1)"/>
      <w:lvlJc w:val="left"/>
      <w:pPr>
        <w:ind w:left="2620" w:hanging="360"/>
      </w:pPr>
      <w:rPr>
        <w:rFonts w:hint="default"/>
      </w:rPr>
    </w:lvl>
    <w:lvl w:ilvl="1" w:tplc="040A0019" w:tentative="1">
      <w:start w:val="1"/>
      <w:numFmt w:val="lowerLetter"/>
      <w:lvlText w:val="%2."/>
      <w:lvlJc w:val="left"/>
      <w:pPr>
        <w:ind w:left="3340" w:hanging="360"/>
      </w:pPr>
    </w:lvl>
    <w:lvl w:ilvl="2" w:tplc="040A001B" w:tentative="1">
      <w:start w:val="1"/>
      <w:numFmt w:val="lowerRoman"/>
      <w:lvlText w:val="%3."/>
      <w:lvlJc w:val="right"/>
      <w:pPr>
        <w:ind w:left="4060" w:hanging="180"/>
      </w:pPr>
    </w:lvl>
    <w:lvl w:ilvl="3" w:tplc="040A000F" w:tentative="1">
      <w:start w:val="1"/>
      <w:numFmt w:val="decimal"/>
      <w:lvlText w:val="%4."/>
      <w:lvlJc w:val="left"/>
      <w:pPr>
        <w:ind w:left="4780" w:hanging="360"/>
      </w:pPr>
    </w:lvl>
    <w:lvl w:ilvl="4" w:tplc="040A0019" w:tentative="1">
      <w:start w:val="1"/>
      <w:numFmt w:val="lowerLetter"/>
      <w:lvlText w:val="%5."/>
      <w:lvlJc w:val="left"/>
      <w:pPr>
        <w:ind w:left="5500" w:hanging="360"/>
      </w:pPr>
    </w:lvl>
    <w:lvl w:ilvl="5" w:tplc="040A001B" w:tentative="1">
      <w:start w:val="1"/>
      <w:numFmt w:val="lowerRoman"/>
      <w:lvlText w:val="%6."/>
      <w:lvlJc w:val="right"/>
      <w:pPr>
        <w:ind w:left="6220" w:hanging="180"/>
      </w:pPr>
    </w:lvl>
    <w:lvl w:ilvl="6" w:tplc="040A000F" w:tentative="1">
      <w:start w:val="1"/>
      <w:numFmt w:val="decimal"/>
      <w:lvlText w:val="%7."/>
      <w:lvlJc w:val="left"/>
      <w:pPr>
        <w:ind w:left="6940" w:hanging="360"/>
      </w:pPr>
    </w:lvl>
    <w:lvl w:ilvl="7" w:tplc="040A0019" w:tentative="1">
      <w:start w:val="1"/>
      <w:numFmt w:val="lowerLetter"/>
      <w:lvlText w:val="%8."/>
      <w:lvlJc w:val="left"/>
      <w:pPr>
        <w:ind w:left="7660" w:hanging="360"/>
      </w:pPr>
    </w:lvl>
    <w:lvl w:ilvl="8" w:tplc="040A001B" w:tentative="1">
      <w:start w:val="1"/>
      <w:numFmt w:val="lowerRoman"/>
      <w:lvlText w:val="%9."/>
      <w:lvlJc w:val="right"/>
      <w:pPr>
        <w:ind w:left="8380" w:hanging="180"/>
      </w:pPr>
    </w:lvl>
  </w:abstractNum>
  <w:abstractNum w:abstractNumId="8">
    <w:nsid w:val="250C7870"/>
    <w:multiLevelType w:val="multilevel"/>
    <w:tmpl w:val="5C4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892338D"/>
    <w:multiLevelType w:val="hybridMultilevel"/>
    <w:tmpl w:val="383E205A"/>
    <w:lvl w:ilvl="0" w:tplc="45A684B2">
      <w:start w:val="1"/>
      <w:numFmt w:val="lowerLetter"/>
      <w:lvlText w:val="(%1)"/>
      <w:lvlJc w:val="left"/>
      <w:pPr>
        <w:ind w:left="3196" w:hanging="360"/>
      </w:pPr>
      <w:rPr>
        <w:rFonts w:hint="default"/>
      </w:rPr>
    </w:lvl>
    <w:lvl w:ilvl="1" w:tplc="040A0019" w:tentative="1">
      <w:start w:val="1"/>
      <w:numFmt w:val="lowerLetter"/>
      <w:lvlText w:val="%2."/>
      <w:lvlJc w:val="left"/>
      <w:pPr>
        <w:ind w:left="3916" w:hanging="360"/>
      </w:pPr>
    </w:lvl>
    <w:lvl w:ilvl="2" w:tplc="040A001B" w:tentative="1">
      <w:start w:val="1"/>
      <w:numFmt w:val="lowerRoman"/>
      <w:lvlText w:val="%3."/>
      <w:lvlJc w:val="right"/>
      <w:pPr>
        <w:ind w:left="4636" w:hanging="180"/>
      </w:pPr>
    </w:lvl>
    <w:lvl w:ilvl="3" w:tplc="040A000F" w:tentative="1">
      <w:start w:val="1"/>
      <w:numFmt w:val="decimal"/>
      <w:lvlText w:val="%4."/>
      <w:lvlJc w:val="left"/>
      <w:pPr>
        <w:ind w:left="5356" w:hanging="360"/>
      </w:pPr>
    </w:lvl>
    <w:lvl w:ilvl="4" w:tplc="040A0019" w:tentative="1">
      <w:start w:val="1"/>
      <w:numFmt w:val="lowerLetter"/>
      <w:lvlText w:val="%5."/>
      <w:lvlJc w:val="left"/>
      <w:pPr>
        <w:ind w:left="6076" w:hanging="360"/>
      </w:pPr>
    </w:lvl>
    <w:lvl w:ilvl="5" w:tplc="040A001B" w:tentative="1">
      <w:start w:val="1"/>
      <w:numFmt w:val="lowerRoman"/>
      <w:lvlText w:val="%6."/>
      <w:lvlJc w:val="right"/>
      <w:pPr>
        <w:ind w:left="6796" w:hanging="180"/>
      </w:pPr>
    </w:lvl>
    <w:lvl w:ilvl="6" w:tplc="040A000F" w:tentative="1">
      <w:start w:val="1"/>
      <w:numFmt w:val="decimal"/>
      <w:lvlText w:val="%7."/>
      <w:lvlJc w:val="left"/>
      <w:pPr>
        <w:ind w:left="7516" w:hanging="360"/>
      </w:pPr>
    </w:lvl>
    <w:lvl w:ilvl="7" w:tplc="040A0019" w:tentative="1">
      <w:start w:val="1"/>
      <w:numFmt w:val="lowerLetter"/>
      <w:lvlText w:val="%8."/>
      <w:lvlJc w:val="left"/>
      <w:pPr>
        <w:ind w:left="8236" w:hanging="360"/>
      </w:pPr>
    </w:lvl>
    <w:lvl w:ilvl="8" w:tplc="040A001B" w:tentative="1">
      <w:start w:val="1"/>
      <w:numFmt w:val="lowerRoman"/>
      <w:lvlText w:val="%9."/>
      <w:lvlJc w:val="right"/>
      <w:pPr>
        <w:ind w:left="8956" w:hanging="180"/>
      </w:pPr>
    </w:lvl>
  </w:abstractNum>
  <w:abstractNum w:abstractNumId="10">
    <w:nsid w:val="2B9C3A0E"/>
    <w:multiLevelType w:val="hybridMultilevel"/>
    <w:tmpl w:val="B5142ED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nsid w:val="3AC84239"/>
    <w:multiLevelType w:val="hybridMultilevel"/>
    <w:tmpl w:val="E2E87CA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3DA35A5C"/>
    <w:multiLevelType w:val="hybridMultilevel"/>
    <w:tmpl w:val="86A8410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7">
    <w:nsid w:val="3E672416"/>
    <w:multiLevelType w:val="multilevel"/>
    <w:tmpl w:val="66C4D44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8">
    <w:nsid w:val="594E44CD"/>
    <w:multiLevelType w:val="hybridMultilevel"/>
    <w:tmpl w:val="C80C3262"/>
    <w:lvl w:ilvl="0" w:tplc="2B5CE194">
      <w:start w:val="1"/>
      <w:numFmt w:val="lowerLetter"/>
      <w:lvlText w:val="(%1)"/>
      <w:lvlJc w:val="left"/>
      <w:pPr>
        <w:ind w:left="1636" w:hanging="360"/>
      </w:pPr>
      <w:rPr>
        <w:rFonts w:hint="default"/>
        <w:sz w:val="20"/>
      </w:rPr>
    </w:lvl>
    <w:lvl w:ilvl="1" w:tplc="040A0019" w:tentative="1">
      <w:start w:val="1"/>
      <w:numFmt w:val="lowerLetter"/>
      <w:lvlText w:val="%2."/>
      <w:lvlJc w:val="left"/>
      <w:pPr>
        <w:ind w:left="2356" w:hanging="360"/>
      </w:pPr>
    </w:lvl>
    <w:lvl w:ilvl="2" w:tplc="040A001B" w:tentative="1">
      <w:start w:val="1"/>
      <w:numFmt w:val="lowerRoman"/>
      <w:lvlText w:val="%3."/>
      <w:lvlJc w:val="right"/>
      <w:pPr>
        <w:ind w:left="3076" w:hanging="180"/>
      </w:pPr>
    </w:lvl>
    <w:lvl w:ilvl="3" w:tplc="040A000F" w:tentative="1">
      <w:start w:val="1"/>
      <w:numFmt w:val="decimal"/>
      <w:lvlText w:val="%4."/>
      <w:lvlJc w:val="left"/>
      <w:pPr>
        <w:ind w:left="3796" w:hanging="360"/>
      </w:pPr>
    </w:lvl>
    <w:lvl w:ilvl="4" w:tplc="040A0019" w:tentative="1">
      <w:start w:val="1"/>
      <w:numFmt w:val="lowerLetter"/>
      <w:lvlText w:val="%5."/>
      <w:lvlJc w:val="left"/>
      <w:pPr>
        <w:ind w:left="4516" w:hanging="360"/>
      </w:pPr>
    </w:lvl>
    <w:lvl w:ilvl="5" w:tplc="040A001B" w:tentative="1">
      <w:start w:val="1"/>
      <w:numFmt w:val="lowerRoman"/>
      <w:lvlText w:val="%6."/>
      <w:lvlJc w:val="right"/>
      <w:pPr>
        <w:ind w:left="5236" w:hanging="180"/>
      </w:pPr>
    </w:lvl>
    <w:lvl w:ilvl="6" w:tplc="040A000F" w:tentative="1">
      <w:start w:val="1"/>
      <w:numFmt w:val="decimal"/>
      <w:lvlText w:val="%7."/>
      <w:lvlJc w:val="left"/>
      <w:pPr>
        <w:ind w:left="5956" w:hanging="360"/>
      </w:pPr>
    </w:lvl>
    <w:lvl w:ilvl="7" w:tplc="040A0019" w:tentative="1">
      <w:start w:val="1"/>
      <w:numFmt w:val="lowerLetter"/>
      <w:lvlText w:val="%8."/>
      <w:lvlJc w:val="left"/>
      <w:pPr>
        <w:ind w:left="6676" w:hanging="360"/>
      </w:pPr>
    </w:lvl>
    <w:lvl w:ilvl="8" w:tplc="040A001B" w:tentative="1">
      <w:start w:val="1"/>
      <w:numFmt w:val="lowerRoman"/>
      <w:lvlText w:val="%9."/>
      <w:lvlJc w:val="right"/>
      <w:pPr>
        <w:ind w:left="7396" w:hanging="180"/>
      </w:pPr>
    </w:lvl>
  </w:abstractNum>
  <w:abstractNum w:abstractNumId="19">
    <w:nsid w:val="60154F0F"/>
    <w:multiLevelType w:val="hybridMultilevel"/>
    <w:tmpl w:val="C36A5ED6"/>
    <w:lvl w:ilvl="0" w:tplc="A3E6502C">
      <w:start w:val="1"/>
      <w:numFmt w:val="lowerLetter"/>
      <w:lvlText w:val="(%1)"/>
      <w:lvlJc w:val="left"/>
      <w:pPr>
        <w:ind w:left="5620" w:hanging="3020"/>
      </w:pPr>
      <w:rPr>
        <w:rFonts w:hint="default"/>
        <w:i w:val="0"/>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20">
    <w:nsid w:val="689F661D"/>
    <w:multiLevelType w:val="hybridMultilevel"/>
    <w:tmpl w:val="6F966150"/>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6B66744B"/>
    <w:multiLevelType w:val="hybridMultilevel"/>
    <w:tmpl w:val="64F8DFA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nsid w:val="6C6826BC"/>
    <w:multiLevelType w:val="hybridMultilevel"/>
    <w:tmpl w:val="68EE0B1C"/>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nsid w:val="6D9C4018"/>
    <w:multiLevelType w:val="hybridMultilevel"/>
    <w:tmpl w:val="283023E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nsid w:val="6EA4630B"/>
    <w:multiLevelType w:val="multilevel"/>
    <w:tmpl w:val="344CBC1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num w:numId="1">
    <w:abstractNumId w:val="26"/>
  </w:num>
  <w:num w:numId="2">
    <w:abstractNumId w:val="0"/>
  </w:num>
  <w:num w:numId="3">
    <w:abstractNumId w:val="5"/>
  </w:num>
  <w:num w:numId="4">
    <w:abstractNumId w:val="5"/>
  </w:num>
  <w:num w:numId="5">
    <w:abstractNumId w:val="12"/>
  </w:num>
  <w:num w:numId="6">
    <w:abstractNumId w:val="21"/>
  </w:num>
  <w:num w:numId="7">
    <w:abstractNumId w:val="2"/>
  </w:num>
  <w:num w:numId="8">
    <w:abstractNumId w:val="19"/>
  </w:num>
  <w:num w:numId="9">
    <w:abstractNumId w:val="6"/>
  </w:num>
  <w:num w:numId="10">
    <w:abstractNumId w:val="15"/>
  </w:num>
  <w:num w:numId="11">
    <w:abstractNumId w:val="25"/>
  </w:num>
  <w:num w:numId="12">
    <w:abstractNumId w:val="13"/>
  </w:num>
  <w:num w:numId="13">
    <w:abstractNumId w:val="11"/>
  </w:num>
  <w:num w:numId="14">
    <w:abstractNumId w:val="8"/>
  </w:num>
  <w:num w:numId="15">
    <w:abstractNumId w:val="23"/>
  </w:num>
  <w:num w:numId="16">
    <w:abstractNumId w:val="17"/>
  </w:num>
  <w:num w:numId="17">
    <w:abstractNumId w:val="3"/>
  </w:num>
  <w:num w:numId="18">
    <w:abstractNumId w:val="24"/>
  </w:num>
  <w:num w:numId="19">
    <w:abstractNumId w:val="14"/>
  </w:num>
  <w:num w:numId="20">
    <w:abstractNumId w:val="22"/>
  </w:num>
  <w:num w:numId="21">
    <w:abstractNumId w:val="16"/>
  </w:num>
  <w:num w:numId="22">
    <w:abstractNumId w:val="4"/>
  </w:num>
  <w:num w:numId="23">
    <w:abstractNumId w:val="10"/>
  </w:num>
  <w:num w:numId="24">
    <w:abstractNumId w:val="20"/>
  </w:num>
  <w:num w:numId="25">
    <w:abstractNumId w:val="18"/>
  </w:num>
  <w:num w:numId="26">
    <w:abstractNumId w:val="9"/>
  </w:num>
  <w:num w:numId="27">
    <w:abstractNumId w:val="1"/>
  </w:num>
  <w:num w:numId="28">
    <w:abstractNumId w:val="7"/>
  </w:num>
  <w:numIdMacAtCleanup w:val="20"/>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SS">
    <w15:presenceInfo w15:providerId="None" w15:userId="GA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activeWritingStyle w:appName="MSWord" w:lang="en-GB" w:vendorID="64" w:dllVersion="0" w:nlCheck="1" w:checkStyle="0"/>
  <w:defaultTabStop w:val="709"/>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107B"/>
    <w:rsid w:val="00002407"/>
    <w:rsid w:val="00005C22"/>
    <w:rsid w:val="00005CC2"/>
    <w:rsid w:val="0000727E"/>
    <w:rsid w:val="0001284A"/>
    <w:rsid w:val="00012C5A"/>
    <w:rsid w:val="00013660"/>
    <w:rsid w:val="00016E4A"/>
    <w:rsid w:val="00020C45"/>
    <w:rsid w:val="00026B7A"/>
    <w:rsid w:val="00027D28"/>
    <w:rsid w:val="00027E57"/>
    <w:rsid w:val="0003520A"/>
    <w:rsid w:val="00035A57"/>
    <w:rsid w:val="00035E0A"/>
    <w:rsid w:val="00037728"/>
    <w:rsid w:val="000416C4"/>
    <w:rsid w:val="000419AA"/>
    <w:rsid w:val="00042200"/>
    <w:rsid w:val="00042A2C"/>
    <w:rsid w:val="00045865"/>
    <w:rsid w:val="00045952"/>
    <w:rsid w:val="00045B2B"/>
    <w:rsid w:val="0005262B"/>
    <w:rsid w:val="00054722"/>
    <w:rsid w:val="00055A1D"/>
    <w:rsid w:val="00056649"/>
    <w:rsid w:val="000606E3"/>
    <w:rsid w:val="00061BFC"/>
    <w:rsid w:val="00064DF8"/>
    <w:rsid w:val="00066ACD"/>
    <w:rsid w:val="00067D5D"/>
    <w:rsid w:val="00070971"/>
    <w:rsid w:val="00073B27"/>
    <w:rsid w:val="000765B5"/>
    <w:rsid w:val="00083714"/>
    <w:rsid w:val="00083D48"/>
    <w:rsid w:val="00091439"/>
    <w:rsid w:val="000914A1"/>
    <w:rsid w:val="00091E12"/>
    <w:rsid w:val="00095D89"/>
    <w:rsid w:val="000A00CB"/>
    <w:rsid w:val="000A08A0"/>
    <w:rsid w:val="000A27AB"/>
    <w:rsid w:val="000A2BAE"/>
    <w:rsid w:val="000A4DA7"/>
    <w:rsid w:val="000A7441"/>
    <w:rsid w:val="000B06EF"/>
    <w:rsid w:val="000B1FB3"/>
    <w:rsid w:val="000B5D06"/>
    <w:rsid w:val="000B5D97"/>
    <w:rsid w:val="000B6A43"/>
    <w:rsid w:val="000B738B"/>
    <w:rsid w:val="000C0E1C"/>
    <w:rsid w:val="000C46FB"/>
    <w:rsid w:val="000C6835"/>
    <w:rsid w:val="000C7448"/>
    <w:rsid w:val="000D4699"/>
    <w:rsid w:val="000D7967"/>
    <w:rsid w:val="000E220E"/>
    <w:rsid w:val="000E22D5"/>
    <w:rsid w:val="000E3774"/>
    <w:rsid w:val="000E3800"/>
    <w:rsid w:val="000E5722"/>
    <w:rsid w:val="000E5E95"/>
    <w:rsid w:val="000E6BBF"/>
    <w:rsid w:val="000E7F8E"/>
    <w:rsid w:val="000F3F14"/>
    <w:rsid w:val="000F5E25"/>
    <w:rsid w:val="000F7964"/>
    <w:rsid w:val="00100197"/>
    <w:rsid w:val="001012B1"/>
    <w:rsid w:val="00103CC8"/>
    <w:rsid w:val="00110EE5"/>
    <w:rsid w:val="00115873"/>
    <w:rsid w:val="00117142"/>
    <w:rsid w:val="001203F8"/>
    <w:rsid w:val="00120E47"/>
    <w:rsid w:val="00122D54"/>
    <w:rsid w:val="00122DF9"/>
    <w:rsid w:val="0012730E"/>
    <w:rsid w:val="00130CC0"/>
    <w:rsid w:val="0013191C"/>
    <w:rsid w:val="00131E01"/>
    <w:rsid w:val="001346BB"/>
    <w:rsid w:val="00134D93"/>
    <w:rsid w:val="00135834"/>
    <w:rsid w:val="001358EB"/>
    <w:rsid w:val="00135EE7"/>
    <w:rsid w:val="00136006"/>
    <w:rsid w:val="0014074E"/>
    <w:rsid w:val="00141BAC"/>
    <w:rsid w:val="00147435"/>
    <w:rsid w:val="00147A49"/>
    <w:rsid w:val="00154D5D"/>
    <w:rsid w:val="00156062"/>
    <w:rsid w:val="001569FC"/>
    <w:rsid w:val="00156A1D"/>
    <w:rsid w:val="00156D58"/>
    <w:rsid w:val="00157329"/>
    <w:rsid w:val="00157B4D"/>
    <w:rsid w:val="00164432"/>
    <w:rsid w:val="00164938"/>
    <w:rsid w:val="00165B64"/>
    <w:rsid w:val="00165D1E"/>
    <w:rsid w:val="001718AC"/>
    <w:rsid w:val="00172FDB"/>
    <w:rsid w:val="00173D9E"/>
    <w:rsid w:val="00175094"/>
    <w:rsid w:val="00175992"/>
    <w:rsid w:val="00175C15"/>
    <w:rsid w:val="001762B4"/>
    <w:rsid w:val="001774A0"/>
    <w:rsid w:val="00180CCE"/>
    <w:rsid w:val="00181695"/>
    <w:rsid w:val="0018191E"/>
    <w:rsid w:val="0018523C"/>
    <w:rsid w:val="00185B47"/>
    <w:rsid w:val="00185E11"/>
    <w:rsid w:val="00190AE1"/>
    <w:rsid w:val="00191FBD"/>
    <w:rsid w:val="00194F2C"/>
    <w:rsid w:val="00195436"/>
    <w:rsid w:val="001961BD"/>
    <w:rsid w:val="00196C92"/>
    <w:rsid w:val="001A0138"/>
    <w:rsid w:val="001A365C"/>
    <w:rsid w:val="001A38CA"/>
    <w:rsid w:val="001A3E14"/>
    <w:rsid w:val="001A444D"/>
    <w:rsid w:val="001A5E7E"/>
    <w:rsid w:val="001A60AF"/>
    <w:rsid w:val="001B0516"/>
    <w:rsid w:val="001B4EAD"/>
    <w:rsid w:val="001B5D7C"/>
    <w:rsid w:val="001C2C9A"/>
    <w:rsid w:val="001C3B72"/>
    <w:rsid w:val="001C3BF5"/>
    <w:rsid w:val="001C4DF9"/>
    <w:rsid w:val="001C5354"/>
    <w:rsid w:val="001C601D"/>
    <w:rsid w:val="001C745F"/>
    <w:rsid w:val="001D0EF1"/>
    <w:rsid w:val="001D12FA"/>
    <w:rsid w:val="001D3063"/>
    <w:rsid w:val="001D4F48"/>
    <w:rsid w:val="001D7121"/>
    <w:rsid w:val="001E18A4"/>
    <w:rsid w:val="001E24AD"/>
    <w:rsid w:val="001E3B32"/>
    <w:rsid w:val="001E5DB9"/>
    <w:rsid w:val="001E5F2F"/>
    <w:rsid w:val="001E6CF3"/>
    <w:rsid w:val="001E7DBF"/>
    <w:rsid w:val="001F09D0"/>
    <w:rsid w:val="001F1BB4"/>
    <w:rsid w:val="001F240B"/>
    <w:rsid w:val="001F3AF0"/>
    <w:rsid w:val="001F5C74"/>
    <w:rsid w:val="00200A68"/>
    <w:rsid w:val="00201F52"/>
    <w:rsid w:val="00207E44"/>
    <w:rsid w:val="00210C0B"/>
    <w:rsid w:val="00213C93"/>
    <w:rsid w:val="002143EF"/>
    <w:rsid w:val="00214852"/>
    <w:rsid w:val="00216893"/>
    <w:rsid w:val="00217ADA"/>
    <w:rsid w:val="002206F1"/>
    <w:rsid w:val="002216D5"/>
    <w:rsid w:val="00221B73"/>
    <w:rsid w:val="00223676"/>
    <w:rsid w:val="0022440B"/>
    <w:rsid w:val="0022507A"/>
    <w:rsid w:val="002267BD"/>
    <w:rsid w:val="00226BBF"/>
    <w:rsid w:val="00226EE1"/>
    <w:rsid w:val="0023149E"/>
    <w:rsid w:val="002324E4"/>
    <w:rsid w:val="0024009B"/>
    <w:rsid w:val="00244ECC"/>
    <w:rsid w:val="0025360F"/>
    <w:rsid w:val="002617F8"/>
    <w:rsid w:val="0026379E"/>
    <w:rsid w:val="00264580"/>
    <w:rsid w:val="00266626"/>
    <w:rsid w:val="002707EA"/>
    <w:rsid w:val="00270C06"/>
    <w:rsid w:val="00271D47"/>
    <w:rsid w:val="00273F10"/>
    <w:rsid w:val="0027406C"/>
    <w:rsid w:val="00274DD1"/>
    <w:rsid w:val="00276CAA"/>
    <w:rsid w:val="00276D9E"/>
    <w:rsid w:val="00280328"/>
    <w:rsid w:val="002805A9"/>
    <w:rsid w:val="002810C1"/>
    <w:rsid w:val="002832AD"/>
    <w:rsid w:val="0028355B"/>
    <w:rsid w:val="002837B6"/>
    <w:rsid w:val="00287588"/>
    <w:rsid w:val="002876D5"/>
    <w:rsid w:val="00293E9E"/>
    <w:rsid w:val="00296B7C"/>
    <w:rsid w:val="0029715D"/>
    <w:rsid w:val="0029795C"/>
    <w:rsid w:val="00297EE8"/>
    <w:rsid w:val="002A181C"/>
    <w:rsid w:val="002A4AA9"/>
    <w:rsid w:val="002B3B2F"/>
    <w:rsid w:val="002B43FB"/>
    <w:rsid w:val="002B5851"/>
    <w:rsid w:val="002C1A81"/>
    <w:rsid w:val="002C5630"/>
    <w:rsid w:val="002C5FA9"/>
    <w:rsid w:val="002D435C"/>
    <w:rsid w:val="002E4026"/>
    <w:rsid w:val="002E53B7"/>
    <w:rsid w:val="002E7CD5"/>
    <w:rsid w:val="002F0036"/>
    <w:rsid w:val="002F276E"/>
    <w:rsid w:val="002F325A"/>
    <w:rsid w:val="002F4572"/>
    <w:rsid w:val="003018A1"/>
    <w:rsid w:val="00301F2D"/>
    <w:rsid w:val="00303ADB"/>
    <w:rsid w:val="00305678"/>
    <w:rsid w:val="00305C04"/>
    <w:rsid w:val="0031184F"/>
    <w:rsid w:val="00312E74"/>
    <w:rsid w:val="00312F12"/>
    <w:rsid w:val="0031628F"/>
    <w:rsid w:val="00317166"/>
    <w:rsid w:val="00317615"/>
    <w:rsid w:val="003178B1"/>
    <w:rsid w:val="00317B23"/>
    <w:rsid w:val="00320EFD"/>
    <w:rsid w:val="00321066"/>
    <w:rsid w:val="003210DE"/>
    <w:rsid w:val="00321150"/>
    <w:rsid w:val="00321660"/>
    <w:rsid w:val="00323802"/>
    <w:rsid w:val="003244EC"/>
    <w:rsid w:val="00325921"/>
    <w:rsid w:val="00330F3A"/>
    <w:rsid w:val="0033438F"/>
    <w:rsid w:val="003345F2"/>
    <w:rsid w:val="00335323"/>
    <w:rsid w:val="003362AB"/>
    <w:rsid w:val="003369FC"/>
    <w:rsid w:val="00340143"/>
    <w:rsid w:val="00343E5C"/>
    <w:rsid w:val="00344E0F"/>
    <w:rsid w:val="00346077"/>
    <w:rsid w:val="00346E59"/>
    <w:rsid w:val="00347D7C"/>
    <w:rsid w:val="00350276"/>
    <w:rsid w:val="0035125D"/>
    <w:rsid w:val="00352FC9"/>
    <w:rsid w:val="00353C67"/>
    <w:rsid w:val="00354816"/>
    <w:rsid w:val="00354A74"/>
    <w:rsid w:val="0035619E"/>
    <w:rsid w:val="00356AFB"/>
    <w:rsid w:val="00356D99"/>
    <w:rsid w:val="00357713"/>
    <w:rsid w:val="003608A7"/>
    <w:rsid w:val="0036157B"/>
    <w:rsid w:val="00362F36"/>
    <w:rsid w:val="00364322"/>
    <w:rsid w:val="00364911"/>
    <w:rsid w:val="0036526E"/>
    <w:rsid w:val="00365E9D"/>
    <w:rsid w:val="003663D0"/>
    <w:rsid w:val="00366B55"/>
    <w:rsid w:val="003725C0"/>
    <w:rsid w:val="003800EE"/>
    <w:rsid w:val="003803D9"/>
    <w:rsid w:val="0038072B"/>
    <w:rsid w:val="00380878"/>
    <w:rsid w:val="00382947"/>
    <w:rsid w:val="003831F5"/>
    <w:rsid w:val="00383EB7"/>
    <w:rsid w:val="00387405"/>
    <w:rsid w:val="00387EDC"/>
    <w:rsid w:val="0039074C"/>
    <w:rsid w:val="00392F35"/>
    <w:rsid w:val="003951F2"/>
    <w:rsid w:val="003A1174"/>
    <w:rsid w:val="003A3275"/>
    <w:rsid w:val="003A7974"/>
    <w:rsid w:val="003B046D"/>
    <w:rsid w:val="003B129F"/>
    <w:rsid w:val="003B406A"/>
    <w:rsid w:val="003C3754"/>
    <w:rsid w:val="003C3DBC"/>
    <w:rsid w:val="003C5B5D"/>
    <w:rsid w:val="003C5B6D"/>
    <w:rsid w:val="003E1F7B"/>
    <w:rsid w:val="003F54E6"/>
    <w:rsid w:val="003F567E"/>
    <w:rsid w:val="003F5F7C"/>
    <w:rsid w:val="003F6EA5"/>
    <w:rsid w:val="003F707F"/>
    <w:rsid w:val="003F7A03"/>
    <w:rsid w:val="004035A0"/>
    <w:rsid w:val="00405711"/>
    <w:rsid w:val="00407AF6"/>
    <w:rsid w:val="00407FD8"/>
    <w:rsid w:val="00412F1C"/>
    <w:rsid w:val="00413164"/>
    <w:rsid w:val="00421263"/>
    <w:rsid w:val="00423070"/>
    <w:rsid w:val="004238D4"/>
    <w:rsid w:val="0042400C"/>
    <w:rsid w:val="00424361"/>
    <w:rsid w:val="004246D2"/>
    <w:rsid w:val="00424911"/>
    <w:rsid w:val="004253C9"/>
    <w:rsid w:val="00430F79"/>
    <w:rsid w:val="0043109D"/>
    <w:rsid w:val="00432469"/>
    <w:rsid w:val="0043625D"/>
    <w:rsid w:val="00437249"/>
    <w:rsid w:val="00437494"/>
    <w:rsid w:val="004376E2"/>
    <w:rsid w:val="00440876"/>
    <w:rsid w:val="00445D65"/>
    <w:rsid w:val="00447655"/>
    <w:rsid w:val="00450F9E"/>
    <w:rsid w:val="004526AE"/>
    <w:rsid w:val="004531B3"/>
    <w:rsid w:val="004536D8"/>
    <w:rsid w:val="00453F56"/>
    <w:rsid w:val="004549DC"/>
    <w:rsid w:val="0045509B"/>
    <w:rsid w:val="004563E3"/>
    <w:rsid w:val="00461362"/>
    <w:rsid w:val="0046152D"/>
    <w:rsid w:val="00461FF8"/>
    <w:rsid w:val="00462598"/>
    <w:rsid w:val="00462838"/>
    <w:rsid w:val="00464F78"/>
    <w:rsid w:val="00466B11"/>
    <w:rsid w:val="00467FEC"/>
    <w:rsid w:val="00471627"/>
    <w:rsid w:val="00472499"/>
    <w:rsid w:val="00472A11"/>
    <w:rsid w:val="004739B7"/>
    <w:rsid w:val="004742FC"/>
    <w:rsid w:val="004752B9"/>
    <w:rsid w:val="0047735F"/>
    <w:rsid w:val="00477B61"/>
    <w:rsid w:val="00481767"/>
    <w:rsid w:val="0048192C"/>
    <w:rsid w:val="00482392"/>
    <w:rsid w:val="0048293D"/>
    <w:rsid w:val="00484217"/>
    <w:rsid w:val="00486ABB"/>
    <w:rsid w:val="00487067"/>
    <w:rsid w:val="004902EE"/>
    <w:rsid w:val="0049299F"/>
    <w:rsid w:val="00494BE3"/>
    <w:rsid w:val="0049528C"/>
    <w:rsid w:val="004961D0"/>
    <w:rsid w:val="00497694"/>
    <w:rsid w:val="004A10ED"/>
    <w:rsid w:val="004A1EEB"/>
    <w:rsid w:val="004A2BAF"/>
    <w:rsid w:val="004A4DD2"/>
    <w:rsid w:val="004A5106"/>
    <w:rsid w:val="004A711F"/>
    <w:rsid w:val="004B37FC"/>
    <w:rsid w:val="004B3944"/>
    <w:rsid w:val="004B4FF7"/>
    <w:rsid w:val="004B5243"/>
    <w:rsid w:val="004B5469"/>
    <w:rsid w:val="004C01B0"/>
    <w:rsid w:val="004C1DCD"/>
    <w:rsid w:val="004C4B05"/>
    <w:rsid w:val="004C553D"/>
    <w:rsid w:val="004D040A"/>
    <w:rsid w:val="004D04DE"/>
    <w:rsid w:val="004D435A"/>
    <w:rsid w:val="004E11D2"/>
    <w:rsid w:val="004E17E5"/>
    <w:rsid w:val="004E5081"/>
    <w:rsid w:val="004E6C6E"/>
    <w:rsid w:val="004E781A"/>
    <w:rsid w:val="004F1B8D"/>
    <w:rsid w:val="004F429A"/>
    <w:rsid w:val="004F50FD"/>
    <w:rsid w:val="004F7C09"/>
    <w:rsid w:val="005006D7"/>
    <w:rsid w:val="00501D28"/>
    <w:rsid w:val="0050262F"/>
    <w:rsid w:val="005038FC"/>
    <w:rsid w:val="00503EFB"/>
    <w:rsid w:val="00505A8D"/>
    <w:rsid w:val="00507770"/>
    <w:rsid w:val="00510A2F"/>
    <w:rsid w:val="00510A34"/>
    <w:rsid w:val="00511038"/>
    <w:rsid w:val="005140C6"/>
    <w:rsid w:val="00514724"/>
    <w:rsid w:val="00516C03"/>
    <w:rsid w:val="00520CF1"/>
    <w:rsid w:val="00523067"/>
    <w:rsid w:val="00523776"/>
    <w:rsid w:val="005242FA"/>
    <w:rsid w:val="00524A58"/>
    <w:rsid w:val="0052702D"/>
    <w:rsid w:val="0053054D"/>
    <w:rsid w:val="00530BC3"/>
    <w:rsid w:val="00534D16"/>
    <w:rsid w:val="005403DE"/>
    <w:rsid w:val="00542195"/>
    <w:rsid w:val="00550772"/>
    <w:rsid w:val="00551068"/>
    <w:rsid w:val="005550C0"/>
    <w:rsid w:val="00555AB6"/>
    <w:rsid w:val="00556794"/>
    <w:rsid w:val="0055697E"/>
    <w:rsid w:val="00556A8F"/>
    <w:rsid w:val="00557814"/>
    <w:rsid w:val="00560BF0"/>
    <w:rsid w:val="0056416A"/>
    <w:rsid w:val="00564820"/>
    <w:rsid w:val="0056640C"/>
    <w:rsid w:val="005806D3"/>
    <w:rsid w:val="0058292E"/>
    <w:rsid w:val="00582CC1"/>
    <w:rsid w:val="005835CA"/>
    <w:rsid w:val="00587D35"/>
    <w:rsid w:val="005907EE"/>
    <w:rsid w:val="005919F7"/>
    <w:rsid w:val="00592B2E"/>
    <w:rsid w:val="00592DDA"/>
    <w:rsid w:val="005931FB"/>
    <w:rsid w:val="00595646"/>
    <w:rsid w:val="005A4D78"/>
    <w:rsid w:val="005A4FD1"/>
    <w:rsid w:val="005B07BB"/>
    <w:rsid w:val="005B07DA"/>
    <w:rsid w:val="005B2B80"/>
    <w:rsid w:val="005B4106"/>
    <w:rsid w:val="005B4414"/>
    <w:rsid w:val="005B680C"/>
    <w:rsid w:val="005C1F48"/>
    <w:rsid w:val="005C24B0"/>
    <w:rsid w:val="005C3B29"/>
    <w:rsid w:val="005C3EE6"/>
    <w:rsid w:val="005C4280"/>
    <w:rsid w:val="005D09E5"/>
    <w:rsid w:val="005D1349"/>
    <w:rsid w:val="005D1821"/>
    <w:rsid w:val="005D2AD1"/>
    <w:rsid w:val="005D3105"/>
    <w:rsid w:val="005D3D6E"/>
    <w:rsid w:val="005D520C"/>
    <w:rsid w:val="005D64F6"/>
    <w:rsid w:val="005D7ADB"/>
    <w:rsid w:val="005E1850"/>
    <w:rsid w:val="005E1A8A"/>
    <w:rsid w:val="005E3732"/>
    <w:rsid w:val="005E619B"/>
    <w:rsid w:val="005E753A"/>
    <w:rsid w:val="005E7556"/>
    <w:rsid w:val="005F10CD"/>
    <w:rsid w:val="005F31DB"/>
    <w:rsid w:val="005F3F0C"/>
    <w:rsid w:val="005F4BC6"/>
    <w:rsid w:val="005F573B"/>
    <w:rsid w:val="005F74AA"/>
    <w:rsid w:val="00600FBB"/>
    <w:rsid w:val="0060249F"/>
    <w:rsid w:val="006027E8"/>
    <w:rsid w:val="0060300D"/>
    <w:rsid w:val="00603349"/>
    <w:rsid w:val="00605652"/>
    <w:rsid w:val="0060584F"/>
    <w:rsid w:val="00606698"/>
    <w:rsid w:val="00606821"/>
    <w:rsid w:val="006078CB"/>
    <w:rsid w:val="006102B2"/>
    <w:rsid w:val="00612A17"/>
    <w:rsid w:val="00613F68"/>
    <w:rsid w:val="00615D50"/>
    <w:rsid w:val="0061674F"/>
    <w:rsid w:val="006170B4"/>
    <w:rsid w:val="0061797F"/>
    <w:rsid w:val="00617A4D"/>
    <w:rsid w:val="006239D7"/>
    <w:rsid w:val="00627F0B"/>
    <w:rsid w:val="0063207F"/>
    <w:rsid w:val="00632E4E"/>
    <w:rsid w:val="0063558A"/>
    <w:rsid w:val="00636D59"/>
    <w:rsid w:val="00640016"/>
    <w:rsid w:val="0064269D"/>
    <w:rsid w:val="00646F3D"/>
    <w:rsid w:val="00647129"/>
    <w:rsid w:val="00652ED6"/>
    <w:rsid w:val="006541DB"/>
    <w:rsid w:val="006559E7"/>
    <w:rsid w:val="006625BC"/>
    <w:rsid w:val="00662A39"/>
    <w:rsid w:val="0066536E"/>
    <w:rsid w:val="00665457"/>
    <w:rsid w:val="00665F67"/>
    <w:rsid w:val="0066620C"/>
    <w:rsid w:val="00666848"/>
    <w:rsid w:val="0066694D"/>
    <w:rsid w:val="00667A78"/>
    <w:rsid w:val="00667D23"/>
    <w:rsid w:val="00673DEA"/>
    <w:rsid w:val="00674050"/>
    <w:rsid w:val="006751A0"/>
    <w:rsid w:val="00675ECB"/>
    <w:rsid w:val="00680628"/>
    <w:rsid w:val="00680B72"/>
    <w:rsid w:val="0068114F"/>
    <w:rsid w:val="00681A98"/>
    <w:rsid w:val="006829EB"/>
    <w:rsid w:val="00683445"/>
    <w:rsid w:val="00684B2F"/>
    <w:rsid w:val="00687206"/>
    <w:rsid w:val="00687839"/>
    <w:rsid w:val="00691FF3"/>
    <w:rsid w:val="00693C8F"/>
    <w:rsid w:val="006952B1"/>
    <w:rsid w:val="00695BD4"/>
    <w:rsid w:val="00696510"/>
    <w:rsid w:val="00696F8F"/>
    <w:rsid w:val="006A1F5C"/>
    <w:rsid w:val="006A2ED5"/>
    <w:rsid w:val="006A36BD"/>
    <w:rsid w:val="006A4CBB"/>
    <w:rsid w:val="006A6B2C"/>
    <w:rsid w:val="006B0077"/>
    <w:rsid w:val="006B02FC"/>
    <w:rsid w:val="006B194B"/>
    <w:rsid w:val="006B2F81"/>
    <w:rsid w:val="006B339A"/>
    <w:rsid w:val="006B580D"/>
    <w:rsid w:val="006B5E63"/>
    <w:rsid w:val="006B6DA8"/>
    <w:rsid w:val="006B6F86"/>
    <w:rsid w:val="006B7070"/>
    <w:rsid w:val="006B782D"/>
    <w:rsid w:val="006B7C64"/>
    <w:rsid w:val="006C273C"/>
    <w:rsid w:val="006C3459"/>
    <w:rsid w:val="006C4686"/>
    <w:rsid w:val="006D3C2F"/>
    <w:rsid w:val="006D3CF7"/>
    <w:rsid w:val="006D3D7E"/>
    <w:rsid w:val="006D62E7"/>
    <w:rsid w:val="006D7442"/>
    <w:rsid w:val="006D7FDF"/>
    <w:rsid w:val="006E2BD0"/>
    <w:rsid w:val="006E3355"/>
    <w:rsid w:val="006E45C2"/>
    <w:rsid w:val="006E5085"/>
    <w:rsid w:val="006E624F"/>
    <w:rsid w:val="006E63C9"/>
    <w:rsid w:val="006E6FF7"/>
    <w:rsid w:val="006F380B"/>
    <w:rsid w:val="006F3E1A"/>
    <w:rsid w:val="006F43EB"/>
    <w:rsid w:val="00700956"/>
    <w:rsid w:val="007034D4"/>
    <w:rsid w:val="007036B7"/>
    <w:rsid w:val="00706269"/>
    <w:rsid w:val="00706EB5"/>
    <w:rsid w:val="00707F5A"/>
    <w:rsid w:val="007109C4"/>
    <w:rsid w:val="00711BA8"/>
    <w:rsid w:val="00711DD9"/>
    <w:rsid w:val="007147F7"/>
    <w:rsid w:val="00721E17"/>
    <w:rsid w:val="007240E0"/>
    <w:rsid w:val="00725FB0"/>
    <w:rsid w:val="0072774F"/>
    <w:rsid w:val="00730561"/>
    <w:rsid w:val="00730C0D"/>
    <w:rsid w:val="00734172"/>
    <w:rsid w:val="007378AC"/>
    <w:rsid w:val="00742D62"/>
    <w:rsid w:val="00742F9E"/>
    <w:rsid w:val="00751B55"/>
    <w:rsid w:val="0075418B"/>
    <w:rsid w:val="00761708"/>
    <w:rsid w:val="007628A5"/>
    <w:rsid w:val="007644AD"/>
    <w:rsid w:val="00765BA6"/>
    <w:rsid w:val="00767C2B"/>
    <w:rsid w:val="00771DED"/>
    <w:rsid w:val="00773B08"/>
    <w:rsid w:val="00775064"/>
    <w:rsid w:val="00777D85"/>
    <w:rsid w:val="00777FDD"/>
    <w:rsid w:val="007803E8"/>
    <w:rsid w:val="00784FE5"/>
    <w:rsid w:val="00785A2B"/>
    <w:rsid w:val="0078692A"/>
    <w:rsid w:val="007874F2"/>
    <w:rsid w:val="00787D50"/>
    <w:rsid w:val="007908FB"/>
    <w:rsid w:val="00791CF6"/>
    <w:rsid w:val="00793F11"/>
    <w:rsid w:val="00795A1B"/>
    <w:rsid w:val="00797112"/>
    <w:rsid w:val="007A21DF"/>
    <w:rsid w:val="007A4431"/>
    <w:rsid w:val="007A558F"/>
    <w:rsid w:val="007A7A34"/>
    <w:rsid w:val="007B2247"/>
    <w:rsid w:val="007B3301"/>
    <w:rsid w:val="007B70C0"/>
    <w:rsid w:val="007C1BB5"/>
    <w:rsid w:val="007C463B"/>
    <w:rsid w:val="007C4B95"/>
    <w:rsid w:val="007C6AFD"/>
    <w:rsid w:val="007D0007"/>
    <w:rsid w:val="007D0F91"/>
    <w:rsid w:val="007D1D77"/>
    <w:rsid w:val="007D4625"/>
    <w:rsid w:val="007D54E1"/>
    <w:rsid w:val="007D58C8"/>
    <w:rsid w:val="007D5D60"/>
    <w:rsid w:val="007D658C"/>
    <w:rsid w:val="007D67FF"/>
    <w:rsid w:val="007E0719"/>
    <w:rsid w:val="007E07D9"/>
    <w:rsid w:val="007E0C3B"/>
    <w:rsid w:val="007E363F"/>
    <w:rsid w:val="007E7A54"/>
    <w:rsid w:val="007F0812"/>
    <w:rsid w:val="007F12FF"/>
    <w:rsid w:val="007F359B"/>
    <w:rsid w:val="007F4415"/>
    <w:rsid w:val="007F46D6"/>
    <w:rsid w:val="007F4CD7"/>
    <w:rsid w:val="007F6789"/>
    <w:rsid w:val="007F79D1"/>
    <w:rsid w:val="0080166B"/>
    <w:rsid w:val="00801E36"/>
    <w:rsid w:val="0080264A"/>
    <w:rsid w:val="00804CAB"/>
    <w:rsid w:val="0080582A"/>
    <w:rsid w:val="00813A0A"/>
    <w:rsid w:val="00816651"/>
    <w:rsid w:val="00821339"/>
    <w:rsid w:val="00823F3C"/>
    <w:rsid w:val="008242C6"/>
    <w:rsid w:val="008251AD"/>
    <w:rsid w:val="00825693"/>
    <w:rsid w:val="00835901"/>
    <w:rsid w:val="0084002E"/>
    <w:rsid w:val="00840646"/>
    <w:rsid w:val="00842465"/>
    <w:rsid w:val="00843A71"/>
    <w:rsid w:val="00843D83"/>
    <w:rsid w:val="008462EB"/>
    <w:rsid w:val="008513A5"/>
    <w:rsid w:val="008518D5"/>
    <w:rsid w:val="008525B6"/>
    <w:rsid w:val="00853AE2"/>
    <w:rsid w:val="00854D63"/>
    <w:rsid w:val="008553D5"/>
    <w:rsid w:val="008562B6"/>
    <w:rsid w:val="00861187"/>
    <w:rsid w:val="00864774"/>
    <w:rsid w:val="008650DA"/>
    <w:rsid w:val="00865C0D"/>
    <w:rsid w:val="00867DE8"/>
    <w:rsid w:val="00870645"/>
    <w:rsid w:val="00870AB8"/>
    <w:rsid w:val="008716B7"/>
    <w:rsid w:val="008727C8"/>
    <w:rsid w:val="008734E2"/>
    <w:rsid w:val="00876CC6"/>
    <w:rsid w:val="00876FDA"/>
    <w:rsid w:val="00877D8D"/>
    <w:rsid w:val="00880796"/>
    <w:rsid w:val="008856CA"/>
    <w:rsid w:val="00890AFE"/>
    <w:rsid w:val="00896082"/>
    <w:rsid w:val="00897209"/>
    <w:rsid w:val="008A0280"/>
    <w:rsid w:val="008A0B97"/>
    <w:rsid w:val="008A0ED9"/>
    <w:rsid w:val="008A19B5"/>
    <w:rsid w:val="008A1F36"/>
    <w:rsid w:val="008A790D"/>
    <w:rsid w:val="008A7979"/>
    <w:rsid w:val="008B00FA"/>
    <w:rsid w:val="008B06C8"/>
    <w:rsid w:val="008B1BCB"/>
    <w:rsid w:val="008B28A7"/>
    <w:rsid w:val="008B47C5"/>
    <w:rsid w:val="008B4A07"/>
    <w:rsid w:val="008B4FBE"/>
    <w:rsid w:val="008B5818"/>
    <w:rsid w:val="008B7D8C"/>
    <w:rsid w:val="008C0ED8"/>
    <w:rsid w:val="008C1DCF"/>
    <w:rsid w:val="008C4DC8"/>
    <w:rsid w:val="008C7773"/>
    <w:rsid w:val="008C77E9"/>
    <w:rsid w:val="008D1056"/>
    <w:rsid w:val="008D2D27"/>
    <w:rsid w:val="008D31E7"/>
    <w:rsid w:val="008D6AA0"/>
    <w:rsid w:val="008E15FD"/>
    <w:rsid w:val="008E2606"/>
    <w:rsid w:val="008E5AB8"/>
    <w:rsid w:val="008E6F42"/>
    <w:rsid w:val="008E763B"/>
    <w:rsid w:val="008F13A6"/>
    <w:rsid w:val="008F349A"/>
    <w:rsid w:val="008F3DF7"/>
    <w:rsid w:val="008F6738"/>
    <w:rsid w:val="008F7F29"/>
    <w:rsid w:val="0090010A"/>
    <w:rsid w:val="0090352E"/>
    <w:rsid w:val="00907F5F"/>
    <w:rsid w:val="0091210C"/>
    <w:rsid w:val="009123FF"/>
    <w:rsid w:val="00921E00"/>
    <w:rsid w:val="0092285F"/>
    <w:rsid w:val="00922AB8"/>
    <w:rsid w:val="009273C5"/>
    <w:rsid w:val="00927474"/>
    <w:rsid w:val="00927B0F"/>
    <w:rsid w:val="00927D7F"/>
    <w:rsid w:val="00932A81"/>
    <w:rsid w:val="00932CC4"/>
    <w:rsid w:val="009330D7"/>
    <w:rsid w:val="009458D8"/>
    <w:rsid w:val="009464BD"/>
    <w:rsid w:val="00956CC8"/>
    <w:rsid w:val="009658C2"/>
    <w:rsid w:val="0096592C"/>
    <w:rsid w:val="0096657C"/>
    <w:rsid w:val="00970179"/>
    <w:rsid w:val="009701E0"/>
    <w:rsid w:val="00971F38"/>
    <w:rsid w:val="00973ACD"/>
    <w:rsid w:val="00974FC6"/>
    <w:rsid w:val="00975306"/>
    <w:rsid w:val="00976C63"/>
    <w:rsid w:val="00976DCE"/>
    <w:rsid w:val="00977E3F"/>
    <w:rsid w:val="00977E79"/>
    <w:rsid w:val="00983926"/>
    <w:rsid w:val="00986A9B"/>
    <w:rsid w:val="009905BA"/>
    <w:rsid w:val="00991EBD"/>
    <w:rsid w:val="00992115"/>
    <w:rsid w:val="00992F29"/>
    <w:rsid w:val="009933EC"/>
    <w:rsid w:val="00994249"/>
    <w:rsid w:val="00994F19"/>
    <w:rsid w:val="00996957"/>
    <w:rsid w:val="00996B5C"/>
    <w:rsid w:val="009979D3"/>
    <w:rsid w:val="009A30F9"/>
    <w:rsid w:val="009A397A"/>
    <w:rsid w:val="009A4C02"/>
    <w:rsid w:val="009A4EBB"/>
    <w:rsid w:val="009A6BAC"/>
    <w:rsid w:val="009A7B83"/>
    <w:rsid w:val="009B3313"/>
    <w:rsid w:val="009B3AAA"/>
    <w:rsid w:val="009B5292"/>
    <w:rsid w:val="009B5427"/>
    <w:rsid w:val="009B712D"/>
    <w:rsid w:val="009C1224"/>
    <w:rsid w:val="009C1289"/>
    <w:rsid w:val="009C128C"/>
    <w:rsid w:val="009C132D"/>
    <w:rsid w:val="009C1588"/>
    <w:rsid w:val="009C33E8"/>
    <w:rsid w:val="009C51E3"/>
    <w:rsid w:val="009C75A6"/>
    <w:rsid w:val="009D0EB4"/>
    <w:rsid w:val="009D127D"/>
    <w:rsid w:val="009D1DE3"/>
    <w:rsid w:val="009D3230"/>
    <w:rsid w:val="009D4AFC"/>
    <w:rsid w:val="009E1393"/>
    <w:rsid w:val="009E13D5"/>
    <w:rsid w:val="009E422B"/>
    <w:rsid w:val="009E4FD4"/>
    <w:rsid w:val="009E5A2D"/>
    <w:rsid w:val="009E6B1D"/>
    <w:rsid w:val="009F1D01"/>
    <w:rsid w:val="009F3FD2"/>
    <w:rsid w:val="009F5D0B"/>
    <w:rsid w:val="00A03577"/>
    <w:rsid w:val="00A06113"/>
    <w:rsid w:val="00A07531"/>
    <w:rsid w:val="00A16F08"/>
    <w:rsid w:val="00A17597"/>
    <w:rsid w:val="00A30353"/>
    <w:rsid w:val="00A31C10"/>
    <w:rsid w:val="00A33621"/>
    <w:rsid w:val="00A33B5E"/>
    <w:rsid w:val="00A35FB0"/>
    <w:rsid w:val="00A368FE"/>
    <w:rsid w:val="00A40946"/>
    <w:rsid w:val="00A44439"/>
    <w:rsid w:val="00A45E52"/>
    <w:rsid w:val="00A475E2"/>
    <w:rsid w:val="00A50213"/>
    <w:rsid w:val="00A511EC"/>
    <w:rsid w:val="00A51E7F"/>
    <w:rsid w:val="00A548DE"/>
    <w:rsid w:val="00A55687"/>
    <w:rsid w:val="00A56B20"/>
    <w:rsid w:val="00A634C8"/>
    <w:rsid w:val="00A64F73"/>
    <w:rsid w:val="00A70772"/>
    <w:rsid w:val="00A70F2E"/>
    <w:rsid w:val="00A74C3F"/>
    <w:rsid w:val="00A753E8"/>
    <w:rsid w:val="00A76F87"/>
    <w:rsid w:val="00A804E6"/>
    <w:rsid w:val="00A8243B"/>
    <w:rsid w:val="00A8513E"/>
    <w:rsid w:val="00A900D0"/>
    <w:rsid w:val="00A908C4"/>
    <w:rsid w:val="00A911EA"/>
    <w:rsid w:val="00A92BD8"/>
    <w:rsid w:val="00A93F13"/>
    <w:rsid w:val="00AA3443"/>
    <w:rsid w:val="00AA49CE"/>
    <w:rsid w:val="00AA7C9B"/>
    <w:rsid w:val="00AB42AA"/>
    <w:rsid w:val="00AB4C26"/>
    <w:rsid w:val="00AC09E4"/>
    <w:rsid w:val="00AC250E"/>
    <w:rsid w:val="00AC404F"/>
    <w:rsid w:val="00AC42AF"/>
    <w:rsid w:val="00AC5E12"/>
    <w:rsid w:val="00AC616B"/>
    <w:rsid w:val="00AC7F8E"/>
    <w:rsid w:val="00AD1B12"/>
    <w:rsid w:val="00AD5A3D"/>
    <w:rsid w:val="00AD7EFB"/>
    <w:rsid w:val="00AE081D"/>
    <w:rsid w:val="00AE1E3F"/>
    <w:rsid w:val="00AE3628"/>
    <w:rsid w:val="00AE485D"/>
    <w:rsid w:val="00AE5C11"/>
    <w:rsid w:val="00AE5D3A"/>
    <w:rsid w:val="00AE7C7D"/>
    <w:rsid w:val="00AF06CF"/>
    <w:rsid w:val="00AF12FA"/>
    <w:rsid w:val="00AF3CD1"/>
    <w:rsid w:val="00AF6F6A"/>
    <w:rsid w:val="00B01F5E"/>
    <w:rsid w:val="00B02B9C"/>
    <w:rsid w:val="00B049B4"/>
    <w:rsid w:val="00B05445"/>
    <w:rsid w:val="00B11565"/>
    <w:rsid w:val="00B13132"/>
    <w:rsid w:val="00B14203"/>
    <w:rsid w:val="00B16897"/>
    <w:rsid w:val="00B20469"/>
    <w:rsid w:val="00B20793"/>
    <w:rsid w:val="00B2141F"/>
    <w:rsid w:val="00B23AC7"/>
    <w:rsid w:val="00B27247"/>
    <w:rsid w:val="00B32C6E"/>
    <w:rsid w:val="00B34D27"/>
    <w:rsid w:val="00B34ECC"/>
    <w:rsid w:val="00B3573E"/>
    <w:rsid w:val="00B36693"/>
    <w:rsid w:val="00B3757B"/>
    <w:rsid w:val="00B40285"/>
    <w:rsid w:val="00B40A7E"/>
    <w:rsid w:val="00B4142E"/>
    <w:rsid w:val="00B4617E"/>
    <w:rsid w:val="00B47299"/>
    <w:rsid w:val="00B5116E"/>
    <w:rsid w:val="00B52F6A"/>
    <w:rsid w:val="00B55174"/>
    <w:rsid w:val="00B57916"/>
    <w:rsid w:val="00B608AF"/>
    <w:rsid w:val="00B61099"/>
    <w:rsid w:val="00B61A44"/>
    <w:rsid w:val="00B61A66"/>
    <w:rsid w:val="00B61DD1"/>
    <w:rsid w:val="00B64E5E"/>
    <w:rsid w:val="00B656B6"/>
    <w:rsid w:val="00B66B1B"/>
    <w:rsid w:val="00B70F18"/>
    <w:rsid w:val="00B71F82"/>
    <w:rsid w:val="00B72365"/>
    <w:rsid w:val="00B76A22"/>
    <w:rsid w:val="00B80324"/>
    <w:rsid w:val="00B811A3"/>
    <w:rsid w:val="00B81B15"/>
    <w:rsid w:val="00B825AD"/>
    <w:rsid w:val="00B85D1C"/>
    <w:rsid w:val="00B92671"/>
    <w:rsid w:val="00B92E80"/>
    <w:rsid w:val="00B934C3"/>
    <w:rsid w:val="00B94ECF"/>
    <w:rsid w:val="00B95899"/>
    <w:rsid w:val="00B96442"/>
    <w:rsid w:val="00B9729B"/>
    <w:rsid w:val="00BA0E26"/>
    <w:rsid w:val="00BA3782"/>
    <w:rsid w:val="00BA4C23"/>
    <w:rsid w:val="00BA513F"/>
    <w:rsid w:val="00BA68E2"/>
    <w:rsid w:val="00BB21D5"/>
    <w:rsid w:val="00BC02F5"/>
    <w:rsid w:val="00BC1EFC"/>
    <w:rsid w:val="00BC2CB9"/>
    <w:rsid w:val="00BC2FAF"/>
    <w:rsid w:val="00BC349B"/>
    <w:rsid w:val="00BC4248"/>
    <w:rsid w:val="00BC4B95"/>
    <w:rsid w:val="00BC6514"/>
    <w:rsid w:val="00BD1286"/>
    <w:rsid w:val="00BD2205"/>
    <w:rsid w:val="00BD389F"/>
    <w:rsid w:val="00BD4C80"/>
    <w:rsid w:val="00BE16CA"/>
    <w:rsid w:val="00BE2F61"/>
    <w:rsid w:val="00BE3A81"/>
    <w:rsid w:val="00BE57E5"/>
    <w:rsid w:val="00BF1B77"/>
    <w:rsid w:val="00BF497F"/>
    <w:rsid w:val="00BF6A9F"/>
    <w:rsid w:val="00BF705F"/>
    <w:rsid w:val="00C006B6"/>
    <w:rsid w:val="00C00AF2"/>
    <w:rsid w:val="00C04FE3"/>
    <w:rsid w:val="00C0657F"/>
    <w:rsid w:val="00C06DA4"/>
    <w:rsid w:val="00C1093D"/>
    <w:rsid w:val="00C13889"/>
    <w:rsid w:val="00C16226"/>
    <w:rsid w:val="00C200AE"/>
    <w:rsid w:val="00C207FC"/>
    <w:rsid w:val="00C25E9C"/>
    <w:rsid w:val="00C27477"/>
    <w:rsid w:val="00C33811"/>
    <w:rsid w:val="00C43AD9"/>
    <w:rsid w:val="00C43D38"/>
    <w:rsid w:val="00C4748B"/>
    <w:rsid w:val="00C51EC6"/>
    <w:rsid w:val="00C54932"/>
    <w:rsid w:val="00C57872"/>
    <w:rsid w:val="00C57A77"/>
    <w:rsid w:val="00C57B00"/>
    <w:rsid w:val="00C60497"/>
    <w:rsid w:val="00C60647"/>
    <w:rsid w:val="00C607D4"/>
    <w:rsid w:val="00C612DF"/>
    <w:rsid w:val="00C61A0E"/>
    <w:rsid w:val="00C628CA"/>
    <w:rsid w:val="00C65A92"/>
    <w:rsid w:val="00C7050C"/>
    <w:rsid w:val="00C7134C"/>
    <w:rsid w:val="00C71A37"/>
    <w:rsid w:val="00C76BAC"/>
    <w:rsid w:val="00C8043E"/>
    <w:rsid w:val="00C8753F"/>
    <w:rsid w:val="00C8790E"/>
    <w:rsid w:val="00C925C3"/>
    <w:rsid w:val="00C946A9"/>
    <w:rsid w:val="00C95F8A"/>
    <w:rsid w:val="00CA1A7B"/>
    <w:rsid w:val="00CA46E8"/>
    <w:rsid w:val="00CA5211"/>
    <w:rsid w:val="00CA545B"/>
    <w:rsid w:val="00CA78F2"/>
    <w:rsid w:val="00CB09BC"/>
    <w:rsid w:val="00CB188A"/>
    <w:rsid w:val="00CB22E5"/>
    <w:rsid w:val="00CB2385"/>
    <w:rsid w:val="00CB2599"/>
    <w:rsid w:val="00CB2CEB"/>
    <w:rsid w:val="00CB5327"/>
    <w:rsid w:val="00CB5950"/>
    <w:rsid w:val="00CC0FDD"/>
    <w:rsid w:val="00CC13EE"/>
    <w:rsid w:val="00CC503E"/>
    <w:rsid w:val="00CC60A6"/>
    <w:rsid w:val="00CD086D"/>
    <w:rsid w:val="00CD3082"/>
    <w:rsid w:val="00CD48EB"/>
    <w:rsid w:val="00CD4A78"/>
    <w:rsid w:val="00CD500C"/>
    <w:rsid w:val="00CE23B5"/>
    <w:rsid w:val="00CE39BF"/>
    <w:rsid w:val="00CE52D0"/>
    <w:rsid w:val="00CE713C"/>
    <w:rsid w:val="00CF147D"/>
    <w:rsid w:val="00CF2EE0"/>
    <w:rsid w:val="00CF3A6F"/>
    <w:rsid w:val="00CF3BC8"/>
    <w:rsid w:val="00CF3DBE"/>
    <w:rsid w:val="00CF65EF"/>
    <w:rsid w:val="00CF68E1"/>
    <w:rsid w:val="00D0125D"/>
    <w:rsid w:val="00D012E2"/>
    <w:rsid w:val="00D04ABE"/>
    <w:rsid w:val="00D10894"/>
    <w:rsid w:val="00D12331"/>
    <w:rsid w:val="00D12958"/>
    <w:rsid w:val="00D160AB"/>
    <w:rsid w:val="00D16D57"/>
    <w:rsid w:val="00D2199E"/>
    <w:rsid w:val="00D231F3"/>
    <w:rsid w:val="00D251C1"/>
    <w:rsid w:val="00D2690E"/>
    <w:rsid w:val="00D27574"/>
    <w:rsid w:val="00D32380"/>
    <w:rsid w:val="00D36465"/>
    <w:rsid w:val="00D427C6"/>
    <w:rsid w:val="00D4542A"/>
    <w:rsid w:val="00D47A29"/>
    <w:rsid w:val="00D50CD6"/>
    <w:rsid w:val="00D53A83"/>
    <w:rsid w:val="00D53FBB"/>
    <w:rsid w:val="00D56258"/>
    <w:rsid w:val="00D562A6"/>
    <w:rsid w:val="00D63CEE"/>
    <w:rsid w:val="00D67A70"/>
    <w:rsid w:val="00D70635"/>
    <w:rsid w:val="00D75570"/>
    <w:rsid w:val="00D76A71"/>
    <w:rsid w:val="00D76FB8"/>
    <w:rsid w:val="00D82683"/>
    <w:rsid w:val="00D83F5D"/>
    <w:rsid w:val="00D84D72"/>
    <w:rsid w:val="00D86E79"/>
    <w:rsid w:val="00D90BEA"/>
    <w:rsid w:val="00D920A9"/>
    <w:rsid w:val="00D92177"/>
    <w:rsid w:val="00D93749"/>
    <w:rsid w:val="00D952F1"/>
    <w:rsid w:val="00D96C73"/>
    <w:rsid w:val="00D97D02"/>
    <w:rsid w:val="00DA521E"/>
    <w:rsid w:val="00DB5D0C"/>
    <w:rsid w:val="00DC1B1A"/>
    <w:rsid w:val="00DC3308"/>
    <w:rsid w:val="00DC3A3E"/>
    <w:rsid w:val="00DC6A24"/>
    <w:rsid w:val="00DC6B56"/>
    <w:rsid w:val="00DC7559"/>
    <w:rsid w:val="00DD0172"/>
    <w:rsid w:val="00DD1F76"/>
    <w:rsid w:val="00DD7096"/>
    <w:rsid w:val="00DE0197"/>
    <w:rsid w:val="00DE041C"/>
    <w:rsid w:val="00DE1AE1"/>
    <w:rsid w:val="00DE1FCE"/>
    <w:rsid w:val="00DE270F"/>
    <w:rsid w:val="00DE35B1"/>
    <w:rsid w:val="00DE5C52"/>
    <w:rsid w:val="00DE5DC1"/>
    <w:rsid w:val="00DE6D16"/>
    <w:rsid w:val="00DE7EEA"/>
    <w:rsid w:val="00DF154C"/>
    <w:rsid w:val="00DF1CBC"/>
    <w:rsid w:val="00DF2A41"/>
    <w:rsid w:val="00DF39BE"/>
    <w:rsid w:val="00DF495D"/>
    <w:rsid w:val="00DF4A4D"/>
    <w:rsid w:val="00DF5F74"/>
    <w:rsid w:val="00DF63EA"/>
    <w:rsid w:val="00DF76FE"/>
    <w:rsid w:val="00DF7C46"/>
    <w:rsid w:val="00E00D22"/>
    <w:rsid w:val="00E022D8"/>
    <w:rsid w:val="00E027F8"/>
    <w:rsid w:val="00E034AD"/>
    <w:rsid w:val="00E06AAF"/>
    <w:rsid w:val="00E1257B"/>
    <w:rsid w:val="00E14B43"/>
    <w:rsid w:val="00E24D15"/>
    <w:rsid w:val="00E250C8"/>
    <w:rsid w:val="00E258C4"/>
    <w:rsid w:val="00E320FA"/>
    <w:rsid w:val="00E3310C"/>
    <w:rsid w:val="00E33261"/>
    <w:rsid w:val="00E335DD"/>
    <w:rsid w:val="00E33718"/>
    <w:rsid w:val="00E33A16"/>
    <w:rsid w:val="00E42A3E"/>
    <w:rsid w:val="00E50891"/>
    <w:rsid w:val="00E50E0C"/>
    <w:rsid w:val="00E51DD9"/>
    <w:rsid w:val="00E525EC"/>
    <w:rsid w:val="00E534C7"/>
    <w:rsid w:val="00E54411"/>
    <w:rsid w:val="00E550A4"/>
    <w:rsid w:val="00E55C85"/>
    <w:rsid w:val="00E56421"/>
    <w:rsid w:val="00E60C7D"/>
    <w:rsid w:val="00E60CBA"/>
    <w:rsid w:val="00E613C9"/>
    <w:rsid w:val="00E616FA"/>
    <w:rsid w:val="00E642A0"/>
    <w:rsid w:val="00E64B63"/>
    <w:rsid w:val="00E64E61"/>
    <w:rsid w:val="00E65622"/>
    <w:rsid w:val="00E65EAA"/>
    <w:rsid w:val="00E6616C"/>
    <w:rsid w:val="00E72A67"/>
    <w:rsid w:val="00E7509D"/>
    <w:rsid w:val="00E75C38"/>
    <w:rsid w:val="00E76067"/>
    <w:rsid w:val="00E81EE7"/>
    <w:rsid w:val="00E822ED"/>
    <w:rsid w:val="00E86DBF"/>
    <w:rsid w:val="00E90573"/>
    <w:rsid w:val="00E90641"/>
    <w:rsid w:val="00E92241"/>
    <w:rsid w:val="00E93A9E"/>
    <w:rsid w:val="00E96B03"/>
    <w:rsid w:val="00E976B7"/>
    <w:rsid w:val="00E97E71"/>
    <w:rsid w:val="00EA0067"/>
    <w:rsid w:val="00EA2421"/>
    <w:rsid w:val="00EA2B93"/>
    <w:rsid w:val="00EA483B"/>
    <w:rsid w:val="00EB2B0F"/>
    <w:rsid w:val="00EB3254"/>
    <w:rsid w:val="00EB3A2A"/>
    <w:rsid w:val="00EB41CB"/>
    <w:rsid w:val="00EB4ED5"/>
    <w:rsid w:val="00EB546E"/>
    <w:rsid w:val="00EB747F"/>
    <w:rsid w:val="00EC1B70"/>
    <w:rsid w:val="00EC33A3"/>
    <w:rsid w:val="00EC3C94"/>
    <w:rsid w:val="00EC43DC"/>
    <w:rsid w:val="00EC4733"/>
    <w:rsid w:val="00ED2EE0"/>
    <w:rsid w:val="00ED6265"/>
    <w:rsid w:val="00ED65C2"/>
    <w:rsid w:val="00EE10C9"/>
    <w:rsid w:val="00EE1CE5"/>
    <w:rsid w:val="00EE5653"/>
    <w:rsid w:val="00EE5AB5"/>
    <w:rsid w:val="00EE5AF1"/>
    <w:rsid w:val="00EE758D"/>
    <w:rsid w:val="00EF03A1"/>
    <w:rsid w:val="00EF22C9"/>
    <w:rsid w:val="00EF2372"/>
    <w:rsid w:val="00EF2B96"/>
    <w:rsid w:val="00EF6824"/>
    <w:rsid w:val="00EF7428"/>
    <w:rsid w:val="00EF7F52"/>
    <w:rsid w:val="00F00BFF"/>
    <w:rsid w:val="00F00FB4"/>
    <w:rsid w:val="00F0394B"/>
    <w:rsid w:val="00F0497C"/>
    <w:rsid w:val="00F05C96"/>
    <w:rsid w:val="00F07226"/>
    <w:rsid w:val="00F07891"/>
    <w:rsid w:val="00F11F89"/>
    <w:rsid w:val="00F12733"/>
    <w:rsid w:val="00F129A2"/>
    <w:rsid w:val="00F15FD9"/>
    <w:rsid w:val="00F17A84"/>
    <w:rsid w:val="00F21DF0"/>
    <w:rsid w:val="00F22476"/>
    <w:rsid w:val="00F231ED"/>
    <w:rsid w:val="00F23E60"/>
    <w:rsid w:val="00F266FC"/>
    <w:rsid w:val="00F26F29"/>
    <w:rsid w:val="00F30566"/>
    <w:rsid w:val="00F3254B"/>
    <w:rsid w:val="00F3376D"/>
    <w:rsid w:val="00F35FD9"/>
    <w:rsid w:val="00F402BF"/>
    <w:rsid w:val="00F448CF"/>
    <w:rsid w:val="00F45747"/>
    <w:rsid w:val="00F46111"/>
    <w:rsid w:val="00F463BB"/>
    <w:rsid w:val="00F46791"/>
    <w:rsid w:val="00F4745A"/>
    <w:rsid w:val="00F51D72"/>
    <w:rsid w:val="00F5282C"/>
    <w:rsid w:val="00F52E79"/>
    <w:rsid w:val="00F531D1"/>
    <w:rsid w:val="00F5491B"/>
    <w:rsid w:val="00F56CE5"/>
    <w:rsid w:val="00F57272"/>
    <w:rsid w:val="00F60591"/>
    <w:rsid w:val="00F60594"/>
    <w:rsid w:val="00F6091D"/>
    <w:rsid w:val="00F63B0C"/>
    <w:rsid w:val="00F64CCB"/>
    <w:rsid w:val="00F65852"/>
    <w:rsid w:val="00F6769D"/>
    <w:rsid w:val="00F679E5"/>
    <w:rsid w:val="00F700A5"/>
    <w:rsid w:val="00F70747"/>
    <w:rsid w:val="00F71969"/>
    <w:rsid w:val="00F723CC"/>
    <w:rsid w:val="00F76A40"/>
    <w:rsid w:val="00F81B93"/>
    <w:rsid w:val="00F8383E"/>
    <w:rsid w:val="00F847A3"/>
    <w:rsid w:val="00F85121"/>
    <w:rsid w:val="00F851E2"/>
    <w:rsid w:val="00F86819"/>
    <w:rsid w:val="00F870EF"/>
    <w:rsid w:val="00F9175E"/>
    <w:rsid w:val="00F91F41"/>
    <w:rsid w:val="00F926E8"/>
    <w:rsid w:val="00F9668C"/>
    <w:rsid w:val="00F977D6"/>
    <w:rsid w:val="00F97C7E"/>
    <w:rsid w:val="00FA0098"/>
    <w:rsid w:val="00FA0EEB"/>
    <w:rsid w:val="00FA0F96"/>
    <w:rsid w:val="00FA1A6B"/>
    <w:rsid w:val="00FA1BBB"/>
    <w:rsid w:val="00FA38AA"/>
    <w:rsid w:val="00FA7A04"/>
    <w:rsid w:val="00FB1BB5"/>
    <w:rsid w:val="00FB20D2"/>
    <w:rsid w:val="00FB3864"/>
    <w:rsid w:val="00FB3B32"/>
    <w:rsid w:val="00FB668B"/>
    <w:rsid w:val="00FC2F56"/>
    <w:rsid w:val="00FC3D4F"/>
    <w:rsid w:val="00FC45B4"/>
    <w:rsid w:val="00FC67E8"/>
    <w:rsid w:val="00FC6F8D"/>
    <w:rsid w:val="00FC7367"/>
    <w:rsid w:val="00FD0044"/>
    <w:rsid w:val="00FD0A77"/>
    <w:rsid w:val="00FD5318"/>
    <w:rsid w:val="00FD64D6"/>
    <w:rsid w:val="00FD7AFF"/>
    <w:rsid w:val="00FE11CA"/>
    <w:rsid w:val="00FE2659"/>
    <w:rsid w:val="00FE3366"/>
    <w:rsid w:val="00FE51E7"/>
    <w:rsid w:val="00FE6530"/>
    <w:rsid w:val="00FF322D"/>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78C915AE-6400-48F8-87AF-CAB9692CD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2"/>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unhideWhenUsed/>
    <w:rsid w:val="00191FBD"/>
    <w:rPr>
      <w:sz w:val="20"/>
      <w:szCs w:val="20"/>
    </w:rPr>
  </w:style>
  <w:style w:type="character" w:customStyle="1" w:styleId="TextocomentarioCar">
    <w:name w:val="Texto comentario Car"/>
    <w:basedOn w:val="Fuentedeprrafopredeter"/>
    <w:link w:val="Textocomentario"/>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3"/>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semiHidden/>
    <w:unhideWhenUsed/>
    <w:rsid w:val="006B6D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es-ES_tradnl" w:eastAsia="es-ES_tradnl"/>
    </w:rPr>
  </w:style>
  <w:style w:type="character" w:customStyle="1" w:styleId="HTMLconformatoprevioCar">
    <w:name w:val="HTML con formato previo Car"/>
    <w:basedOn w:val="Fuentedeprrafopredeter"/>
    <w:link w:val="HTMLconformatoprevio"/>
    <w:uiPriority w:val="99"/>
    <w:semiHidden/>
    <w:rsid w:val="006B6DA8"/>
    <w:rPr>
      <w:rFonts w:ascii="Courier New" w:hAnsi="Courier New" w:cs="Courier New"/>
      <w:sz w:val="20"/>
      <w:szCs w:val="20"/>
      <w:lang w:val="es-ES_tradnl" w:eastAsia="es-ES_tradnl"/>
    </w:rPr>
  </w:style>
  <w:style w:type="character" w:styleId="Mencin">
    <w:name w:val="Mention"/>
    <w:basedOn w:val="Fuentedeprrafopredeter"/>
    <w:uiPriority w:val="99"/>
    <w:semiHidden/>
    <w:unhideWhenUsed/>
    <w:rsid w:val="009E13D5"/>
    <w:rPr>
      <w:color w:val="2B579A"/>
      <w:shd w:val="clear" w:color="auto" w:fill="E6E6E6"/>
    </w:rPr>
  </w:style>
  <w:style w:type="paragraph" w:customStyle="1" w:styleId="m-5145425888074408012gmail-estilo12ptprimeralnea05cm">
    <w:name w:val="m_-5145425888074408012gmail-estilo12ptprimeralnea05cm"/>
    <w:basedOn w:val="Normal"/>
    <w:rsid w:val="005B07BB"/>
    <w:pPr>
      <w:spacing w:before="100" w:beforeAutospacing="1" w:after="100" w:afterAutospacing="1"/>
    </w:pPr>
    <w:rPr>
      <w:rFonts w:eastAsiaTheme="minorHAnsi"/>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157621338">
      <w:bodyDiv w:val="1"/>
      <w:marLeft w:val="0"/>
      <w:marRight w:val="0"/>
      <w:marTop w:val="0"/>
      <w:marBottom w:val="0"/>
      <w:divBdr>
        <w:top w:val="none" w:sz="0" w:space="0" w:color="auto"/>
        <w:left w:val="none" w:sz="0" w:space="0" w:color="auto"/>
        <w:bottom w:val="none" w:sz="0" w:space="0" w:color="auto"/>
        <w:right w:val="none" w:sz="0" w:space="0" w:color="auto"/>
      </w:divBdr>
    </w:div>
    <w:div w:id="236984879">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416950551">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65456915">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910427372">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48533822">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100488514">
      <w:bodyDiv w:val="1"/>
      <w:marLeft w:val="0"/>
      <w:marRight w:val="0"/>
      <w:marTop w:val="0"/>
      <w:marBottom w:val="0"/>
      <w:divBdr>
        <w:top w:val="none" w:sz="0" w:space="0" w:color="auto"/>
        <w:left w:val="none" w:sz="0" w:space="0" w:color="auto"/>
        <w:bottom w:val="none" w:sz="0" w:space="0" w:color="auto"/>
        <w:right w:val="none" w:sz="0" w:space="0" w:color="auto"/>
      </w:divBdr>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3228479">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536768814">
      <w:bodyDiv w:val="1"/>
      <w:marLeft w:val="0"/>
      <w:marRight w:val="0"/>
      <w:marTop w:val="0"/>
      <w:marBottom w:val="0"/>
      <w:divBdr>
        <w:top w:val="none" w:sz="0" w:space="0" w:color="auto"/>
        <w:left w:val="none" w:sz="0" w:space="0" w:color="auto"/>
        <w:bottom w:val="none" w:sz="0" w:space="0" w:color="auto"/>
        <w:right w:val="none" w:sz="0" w:space="0" w:color="auto"/>
      </w:divBdr>
    </w:div>
    <w:div w:id="1589581398">
      <w:bodyDiv w:val="1"/>
      <w:marLeft w:val="0"/>
      <w:marRight w:val="0"/>
      <w:marTop w:val="0"/>
      <w:marBottom w:val="0"/>
      <w:divBdr>
        <w:top w:val="none" w:sz="0" w:space="0" w:color="auto"/>
        <w:left w:val="none" w:sz="0" w:space="0" w:color="auto"/>
        <w:bottom w:val="none" w:sz="0" w:space="0" w:color="auto"/>
        <w:right w:val="none" w:sz="0" w:space="0" w:color="auto"/>
      </w:divBdr>
    </w:div>
    <w:div w:id="1645891247">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 w:id="212063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comments" Target="comments.xml"/><Relationship Id="rId17" Type="http://schemas.microsoft.com/office/2011/relationships/commentsExtended" Target="commentsExtended.xml"/><Relationship Id="rId18" Type="http://schemas.openxmlformats.org/officeDocument/2006/relationships/footer" Target="footer8.xml"/><Relationship Id="rId19" Type="http://schemas.openxmlformats.org/officeDocument/2006/relationships/footer" Target="footer9.xml"/><Relationship Id="rId63" Type="http://schemas.openxmlformats.org/officeDocument/2006/relationships/header" Target="header7.xml"/><Relationship Id="rId64" Type="http://schemas.openxmlformats.org/officeDocument/2006/relationships/header" Target="header8.xml"/><Relationship Id="rId65" Type="http://schemas.openxmlformats.org/officeDocument/2006/relationships/footer" Target="footer16.xml"/><Relationship Id="rId66" Type="http://schemas.openxmlformats.org/officeDocument/2006/relationships/header" Target="header9.xml"/><Relationship Id="rId67" Type="http://schemas.openxmlformats.org/officeDocument/2006/relationships/footer" Target="footer17.xml"/><Relationship Id="rId68" Type="http://schemas.openxmlformats.org/officeDocument/2006/relationships/fontTable" Target="fontTable.xml"/><Relationship Id="rId69" Type="http://schemas.microsoft.com/office/2011/relationships/people" Target="people.xml"/><Relationship Id="rId50" Type="http://schemas.openxmlformats.org/officeDocument/2006/relationships/image" Target="media/image19.tiff"/><Relationship Id="rId51" Type="http://schemas.openxmlformats.org/officeDocument/2006/relationships/image" Target="media/image20.tiff"/><Relationship Id="rId52" Type="http://schemas.openxmlformats.org/officeDocument/2006/relationships/image" Target="media/image21.emf"/><Relationship Id="rId53" Type="http://schemas.openxmlformats.org/officeDocument/2006/relationships/image" Target="media/image22.tiff"/><Relationship Id="rId54" Type="http://schemas.openxmlformats.org/officeDocument/2006/relationships/image" Target="media/image23.jpeg"/><Relationship Id="rId55" Type="http://schemas.openxmlformats.org/officeDocument/2006/relationships/image" Target="media/image24.jpeg"/><Relationship Id="rId56" Type="http://schemas.openxmlformats.org/officeDocument/2006/relationships/image" Target="media/image25.emf"/><Relationship Id="rId57" Type="http://schemas.openxmlformats.org/officeDocument/2006/relationships/image" Target="media/image26.emf"/><Relationship Id="rId58" Type="http://schemas.openxmlformats.org/officeDocument/2006/relationships/image" Target="media/image27.tiff"/><Relationship Id="rId59" Type="http://schemas.openxmlformats.org/officeDocument/2006/relationships/image" Target="media/image28.tiff"/><Relationship Id="rId40" Type="http://schemas.openxmlformats.org/officeDocument/2006/relationships/footer" Target="footer15.xml"/><Relationship Id="rId41" Type="http://schemas.openxmlformats.org/officeDocument/2006/relationships/image" Target="media/image10.emf"/><Relationship Id="rId42" Type="http://schemas.openxmlformats.org/officeDocument/2006/relationships/image" Target="media/image11.tiff"/><Relationship Id="rId43" Type="http://schemas.openxmlformats.org/officeDocument/2006/relationships/image" Target="media/image12.tiff"/><Relationship Id="rId44" Type="http://schemas.openxmlformats.org/officeDocument/2006/relationships/image" Target="media/image13.tiff"/><Relationship Id="rId45" Type="http://schemas.openxmlformats.org/officeDocument/2006/relationships/image" Target="media/image14.tiff"/><Relationship Id="rId46" Type="http://schemas.openxmlformats.org/officeDocument/2006/relationships/image" Target="media/image15.tiff"/><Relationship Id="rId47" Type="http://schemas.openxmlformats.org/officeDocument/2006/relationships/image" Target="media/image16.emf"/><Relationship Id="rId48" Type="http://schemas.openxmlformats.org/officeDocument/2006/relationships/image" Target="media/image17.emf"/><Relationship Id="rId49" Type="http://schemas.openxmlformats.org/officeDocument/2006/relationships/image" Target="media/image18.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header" Target="header3.xml"/><Relationship Id="rId31" Type="http://schemas.openxmlformats.org/officeDocument/2006/relationships/footer" Target="footer13.xml"/><Relationship Id="rId32" Type="http://schemas.openxmlformats.org/officeDocument/2006/relationships/image" Target="media/image7.emf"/><Relationship Id="rId33" Type="http://schemas.openxmlformats.org/officeDocument/2006/relationships/oleObject" Target="embeddings/oleObject1.bin"/><Relationship Id="rId34" Type="http://schemas.openxmlformats.org/officeDocument/2006/relationships/image" Target="media/image8.emf"/><Relationship Id="rId35" Type="http://schemas.openxmlformats.org/officeDocument/2006/relationships/image" Target="media/image9.png"/><Relationship Id="rId36" Type="http://schemas.openxmlformats.org/officeDocument/2006/relationships/header" Target="header4.xml"/><Relationship Id="rId37" Type="http://schemas.openxmlformats.org/officeDocument/2006/relationships/header" Target="header5.xml"/><Relationship Id="rId38" Type="http://schemas.openxmlformats.org/officeDocument/2006/relationships/footer" Target="footer14.xml"/><Relationship Id="rId39" Type="http://schemas.openxmlformats.org/officeDocument/2006/relationships/header" Target="header6.xml"/><Relationship Id="rId70" Type="http://schemas.openxmlformats.org/officeDocument/2006/relationships/theme" Target="theme/theme1.xml"/><Relationship Id="rId20" Type="http://schemas.openxmlformats.org/officeDocument/2006/relationships/footer" Target="footer10.xml"/><Relationship Id="rId21" Type="http://schemas.openxmlformats.org/officeDocument/2006/relationships/footer" Target="footer11.xml"/><Relationship Id="rId22" Type="http://schemas.openxmlformats.org/officeDocument/2006/relationships/image" Target="media/image2.tiff"/><Relationship Id="rId23" Type="http://schemas.openxmlformats.org/officeDocument/2006/relationships/image" Target="media/image3.tiff"/><Relationship Id="rId24" Type="http://schemas.openxmlformats.org/officeDocument/2006/relationships/image" Target="media/image4.tiff"/><Relationship Id="rId25" Type="http://schemas.openxmlformats.org/officeDocument/2006/relationships/image" Target="media/image5.tiff"/><Relationship Id="rId26" Type="http://schemas.openxmlformats.org/officeDocument/2006/relationships/image" Target="media/image6.tiff"/><Relationship Id="rId27" Type="http://schemas.openxmlformats.org/officeDocument/2006/relationships/header" Target="header1.xml"/><Relationship Id="rId28" Type="http://schemas.openxmlformats.org/officeDocument/2006/relationships/header" Target="header2.xml"/><Relationship Id="rId29" Type="http://schemas.openxmlformats.org/officeDocument/2006/relationships/footer" Target="footer12.xml"/><Relationship Id="rId60" Type="http://schemas.openxmlformats.org/officeDocument/2006/relationships/image" Target="media/image29.tiff"/><Relationship Id="rId61" Type="http://schemas.openxmlformats.org/officeDocument/2006/relationships/image" Target="media/image30.tiff"/><Relationship Id="rId62" Type="http://schemas.openxmlformats.org/officeDocument/2006/relationships/image" Target="media/image31.emf"/><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67B25A-34BA-C345-B0EC-55BFE2BEB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5</TotalTime>
  <Pages>88</Pages>
  <Words>26897</Words>
  <Characters>147938</Characters>
  <Application>Microsoft Macintosh Word</Application>
  <DocSecurity>0</DocSecurity>
  <Lines>1232</Lines>
  <Paragraphs>3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dc:creator>
  <cp:keywords/>
  <dc:description/>
  <cp:lastModifiedBy>Maria Solana Gonzalez</cp:lastModifiedBy>
  <cp:revision>234</cp:revision>
  <cp:lastPrinted>2016-09-12T14:06:00Z</cp:lastPrinted>
  <dcterms:created xsi:type="dcterms:W3CDTF">2017-03-14T16:11:00Z</dcterms:created>
  <dcterms:modified xsi:type="dcterms:W3CDTF">2017-06-07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1mvSm84L"/&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